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58867120" w:rsidR="00FB2D2B" w:rsidRPr="00E83220" w:rsidRDefault="00B96208" w:rsidP="00250F23">
      <w:pPr>
        <w:pStyle w:val="Heading1"/>
        <w:spacing w:before="0" w:after="0"/>
        <w:jc w:val="center"/>
        <w:rPr>
          <w:rFonts w:ascii="Arial" w:hAnsi="Arial" w:cs="Arial"/>
          <w:sz w:val="28"/>
          <w:szCs w:val="28"/>
        </w:rPr>
      </w:pPr>
      <w:bookmarkStart w:id="0" w:name="_Toc59821556"/>
      <w:bookmarkStart w:id="1" w:name="_Toc21593002"/>
      <w:bookmarkStart w:id="2" w:name="_Toc73450384"/>
      <w:r w:rsidRPr="00E83220">
        <w:rPr>
          <w:rFonts w:ascii="Arial" w:hAnsi="Arial" w:cs="Arial"/>
          <w:sz w:val="28"/>
          <w:szCs w:val="28"/>
        </w:rPr>
        <w:t>PERSETUJUAN</w:t>
      </w:r>
      <w:r w:rsidR="00FB2D2B" w:rsidRPr="00E83220">
        <w:rPr>
          <w:rFonts w:ascii="Arial" w:hAnsi="Arial" w:cs="Arial"/>
          <w:sz w:val="28"/>
          <w:szCs w:val="28"/>
        </w:rPr>
        <w:t xml:space="preserve"> TUGAS AKHIR</w:t>
      </w:r>
      <w:bookmarkEnd w:id="0"/>
      <w:bookmarkEnd w:id="2"/>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06D696D8" w:rsidR="001D3712" w:rsidRPr="00E83220" w:rsidRDefault="007E7901" w:rsidP="007E7901">
      <w:pPr>
        <w:ind w:left="0" w:firstLine="0"/>
        <w:jc w:val="center"/>
        <w:rPr>
          <w:rFonts w:ascii="Arial" w:hAnsi="Arial" w:cs="Arial"/>
        </w:rPr>
      </w:pPr>
      <w:r w:rsidRPr="00E83220">
        <w:rPr>
          <w:rFonts w:ascii="Arial" w:hAnsi="Arial" w:cs="Arial"/>
        </w:rPr>
        <w:t>Ketua Program Studi Sistem Informasi</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277786F6" w14:textId="63E1EA00" w:rsidR="007C08DD" w:rsidRPr="00E83220" w:rsidRDefault="007E7901" w:rsidP="007E7901">
      <w:pPr>
        <w:jc w:val="center"/>
        <w:rPr>
          <w:rFonts w:ascii="Arial" w:hAnsi="Arial" w:cs="Arial"/>
        </w:rPr>
      </w:pPr>
      <w:r w:rsidRPr="00E83220">
        <w:rPr>
          <w:rFonts w:ascii="Arial" w:hAnsi="Arial" w:cs="Arial"/>
        </w:rPr>
        <w:t>Ricky Aurelius Nurtanto Diaz, S.Kom., M.T</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02C1F093" w:rsidR="002A0882" w:rsidRPr="00E83220" w:rsidRDefault="002A0882" w:rsidP="002A0882">
      <w:pPr>
        <w:ind w:left="0" w:firstLine="0"/>
        <w:rPr>
          <w:rFonts w:ascii="Arial" w:hAnsi="Arial" w:cs="Arial"/>
        </w:rPr>
      </w:pPr>
    </w:p>
    <w:p w14:paraId="7AB07019" w14:textId="2A87CA38" w:rsidR="00974A54" w:rsidRPr="00E83220" w:rsidRDefault="00974A54" w:rsidP="00B429C0">
      <w:pPr>
        <w:pStyle w:val="Heading1"/>
        <w:spacing w:before="0" w:after="0"/>
        <w:jc w:val="center"/>
        <w:rPr>
          <w:rFonts w:ascii="Arial" w:hAnsi="Arial" w:cs="Arial"/>
          <w:sz w:val="28"/>
          <w:szCs w:val="28"/>
        </w:rPr>
      </w:pPr>
      <w:bookmarkStart w:id="3" w:name="_Toc61110407"/>
      <w:bookmarkStart w:id="4" w:name="_Toc73450385"/>
      <w:r w:rsidRPr="00E83220">
        <w:rPr>
          <w:rFonts w:ascii="Arial" w:hAnsi="Arial" w:cs="Arial"/>
          <w:sz w:val="28"/>
          <w:szCs w:val="28"/>
        </w:rPr>
        <w:lastRenderedPageBreak/>
        <w:t>PERNYATAAN KEASLIAN</w:t>
      </w:r>
      <w:bookmarkEnd w:id="3"/>
      <w:bookmarkEnd w:id="4"/>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5AE13B60" w:rsidR="00E21010" w:rsidRPr="00E83220" w:rsidRDefault="00E21010" w:rsidP="00E21010">
      <w:pPr>
        <w:pStyle w:val="Heading1"/>
        <w:spacing w:before="0" w:after="0"/>
        <w:jc w:val="center"/>
        <w:rPr>
          <w:rFonts w:ascii="Arial" w:hAnsi="Arial" w:cs="Arial"/>
          <w:sz w:val="28"/>
          <w:szCs w:val="28"/>
        </w:rPr>
      </w:pPr>
      <w:bookmarkStart w:id="5" w:name="_Toc61110408"/>
      <w:bookmarkStart w:id="6" w:name="_Toc73450386"/>
      <w:r w:rsidRPr="00E83220">
        <w:rPr>
          <w:rFonts w:ascii="Arial" w:hAnsi="Arial" w:cs="Arial"/>
          <w:sz w:val="28"/>
          <w:szCs w:val="28"/>
        </w:rPr>
        <w:t>ABSTRAK</w:t>
      </w:r>
      <w:bookmarkEnd w:id="5"/>
      <w:bookmarkEnd w:id="6"/>
    </w:p>
    <w:p w14:paraId="3F2FA703" w14:textId="062999A8" w:rsidR="008F1394" w:rsidRPr="00E83220" w:rsidRDefault="008F1394" w:rsidP="008F1394">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nplay. Oneya Solutions</w:t>
      </w:r>
      <w:r w:rsidRPr="00E83220">
        <w:rPr>
          <w:rFonts w:ascii="Arial" w:hAnsi="Arial" w:cs="Arial"/>
        </w:rPr>
        <w:t xml:space="preserve"> </w:t>
      </w:r>
      <w:r w:rsidRPr="00E83220">
        <w:rPr>
          <w:rFonts w:ascii="Arial" w:hAnsi="Arial" w:cs="Arial"/>
          <w:lang w:val="id-ID"/>
        </w:rPr>
        <w:t xml:space="preserve">telah berdiri sejak 16 </w:t>
      </w:r>
      <w:r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xml:space="preserve">, Kota Denpasar. </w:t>
      </w:r>
      <w:r w:rsidRPr="00E83220">
        <w:rPr>
          <w:rFonts w:ascii="Arial" w:hAnsi="Arial" w:cs="Arial"/>
          <w:lang w:val="id-ID"/>
        </w:rPr>
        <w:t xml:space="preserve">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 xml:space="preserve">. Berkembangnya Oneya Solutions ini hingga dikenal banyak orang dan meningkatnya jumlah permintaan baik jasa perbaikan maupun pemasangan dimana saat ini dalam sehari </w:t>
      </w:r>
      <w:r w:rsidRPr="00E83220">
        <w:rPr>
          <w:rFonts w:ascii="Arial" w:hAnsi="Arial" w:cs="Arial"/>
        </w:rPr>
        <w:t>dapat</w:t>
      </w:r>
      <w:r w:rsidRPr="00E83220">
        <w:rPr>
          <w:rFonts w:ascii="Arial" w:hAnsi="Arial" w:cs="Arial"/>
          <w:lang w:val="id-ID"/>
        </w:rPr>
        <w:t xml:space="preserve"> melayani 6 hingga 7 orang, maka mengharuskan proses pelayanan jasa tersebut dilakukan secara efektif dan efisie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8F1394" w:rsidRPr="00E83220">
        <w:rPr>
          <w:rFonts w:ascii="Arial" w:eastAsia="Times New Roman" w:hAnsi="Arial" w:cs="Arial"/>
          <w:szCs w:val="24"/>
          <w:lang w:val="en-SG" w:eastAsia="ko-KR"/>
        </w:rPr>
        <w:t>Oneya Solutions,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77777777" w:rsidR="00E21010" w:rsidRPr="00E83220" w:rsidRDefault="00E21010"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5230C3AB" w:rsidR="00E21010" w:rsidRPr="00E83220" w:rsidRDefault="00E21010" w:rsidP="00E21010">
      <w:pPr>
        <w:pStyle w:val="Heading1"/>
        <w:spacing w:before="0" w:after="0"/>
        <w:jc w:val="center"/>
        <w:rPr>
          <w:rFonts w:ascii="Arial" w:hAnsi="Arial" w:cs="Arial"/>
          <w:i/>
          <w:sz w:val="28"/>
          <w:szCs w:val="28"/>
        </w:rPr>
      </w:pPr>
      <w:bookmarkStart w:id="7" w:name="_Toc61110409"/>
      <w:bookmarkStart w:id="8" w:name="_Toc73450387"/>
      <w:r w:rsidRPr="00E83220">
        <w:rPr>
          <w:rFonts w:ascii="Arial" w:hAnsi="Arial" w:cs="Arial"/>
          <w:i/>
          <w:sz w:val="28"/>
          <w:szCs w:val="28"/>
        </w:rPr>
        <w:t>ABSTRACT</w:t>
      </w:r>
      <w:bookmarkEnd w:id="7"/>
      <w:bookmarkEnd w:id="8"/>
    </w:p>
    <w:p w14:paraId="13B3072F" w14:textId="488A8760" w:rsidR="00F729EA" w:rsidRPr="00E83220" w:rsidRDefault="00F729EA" w:rsidP="00F729EA">
      <w:pPr>
        <w:spacing w:line="240" w:lineRule="auto"/>
        <w:ind w:left="0" w:firstLine="0"/>
        <w:rPr>
          <w:rFonts w:ascii="Arial" w:eastAsia="Times New Roman" w:hAnsi="Arial" w:cs="Arial"/>
          <w:i/>
          <w:iCs/>
          <w:szCs w:val="24"/>
          <w:lang w:val="en-SG" w:eastAsia="ko-KR"/>
        </w:rPr>
      </w:pPr>
      <w:r w:rsidRPr="00E83220">
        <w:rPr>
          <w:rFonts w:ascii="Arial" w:hAnsi="Arial" w:cs="Arial"/>
          <w:i/>
          <w:iCs/>
          <w:lang w:val="id-ID"/>
        </w:rPr>
        <w:t xml:space="preserve">Oneya Solutions is a business that offers repair </w:t>
      </w:r>
      <w:r w:rsidR="009149BC" w:rsidRPr="00E83220">
        <w:rPr>
          <w:rFonts w:ascii="Arial" w:hAnsi="Arial" w:cs="Arial"/>
          <w:i/>
          <w:iCs/>
          <w:lang w:val="id-ID"/>
        </w:rPr>
        <w:t>service</w:t>
      </w:r>
      <w:r w:rsidRPr="00E83220">
        <w:rPr>
          <w:rFonts w:ascii="Arial" w:hAnsi="Arial" w:cs="Arial"/>
          <w:i/>
          <w:iCs/>
          <w:lang w:val="id-ID"/>
        </w:rPr>
        <w:t xml:space="preserve">s for electronic devices such as computers, laptops, smartphones and </w:t>
      </w:r>
      <w:r w:rsidR="00F3009D" w:rsidRPr="00E83220">
        <w:rPr>
          <w:rFonts w:ascii="Arial" w:hAnsi="Arial" w:cs="Arial"/>
          <w:i/>
          <w:iCs/>
          <w:lang w:val="id-ID"/>
        </w:rPr>
        <w:t>printer</w:t>
      </w:r>
      <w:r w:rsidRPr="00E83220">
        <w:rPr>
          <w:rFonts w:ascii="Arial" w:hAnsi="Arial" w:cs="Arial"/>
          <w:i/>
          <w:iCs/>
          <w:lang w:val="id-ID"/>
        </w:rPr>
        <w:t xml:space="preserve">s. The </w:t>
      </w:r>
      <w:r w:rsidR="009149BC" w:rsidRPr="00E83220">
        <w:rPr>
          <w:rFonts w:ascii="Arial" w:hAnsi="Arial" w:cs="Arial"/>
          <w:i/>
          <w:iCs/>
          <w:lang w:val="id-ID"/>
        </w:rPr>
        <w:t>service</w:t>
      </w:r>
      <w:r w:rsidRPr="00E83220">
        <w:rPr>
          <w:rFonts w:ascii="Arial" w:hAnsi="Arial" w:cs="Arial"/>
          <w:i/>
          <w:iCs/>
          <w:lang w:val="id-ID"/>
        </w:rPr>
        <w:t xml:space="preserve">s offered include replacing a solid state drive (SSD), installing random access memory (RAM), upgrading a hard disk drive (HDD), to replacing a liquid crystal display (LCD). Oneya Solutions also accepts computer assembly </w:t>
      </w:r>
      <w:r w:rsidR="009149BC" w:rsidRPr="00E83220">
        <w:rPr>
          <w:rFonts w:ascii="Arial" w:hAnsi="Arial" w:cs="Arial"/>
          <w:i/>
          <w:iCs/>
          <w:lang w:val="id-ID"/>
        </w:rPr>
        <w:t>service</w:t>
      </w:r>
      <w:r w:rsidRPr="00E83220">
        <w:rPr>
          <w:rFonts w:ascii="Arial" w:hAnsi="Arial" w:cs="Arial"/>
          <w:i/>
          <w:iCs/>
          <w:lang w:val="id-ID"/>
        </w:rPr>
        <w:t xml:space="preserve">s, download </w:t>
      </w:r>
      <w:r w:rsidR="009149BC" w:rsidRPr="00E83220">
        <w:rPr>
          <w:rFonts w:ascii="Arial" w:hAnsi="Arial" w:cs="Arial"/>
          <w:i/>
          <w:iCs/>
          <w:lang w:val="id-ID"/>
        </w:rPr>
        <w:t>service</w:t>
      </w:r>
      <w:r w:rsidRPr="00E83220">
        <w:rPr>
          <w:rFonts w:ascii="Arial" w:hAnsi="Arial" w:cs="Arial"/>
          <w:i/>
          <w:iCs/>
          <w:lang w:val="id-ID"/>
        </w:rPr>
        <w:t xml:space="preserve">s and </w:t>
      </w:r>
      <w:r w:rsidR="009149BC" w:rsidRPr="00E83220">
        <w:rPr>
          <w:rFonts w:ascii="Arial" w:hAnsi="Arial" w:cs="Arial"/>
          <w:i/>
          <w:iCs/>
          <w:lang w:val="id-ID"/>
        </w:rPr>
        <w:t>service</w:t>
      </w:r>
      <w:r w:rsidRPr="00E83220">
        <w:rPr>
          <w:rFonts w:ascii="Arial" w:hAnsi="Arial" w:cs="Arial"/>
          <w:i/>
          <w:iCs/>
          <w:lang w:val="id-ID"/>
        </w:rPr>
        <w:t xml:space="preserv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w:t>
      </w:r>
      <w:r w:rsidR="009149BC" w:rsidRPr="00E83220">
        <w:rPr>
          <w:rFonts w:ascii="Arial" w:hAnsi="Arial" w:cs="Arial"/>
          <w:i/>
          <w:iCs/>
          <w:lang w:val="id-ID"/>
        </w:rPr>
        <w:t>service</w:t>
      </w:r>
      <w:r w:rsidRPr="00E83220">
        <w:rPr>
          <w:rFonts w:ascii="Arial" w:hAnsi="Arial" w:cs="Arial"/>
          <w:i/>
          <w:iCs/>
          <w:lang w:val="id-ID"/>
        </w:rPr>
        <w:t xml:space="preserve">s through software and drivers with hard disk drives and flash drives as intermediaries where at that time it only received one </w:t>
      </w:r>
      <w:r w:rsidR="00750ABE" w:rsidRPr="00E83220">
        <w:rPr>
          <w:rFonts w:ascii="Arial" w:hAnsi="Arial" w:cs="Arial"/>
          <w:i/>
          <w:iCs/>
          <w:lang w:val="id-ID"/>
        </w:rPr>
        <w:t>order</w:t>
      </w:r>
      <w:r w:rsidRPr="00E83220">
        <w:rPr>
          <w:rFonts w:ascii="Arial" w:hAnsi="Arial" w:cs="Arial"/>
          <w:i/>
          <w:iCs/>
          <w:lang w:val="id-ID"/>
        </w:rPr>
        <w:t xml:space="preserve"> per week. Oneya Solution began to develop its business by collaborating with hardware providers who now have three hardware providers. The development of Oneya Solutions is known to many people and the increasing number of requests for both repair and installation </w:t>
      </w:r>
      <w:r w:rsidR="009149BC" w:rsidRPr="00E83220">
        <w:rPr>
          <w:rFonts w:ascii="Arial" w:hAnsi="Arial" w:cs="Arial"/>
          <w:i/>
          <w:iCs/>
          <w:lang w:val="id-ID"/>
        </w:rPr>
        <w:t>service</w:t>
      </w:r>
      <w:r w:rsidRPr="00E83220">
        <w:rPr>
          <w:rFonts w:ascii="Arial" w:hAnsi="Arial" w:cs="Arial"/>
          <w:i/>
          <w:iCs/>
          <w:lang w:val="id-ID"/>
        </w:rPr>
        <w:t xml:space="preserve">s which currently can serve 6 to 7 people a day, thus requiring that the </w:t>
      </w:r>
      <w:r w:rsidR="009149BC" w:rsidRPr="00E83220">
        <w:rPr>
          <w:rFonts w:ascii="Arial" w:hAnsi="Arial" w:cs="Arial"/>
          <w:i/>
          <w:iCs/>
          <w:lang w:val="id-ID"/>
        </w:rPr>
        <w:t>service</w:t>
      </w:r>
      <w:r w:rsidRPr="00E83220">
        <w:rPr>
          <w:rFonts w:ascii="Arial" w:hAnsi="Arial" w:cs="Arial"/>
          <w:i/>
          <w:iCs/>
          <w:lang w:val="id-ID"/>
        </w:rPr>
        <w:t xml:space="preserve"> process be carried out effectively and efficiently.</w:t>
      </w:r>
    </w:p>
    <w:p w14:paraId="0C51D4C2" w14:textId="77777777" w:rsidR="00E21010" w:rsidRPr="00E83220" w:rsidRDefault="00E21010" w:rsidP="00E21010">
      <w:pPr>
        <w:spacing w:line="240" w:lineRule="auto"/>
        <w:rPr>
          <w:rFonts w:ascii="Arial" w:eastAsia="Times New Roman" w:hAnsi="Arial" w:cs="Arial"/>
          <w:i/>
          <w:szCs w:val="24"/>
          <w:lang w:val="en-SG" w:eastAsia="ko-KR"/>
        </w:rPr>
      </w:pPr>
    </w:p>
    <w:p w14:paraId="23CB14BF" w14:textId="60ED8F26"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 xml:space="preserve">: </w:t>
      </w:r>
      <w:r w:rsidR="00F729EA" w:rsidRPr="00E83220">
        <w:rPr>
          <w:rFonts w:ascii="Arial" w:eastAsia="Times New Roman" w:hAnsi="Arial" w:cs="Arial"/>
          <w:szCs w:val="24"/>
          <w:lang w:val="en-SG" w:eastAsia="ko-KR"/>
        </w:rPr>
        <w:t xml:space="preserve">Oneya Solutions,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77777777" w:rsidR="00FB374B" w:rsidRPr="00E83220" w:rsidRDefault="00FB374B"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347E5116" w:rsidR="002A0882" w:rsidRPr="00E83220" w:rsidRDefault="002A0882" w:rsidP="002A0882">
      <w:pPr>
        <w:pStyle w:val="Heading1"/>
        <w:spacing w:before="0" w:after="0"/>
        <w:jc w:val="center"/>
        <w:rPr>
          <w:rFonts w:ascii="Arial" w:hAnsi="Arial" w:cs="Arial"/>
          <w:sz w:val="28"/>
          <w:szCs w:val="28"/>
        </w:rPr>
      </w:pPr>
      <w:bookmarkStart w:id="9" w:name="_Toc61110410"/>
      <w:bookmarkStart w:id="10" w:name="_Toc73450388"/>
      <w:r w:rsidRPr="00E83220">
        <w:rPr>
          <w:rFonts w:ascii="Arial" w:hAnsi="Arial" w:cs="Arial"/>
          <w:sz w:val="28"/>
          <w:szCs w:val="28"/>
        </w:rPr>
        <w:lastRenderedPageBreak/>
        <w:t>KATA PENGANTAR</w:t>
      </w:r>
      <w:bookmarkEnd w:id="9"/>
      <w:bookmarkEnd w:id="10"/>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45038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noProof/>
        </w:rPr>
      </w:sdtEndPr>
      <w:sdtContent>
        <w:p w14:paraId="1111088A" w14:textId="77777777" w:rsidR="00031849" w:rsidRPr="00B67C67" w:rsidRDefault="00031849" w:rsidP="00031849">
          <w:pPr>
            <w:pStyle w:val="TOCHeading"/>
            <w:spacing w:before="0" w:line="360" w:lineRule="auto"/>
            <w:jc w:val="center"/>
            <w:outlineLvl w:val="0"/>
            <w:rPr>
              <w:rStyle w:val="Heading1Char"/>
              <w:rFonts w:ascii="Arial" w:hAnsi="Arial" w:cs="Arial"/>
              <w:color w:val="000000" w:themeColor="text1"/>
              <w:sz w:val="28"/>
              <w:szCs w:val="28"/>
            </w:rPr>
          </w:pPr>
          <w:r w:rsidRPr="00B67C67">
            <w:rPr>
              <w:rStyle w:val="Heading1Char"/>
              <w:rFonts w:ascii="Arial" w:hAnsi="Arial" w:cs="Arial"/>
              <w:color w:val="000000" w:themeColor="text1"/>
              <w:sz w:val="28"/>
              <w:szCs w:val="28"/>
            </w:rPr>
            <w:t>DAFTAR ISI</w:t>
          </w:r>
          <w:bookmarkEnd w:id="11"/>
        </w:p>
        <w:p w14:paraId="4EC7D951" w14:textId="558148C9" w:rsidR="0060510E" w:rsidRPr="00B67C67" w:rsidRDefault="0060510E" w:rsidP="003D4DD2">
          <w:pPr>
            <w:rPr>
              <w:rFonts w:ascii="Arial" w:hAnsi="Arial" w:cs="Arial"/>
              <w:color w:val="000000" w:themeColor="text1"/>
              <w:sz w:val="28"/>
              <w:szCs w:val="24"/>
            </w:rPr>
          </w:pPr>
        </w:p>
        <w:p w14:paraId="754A5A00" w14:textId="18B75D47" w:rsidR="00B67C67" w:rsidRPr="00B67C67" w:rsidRDefault="0060510E" w:rsidP="00B67C67">
          <w:pPr>
            <w:pStyle w:val="TOC1"/>
            <w:rPr>
              <w:rFonts w:eastAsiaTheme="minorEastAsia"/>
              <w:kern w:val="0"/>
            </w:rPr>
          </w:pPr>
          <w:r w:rsidRPr="00B67C67">
            <w:rPr>
              <w:noProof w:val="0"/>
              <w:color w:val="000000" w:themeColor="text1"/>
            </w:rPr>
            <w:fldChar w:fldCharType="begin"/>
          </w:r>
          <w:r w:rsidRPr="00B67C67">
            <w:rPr>
              <w:color w:val="000000" w:themeColor="text1"/>
            </w:rPr>
            <w:instrText xml:space="preserve"> TOC \o "1-3" \h \z \u </w:instrText>
          </w:r>
          <w:r w:rsidRPr="00B67C67">
            <w:rPr>
              <w:noProof w:val="0"/>
              <w:color w:val="000000" w:themeColor="text1"/>
            </w:rPr>
            <w:fldChar w:fldCharType="separate"/>
          </w:r>
          <w:hyperlink w:anchor="_Toc73450384" w:history="1">
            <w:r w:rsidR="00B67C67" w:rsidRPr="00B67C67">
              <w:rPr>
                <w:rStyle w:val="Hyperlink"/>
              </w:rPr>
              <w:t>PERSETUJUAN TUGAS AKHIR</w:t>
            </w:r>
            <w:r w:rsidR="00B67C67" w:rsidRPr="00B67C67">
              <w:rPr>
                <w:webHidden/>
              </w:rPr>
              <w:tab/>
            </w:r>
            <w:r w:rsidR="00B67C67" w:rsidRPr="00B67C67">
              <w:rPr>
                <w:webHidden/>
              </w:rPr>
              <w:fldChar w:fldCharType="begin"/>
            </w:r>
            <w:r w:rsidR="00B67C67" w:rsidRPr="00B67C67">
              <w:rPr>
                <w:webHidden/>
              </w:rPr>
              <w:instrText xml:space="preserve"> PAGEREF _Toc73450384 \h </w:instrText>
            </w:r>
            <w:r w:rsidR="00B67C67" w:rsidRPr="00B67C67">
              <w:rPr>
                <w:webHidden/>
              </w:rPr>
            </w:r>
            <w:r w:rsidR="00B67C67" w:rsidRPr="00B67C67">
              <w:rPr>
                <w:webHidden/>
              </w:rPr>
              <w:fldChar w:fldCharType="separate"/>
            </w:r>
            <w:r w:rsidR="00B67C67" w:rsidRPr="00B67C67">
              <w:rPr>
                <w:webHidden/>
              </w:rPr>
              <w:t>i</w:t>
            </w:r>
            <w:r w:rsidR="00B67C67" w:rsidRPr="00B67C67">
              <w:rPr>
                <w:webHidden/>
              </w:rPr>
              <w:fldChar w:fldCharType="end"/>
            </w:r>
          </w:hyperlink>
        </w:p>
        <w:p w14:paraId="406BB221" w14:textId="070A6243" w:rsidR="00B67C67" w:rsidRPr="00B67C67" w:rsidRDefault="00B67C67" w:rsidP="00B67C67">
          <w:pPr>
            <w:pStyle w:val="TOC1"/>
            <w:rPr>
              <w:rFonts w:eastAsiaTheme="minorEastAsia"/>
              <w:kern w:val="0"/>
            </w:rPr>
          </w:pPr>
          <w:hyperlink w:anchor="_Toc73450385" w:history="1">
            <w:r w:rsidRPr="00B67C67">
              <w:rPr>
                <w:rStyle w:val="Hyperlink"/>
              </w:rPr>
              <w:t>PERNYATAAN KEASLIAN</w:t>
            </w:r>
            <w:r w:rsidRPr="00B67C67">
              <w:rPr>
                <w:webHidden/>
              </w:rPr>
              <w:tab/>
            </w:r>
            <w:r w:rsidRPr="00B67C67">
              <w:rPr>
                <w:webHidden/>
              </w:rPr>
              <w:fldChar w:fldCharType="begin"/>
            </w:r>
            <w:r w:rsidRPr="00B67C67">
              <w:rPr>
                <w:webHidden/>
              </w:rPr>
              <w:instrText xml:space="preserve"> PAGEREF _Toc73450385 \h </w:instrText>
            </w:r>
            <w:r w:rsidRPr="00B67C67">
              <w:rPr>
                <w:webHidden/>
              </w:rPr>
            </w:r>
            <w:r w:rsidRPr="00B67C67">
              <w:rPr>
                <w:webHidden/>
              </w:rPr>
              <w:fldChar w:fldCharType="separate"/>
            </w:r>
            <w:r w:rsidRPr="00B67C67">
              <w:rPr>
                <w:webHidden/>
              </w:rPr>
              <w:t>iii</w:t>
            </w:r>
            <w:r w:rsidRPr="00B67C67">
              <w:rPr>
                <w:webHidden/>
              </w:rPr>
              <w:fldChar w:fldCharType="end"/>
            </w:r>
          </w:hyperlink>
        </w:p>
        <w:p w14:paraId="7E9D66D7" w14:textId="7993BD80" w:rsidR="00B67C67" w:rsidRPr="00B67C67" w:rsidRDefault="00B67C67" w:rsidP="00B67C67">
          <w:pPr>
            <w:pStyle w:val="TOC1"/>
            <w:rPr>
              <w:rFonts w:eastAsiaTheme="minorEastAsia"/>
              <w:kern w:val="0"/>
            </w:rPr>
          </w:pPr>
          <w:hyperlink w:anchor="_Toc73450386" w:history="1">
            <w:r w:rsidRPr="00B67C67">
              <w:rPr>
                <w:rStyle w:val="Hyperlink"/>
              </w:rPr>
              <w:t>ABSTRAK</w:t>
            </w:r>
            <w:r w:rsidRPr="00B67C67">
              <w:rPr>
                <w:webHidden/>
              </w:rPr>
              <w:tab/>
            </w:r>
            <w:r w:rsidRPr="00B67C67">
              <w:rPr>
                <w:webHidden/>
              </w:rPr>
              <w:fldChar w:fldCharType="begin"/>
            </w:r>
            <w:r w:rsidRPr="00B67C67">
              <w:rPr>
                <w:webHidden/>
              </w:rPr>
              <w:instrText xml:space="preserve"> PAGEREF _Toc73450386 \h </w:instrText>
            </w:r>
            <w:r w:rsidRPr="00B67C67">
              <w:rPr>
                <w:webHidden/>
              </w:rPr>
            </w:r>
            <w:r w:rsidRPr="00B67C67">
              <w:rPr>
                <w:webHidden/>
              </w:rPr>
              <w:fldChar w:fldCharType="separate"/>
            </w:r>
            <w:r w:rsidRPr="00B67C67">
              <w:rPr>
                <w:webHidden/>
              </w:rPr>
              <w:t>v</w:t>
            </w:r>
            <w:r w:rsidRPr="00B67C67">
              <w:rPr>
                <w:webHidden/>
              </w:rPr>
              <w:fldChar w:fldCharType="end"/>
            </w:r>
          </w:hyperlink>
        </w:p>
        <w:p w14:paraId="777F318D" w14:textId="043AAB36" w:rsidR="00B67C67" w:rsidRPr="00B67C67" w:rsidRDefault="00B67C67" w:rsidP="00B67C67">
          <w:pPr>
            <w:pStyle w:val="TOC1"/>
            <w:rPr>
              <w:rFonts w:eastAsiaTheme="minorEastAsia"/>
              <w:kern w:val="0"/>
            </w:rPr>
          </w:pPr>
          <w:hyperlink w:anchor="_Toc73450387" w:history="1">
            <w:r w:rsidRPr="00B67C67">
              <w:rPr>
                <w:rStyle w:val="Hyperlink"/>
                <w:i/>
              </w:rPr>
              <w:t>ABSTRACT</w:t>
            </w:r>
            <w:r w:rsidRPr="00B67C67">
              <w:rPr>
                <w:webHidden/>
              </w:rPr>
              <w:tab/>
            </w:r>
            <w:r w:rsidRPr="00B67C67">
              <w:rPr>
                <w:webHidden/>
              </w:rPr>
              <w:fldChar w:fldCharType="begin"/>
            </w:r>
            <w:r w:rsidRPr="00B67C67">
              <w:rPr>
                <w:webHidden/>
              </w:rPr>
              <w:instrText xml:space="preserve"> PAGEREF _Toc73450387 \h </w:instrText>
            </w:r>
            <w:r w:rsidRPr="00B67C67">
              <w:rPr>
                <w:webHidden/>
              </w:rPr>
            </w:r>
            <w:r w:rsidRPr="00B67C67">
              <w:rPr>
                <w:webHidden/>
              </w:rPr>
              <w:fldChar w:fldCharType="separate"/>
            </w:r>
            <w:r w:rsidRPr="00B67C67">
              <w:rPr>
                <w:webHidden/>
              </w:rPr>
              <w:t>vii</w:t>
            </w:r>
            <w:r w:rsidRPr="00B67C67">
              <w:rPr>
                <w:webHidden/>
              </w:rPr>
              <w:fldChar w:fldCharType="end"/>
            </w:r>
          </w:hyperlink>
        </w:p>
        <w:p w14:paraId="659CDA58" w14:textId="4E5324BE" w:rsidR="00B67C67" w:rsidRPr="00B67C67" w:rsidRDefault="00B67C67" w:rsidP="00B67C67">
          <w:pPr>
            <w:pStyle w:val="TOC1"/>
            <w:rPr>
              <w:rFonts w:eastAsiaTheme="minorEastAsia"/>
              <w:kern w:val="0"/>
            </w:rPr>
          </w:pPr>
          <w:hyperlink w:anchor="_Toc73450388" w:history="1">
            <w:r w:rsidRPr="00B67C67">
              <w:rPr>
                <w:rStyle w:val="Hyperlink"/>
              </w:rPr>
              <w:t>KATA PENGANTAR</w:t>
            </w:r>
            <w:r w:rsidRPr="00B67C67">
              <w:rPr>
                <w:webHidden/>
              </w:rPr>
              <w:tab/>
            </w:r>
            <w:r w:rsidRPr="00B67C67">
              <w:rPr>
                <w:webHidden/>
              </w:rPr>
              <w:fldChar w:fldCharType="begin"/>
            </w:r>
            <w:r w:rsidRPr="00B67C67">
              <w:rPr>
                <w:webHidden/>
              </w:rPr>
              <w:instrText xml:space="preserve"> PAGEREF _Toc73450388 \h </w:instrText>
            </w:r>
            <w:r w:rsidRPr="00B67C67">
              <w:rPr>
                <w:webHidden/>
              </w:rPr>
            </w:r>
            <w:r w:rsidRPr="00B67C67">
              <w:rPr>
                <w:webHidden/>
              </w:rPr>
              <w:fldChar w:fldCharType="separate"/>
            </w:r>
            <w:r w:rsidRPr="00B67C67">
              <w:rPr>
                <w:webHidden/>
              </w:rPr>
              <w:t>ix</w:t>
            </w:r>
            <w:r w:rsidRPr="00B67C67">
              <w:rPr>
                <w:webHidden/>
              </w:rPr>
              <w:fldChar w:fldCharType="end"/>
            </w:r>
          </w:hyperlink>
        </w:p>
        <w:p w14:paraId="4D714001" w14:textId="1932D22B" w:rsidR="00B67C67" w:rsidRPr="00B67C67" w:rsidRDefault="00B67C67" w:rsidP="00B67C67">
          <w:pPr>
            <w:pStyle w:val="TOC1"/>
            <w:rPr>
              <w:rFonts w:eastAsiaTheme="minorEastAsia"/>
              <w:kern w:val="0"/>
            </w:rPr>
          </w:pPr>
          <w:hyperlink w:anchor="_Toc73450389" w:history="1">
            <w:r w:rsidRPr="00B67C67">
              <w:rPr>
                <w:rStyle w:val="Hyperlink"/>
              </w:rPr>
              <w:t>DAFTAR ISI</w:t>
            </w:r>
            <w:r w:rsidRPr="00B67C67">
              <w:rPr>
                <w:webHidden/>
              </w:rPr>
              <w:tab/>
            </w:r>
            <w:r w:rsidRPr="00B67C67">
              <w:rPr>
                <w:webHidden/>
              </w:rPr>
              <w:fldChar w:fldCharType="begin"/>
            </w:r>
            <w:r w:rsidRPr="00B67C67">
              <w:rPr>
                <w:webHidden/>
              </w:rPr>
              <w:instrText xml:space="preserve"> PAGEREF _Toc73450389 \h </w:instrText>
            </w:r>
            <w:r w:rsidRPr="00B67C67">
              <w:rPr>
                <w:webHidden/>
              </w:rPr>
            </w:r>
            <w:r w:rsidRPr="00B67C67">
              <w:rPr>
                <w:webHidden/>
              </w:rPr>
              <w:fldChar w:fldCharType="separate"/>
            </w:r>
            <w:r w:rsidRPr="00B67C67">
              <w:rPr>
                <w:webHidden/>
              </w:rPr>
              <w:t>xi</w:t>
            </w:r>
            <w:r w:rsidRPr="00B67C67">
              <w:rPr>
                <w:webHidden/>
              </w:rPr>
              <w:fldChar w:fldCharType="end"/>
            </w:r>
          </w:hyperlink>
        </w:p>
        <w:p w14:paraId="0CB13EA2" w14:textId="43B61DD1" w:rsidR="00B67C67" w:rsidRPr="00B67C67" w:rsidRDefault="00B67C67" w:rsidP="00B67C67">
          <w:pPr>
            <w:pStyle w:val="TOC1"/>
            <w:rPr>
              <w:rFonts w:eastAsiaTheme="minorEastAsia"/>
              <w:kern w:val="0"/>
            </w:rPr>
          </w:pPr>
          <w:hyperlink w:anchor="_Toc73450390" w:history="1">
            <w:r w:rsidRPr="00B67C67">
              <w:rPr>
                <w:rStyle w:val="Hyperlink"/>
              </w:rPr>
              <w:t>DAFTAR TABEL</w:t>
            </w:r>
            <w:r w:rsidRPr="00B67C67">
              <w:rPr>
                <w:webHidden/>
              </w:rPr>
              <w:tab/>
            </w:r>
            <w:r w:rsidRPr="00B67C67">
              <w:rPr>
                <w:webHidden/>
              </w:rPr>
              <w:fldChar w:fldCharType="begin"/>
            </w:r>
            <w:r w:rsidRPr="00B67C67">
              <w:rPr>
                <w:webHidden/>
              </w:rPr>
              <w:instrText xml:space="preserve"> PAGEREF _Toc73450390 \h </w:instrText>
            </w:r>
            <w:r w:rsidRPr="00B67C67">
              <w:rPr>
                <w:webHidden/>
              </w:rPr>
            </w:r>
            <w:r w:rsidRPr="00B67C67">
              <w:rPr>
                <w:webHidden/>
              </w:rPr>
              <w:fldChar w:fldCharType="separate"/>
            </w:r>
            <w:r w:rsidRPr="00B67C67">
              <w:rPr>
                <w:webHidden/>
              </w:rPr>
              <w:t>xv</w:t>
            </w:r>
            <w:r w:rsidRPr="00B67C67">
              <w:rPr>
                <w:webHidden/>
              </w:rPr>
              <w:fldChar w:fldCharType="end"/>
            </w:r>
          </w:hyperlink>
        </w:p>
        <w:p w14:paraId="06BC7F48" w14:textId="00D4DAB7" w:rsidR="00B67C67" w:rsidRPr="00B67C67" w:rsidRDefault="00B67C67" w:rsidP="00B67C67">
          <w:pPr>
            <w:pStyle w:val="TOC1"/>
            <w:rPr>
              <w:rFonts w:eastAsiaTheme="minorEastAsia"/>
              <w:kern w:val="0"/>
            </w:rPr>
          </w:pPr>
          <w:hyperlink w:anchor="_Toc73450391" w:history="1">
            <w:r w:rsidRPr="00B67C67">
              <w:rPr>
                <w:rStyle w:val="Hyperlink"/>
              </w:rPr>
              <w:t>DAFTAR GAMBAR</w:t>
            </w:r>
            <w:r w:rsidRPr="00B67C67">
              <w:rPr>
                <w:webHidden/>
              </w:rPr>
              <w:tab/>
            </w:r>
            <w:r w:rsidRPr="00B67C67">
              <w:rPr>
                <w:webHidden/>
              </w:rPr>
              <w:fldChar w:fldCharType="begin"/>
            </w:r>
            <w:r w:rsidRPr="00B67C67">
              <w:rPr>
                <w:webHidden/>
              </w:rPr>
              <w:instrText xml:space="preserve"> PAGEREF _Toc73450391 \h </w:instrText>
            </w:r>
            <w:r w:rsidRPr="00B67C67">
              <w:rPr>
                <w:webHidden/>
              </w:rPr>
            </w:r>
            <w:r w:rsidRPr="00B67C67">
              <w:rPr>
                <w:webHidden/>
              </w:rPr>
              <w:fldChar w:fldCharType="separate"/>
            </w:r>
            <w:r w:rsidRPr="00B67C67">
              <w:rPr>
                <w:webHidden/>
              </w:rPr>
              <w:t>xvii</w:t>
            </w:r>
            <w:r w:rsidRPr="00B67C67">
              <w:rPr>
                <w:webHidden/>
              </w:rPr>
              <w:fldChar w:fldCharType="end"/>
            </w:r>
          </w:hyperlink>
        </w:p>
        <w:p w14:paraId="2565885C" w14:textId="2E180BA6" w:rsidR="00B67C67" w:rsidRPr="00B67C67" w:rsidRDefault="00B67C67" w:rsidP="00B67C67">
          <w:pPr>
            <w:pStyle w:val="TOC1"/>
            <w:rPr>
              <w:rFonts w:eastAsiaTheme="minorEastAsia"/>
              <w:kern w:val="0"/>
            </w:rPr>
          </w:pPr>
          <w:hyperlink w:anchor="_Toc73450392" w:history="1">
            <w:r w:rsidRPr="00B67C67">
              <w:rPr>
                <w:rStyle w:val="Hyperlink"/>
              </w:rPr>
              <w:t>BAB I</w:t>
            </w:r>
          </w:hyperlink>
          <w:r w:rsidRPr="00B67C67">
            <w:rPr>
              <w:rStyle w:val="Hyperlink"/>
              <w:u w:val="none"/>
            </w:rPr>
            <w:t xml:space="preserve"> </w:t>
          </w:r>
          <w:hyperlink w:anchor="_Toc73450393" w:history="1">
            <w:r w:rsidRPr="00B67C67">
              <w:rPr>
                <w:rStyle w:val="Hyperlink"/>
              </w:rPr>
              <w:t>PENDAHULUAN</w:t>
            </w:r>
            <w:r w:rsidRPr="00B67C67">
              <w:rPr>
                <w:webHidden/>
              </w:rPr>
              <w:tab/>
            </w:r>
            <w:r w:rsidRPr="00B67C67">
              <w:rPr>
                <w:webHidden/>
              </w:rPr>
              <w:fldChar w:fldCharType="begin"/>
            </w:r>
            <w:r w:rsidRPr="00B67C67">
              <w:rPr>
                <w:webHidden/>
              </w:rPr>
              <w:instrText xml:space="preserve"> PAGEREF _Toc73450393 \h </w:instrText>
            </w:r>
            <w:r w:rsidRPr="00B67C67">
              <w:rPr>
                <w:webHidden/>
              </w:rPr>
            </w:r>
            <w:r w:rsidRPr="00B67C67">
              <w:rPr>
                <w:webHidden/>
              </w:rPr>
              <w:fldChar w:fldCharType="separate"/>
            </w:r>
            <w:r w:rsidRPr="00B67C67">
              <w:rPr>
                <w:webHidden/>
              </w:rPr>
              <w:t>1</w:t>
            </w:r>
            <w:r w:rsidRPr="00B67C67">
              <w:rPr>
                <w:webHidden/>
              </w:rPr>
              <w:fldChar w:fldCharType="end"/>
            </w:r>
          </w:hyperlink>
        </w:p>
        <w:p w14:paraId="432CFA67" w14:textId="5B083E01" w:rsidR="00B67C67" w:rsidRPr="00B67C67" w:rsidRDefault="00B67C67">
          <w:pPr>
            <w:pStyle w:val="TOC2"/>
            <w:tabs>
              <w:tab w:val="left" w:pos="851"/>
            </w:tabs>
            <w:rPr>
              <w:rFonts w:ascii="Arial" w:eastAsiaTheme="minorEastAsia" w:hAnsi="Arial" w:cs="Arial"/>
              <w:noProof/>
            </w:rPr>
          </w:pPr>
          <w:hyperlink w:anchor="_Toc73450394" w:history="1">
            <w:r w:rsidRPr="00B67C67">
              <w:rPr>
                <w:rStyle w:val="Hyperlink"/>
                <w:rFonts w:ascii="Arial" w:hAnsi="Arial" w:cs="Arial"/>
                <w:noProof/>
              </w:rPr>
              <w:t>1.1</w:t>
            </w:r>
            <w:r w:rsidRPr="00B67C67">
              <w:rPr>
                <w:rFonts w:ascii="Arial" w:eastAsiaTheme="minorEastAsia" w:hAnsi="Arial" w:cs="Arial"/>
                <w:noProof/>
              </w:rPr>
              <w:tab/>
            </w:r>
            <w:r w:rsidRPr="00B67C67">
              <w:rPr>
                <w:rStyle w:val="Hyperlink"/>
                <w:rFonts w:ascii="Arial" w:hAnsi="Arial" w:cs="Arial"/>
                <w:noProof/>
              </w:rPr>
              <w:t>Latar Belakang</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4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w:t>
            </w:r>
            <w:r w:rsidRPr="00B67C67">
              <w:rPr>
                <w:rFonts w:ascii="Arial" w:hAnsi="Arial" w:cs="Arial"/>
                <w:noProof/>
                <w:webHidden/>
              </w:rPr>
              <w:fldChar w:fldCharType="end"/>
            </w:r>
          </w:hyperlink>
        </w:p>
        <w:p w14:paraId="2F8F181D" w14:textId="4A9B9A4B" w:rsidR="00B67C67" w:rsidRPr="00B67C67" w:rsidRDefault="00B67C67">
          <w:pPr>
            <w:pStyle w:val="TOC2"/>
            <w:tabs>
              <w:tab w:val="left" w:pos="851"/>
            </w:tabs>
            <w:rPr>
              <w:rFonts w:ascii="Arial" w:eastAsiaTheme="minorEastAsia" w:hAnsi="Arial" w:cs="Arial"/>
              <w:noProof/>
            </w:rPr>
          </w:pPr>
          <w:hyperlink w:anchor="_Toc73450395" w:history="1">
            <w:r w:rsidRPr="00B67C67">
              <w:rPr>
                <w:rStyle w:val="Hyperlink"/>
                <w:rFonts w:ascii="Arial" w:hAnsi="Arial" w:cs="Arial"/>
                <w:noProof/>
              </w:rPr>
              <w:t>1.2</w:t>
            </w:r>
            <w:r w:rsidRPr="00B67C67">
              <w:rPr>
                <w:rFonts w:ascii="Arial" w:eastAsiaTheme="minorEastAsia" w:hAnsi="Arial" w:cs="Arial"/>
                <w:noProof/>
              </w:rPr>
              <w:tab/>
            </w:r>
            <w:r w:rsidRPr="00B67C67">
              <w:rPr>
                <w:rStyle w:val="Hyperlink"/>
                <w:rFonts w:ascii="Arial" w:hAnsi="Arial" w:cs="Arial"/>
                <w:noProof/>
              </w:rPr>
              <w:t>Rumusan Masalah</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3</w:t>
            </w:r>
            <w:r w:rsidRPr="00B67C67">
              <w:rPr>
                <w:rFonts w:ascii="Arial" w:hAnsi="Arial" w:cs="Arial"/>
                <w:noProof/>
                <w:webHidden/>
              </w:rPr>
              <w:fldChar w:fldCharType="end"/>
            </w:r>
          </w:hyperlink>
        </w:p>
        <w:p w14:paraId="1F9CCA15" w14:textId="757290A7" w:rsidR="00B67C67" w:rsidRPr="00B67C67" w:rsidRDefault="00B67C67">
          <w:pPr>
            <w:pStyle w:val="TOC2"/>
            <w:tabs>
              <w:tab w:val="left" w:pos="851"/>
            </w:tabs>
            <w:rPr>
              <w:rFonts w:ascii="Arial" w:eastAsiaTheme="minorEastAsia" w:hAnsi="Arial" w:cs="Arial"/>
              <w:noProof/>
            </w:rPr>
          </w:pPr>
          <w:hyperlink w:anchor="_Toc73450396" w:history="1">
            <w:r w:rsidRPr="00B67C67">
              <w:rPr>
                <w:rStyle w:val="Hyperlink"/>
                <w:rFonts w:ascii="Arial" w:hAnsi="Arial" w:cs="Arial"/>
                <w:noProof/>
              </w:rPr>
              <w:t>1.3</w:t>
            </w:r>
            <w:r w:rsidRPr="00B67C67">
              <w:rPr>
                <w:rFonts w:ascii="Arial" w:eastAsiaTheme="minorEastAsia" w:hAnsi="Arial" w:cs="Arial"/>
                <w:noProof/>
              </w:rPr>
              <w:tab/>
            </w:r>
            <w:r w:rsidRPr="00B67C67">
              <w:rPr>
                <w:rStyle w:val="Hyperlink"/>
                <w:rFonts w:ascii="Arial" w:hAnsi="Arial" w:cs="Arial"/>
                <w:noProof/>
              </w:rPr>
              <w:t>Tujuan Peneliti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6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3</w:t>
            </w:r>
            <w:r w:rsidRPr="00B67C67">
              <w:rPr>
                <w:rFonts w:ascii="Arial" w:hAnsi="Arial" w:cs="Arial"/>
                <w:noProof/>
                <w:webHidden/>
              </w:rPr>
              <w:fldChar w:fldCharType="end"/>
            </w:r>
          </w:hyperlink>
        </w:p>
        <w:p w14:paraId="5D014E49" w14:textId="1CEAD8AF" w:rsidR="00B67C67" w:rsidRPr="00B67C67" w:rsidRDefault="00B67C67">
          <w:pPr>
            <w:pStyle w:val="TOC2"/>
            <w:tabs>
              <w:tab w:val="left" w:pos="851"/>
            </w:tabs>
            <w:rPr>
              <w:rFonts w:ascii="Arial" w:eastAsiaTheme="minorEastAsia" w:hAnsi="Arial" w:cs="Arial"/>
              <w:noProof/>
            </w:rPr>
          </w:pPr>
          <w:hyperlink w:anchor="_Toc73450397" w:history="1">
            <w:r w:rsidRPr="00B67C67">
              <w:rPr>
                <w:rStyle w:val="Hyperlink"/>
                <w:rFonts w:ascii="Arial" w:hAnsi="Arial" w:cs="Arial"/>
                <w:noProof/>
              </w:rPr>
              <w:t>1.4</w:t>
            </w:r>
            <w:r w:rsidRPr="00B67C67">
              <w:rPr>
                <w:rFonts w:ascii="Arial" w:eastAsiaTheme="minorEastAsia" w:hAnsi="Arial" w:cs="Arial"/>
                <w:noProof/>
              </w:rPr>
              <w:tab/>
            </w:r>
            <w:r w:rsidRPr="00B67C67">
              <w:rPr>
                <w:rStyle w:val="Hyperlink"/>
                <w:rFonts w:ascii="Arial" w:hAnsi="Arial" w:cs="Arial"/>
                <w:noProof/>
              </w:rPr>
              <w:t>Manfaat Peneliti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7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3</w:t>
            </w:r>
            <w:r w:rsidRPr="00B67C67">
              <w:rPr>
                <w:rFonts w:ascii="Arial" w:hAnsi="Arial" w:cs="Arial"/>
                <w:noProof/>
                <w:webHidden/>
              </w:rPr>
              <w:fldChar w:fldCharType="end"/>
            </w:r>
          </w:hyperlink>
        </w:p>
        <w:p w14:paraId="16252B60" w14:textId="0721C0FB" w:rsidR="00B67C67" w:rsidRPr="00B67C67" w:rsidRDefault="00B67C67">
          <w:pPr>
            <w:pStyle w:val="TOC2"/>
            <w:tabs>
              <w:tab w:val="left" w:pos="851"/>
            </w:tabs>
            <w:rPr>
              <w:rFonts w:ascii="Arial" w:eastAsiaTheme="minorEastAsia" w:hAnsi="Arial" w:cs="Arial"/>
              <w:noProof/>
            </w:rPr>
          </w:pPr>
          <w:hyperlink w:anchor="_Toc73450398" w:history="1">
            <w:r w:rsidRPr="00B67C67">
              <w:rPr>
                <w:rStyle w:val="Hyperlink"/>
                <w:rFonts w:ascii="Arial" w:hAnsi="Arial" w:cs="Arial"/>
                <w:noProof/>
              </w:rPr>
              <w:t>1.5</w:t>
            </w:r>
            <w:r w:rsidRPr="00B67C67">
              <w:rPr>
                <w:rFonts w:ascii="Arial" w:eastAsiaTheme="minorEastAsia" w:hAnsi="Arial" w:cs="Arial"/>
                <w:noProof/>
              </w:rPr>
              <w:tab/>
            </w:r>
            <w:r w:rsidRPr="00B67C67">
              <w:rPr>
                <w:rStyle w:val="Hyperlink"/>
                <w:rFonts w:ascii="Arial" w:hAnsi="Arial" w:cs="Arial"/>
                <w:noProof/>
              </w:rPr>
              <w:t>Ruang Lingkup Peneliti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8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4</w:t>
            </w:r>
            <w:r w:rsidRPr="00B67C67">
              <w:rPr>
                <w:rFonts w:ascii="Arial" w:hAnsi="Arial" w:cs="Arial"/>
                <w:noProof/>
                <w:webHidden/>
              </w:rPr>
              <w:fldChar w:fldCharType="end"/>
            </w:r>
          </w:hyperlink>
        </w:p>
        <w:p w14:paraId="2AFDC816" w14:textId="6DA3396C" w:rsidR="00B67C67" w:rsidRPr="00B67C67" w:rsidRDefault="00B67C67">
          <w:pPr>
            <w:pStyle w:val="TOC2"/>
            <w:tabs>
              <w:tab w:val="left" w:pos="851"/>
            </w:tabs>
            <w:rPr>
              <w:rFonts w:ascii="Arial" w:eastAsiaTheme="minorEastAsia" w:hAnsi="Arial" w:cs="Arial"/>
              <w:noProof/>
            </w:rPr>
          </w:pPr>
          <w:hyperlink w:anchor="_Toc73450399" w:history="1">
            <w:r w:rsidRPr="00B67C67">
              <w:rPr>
                <w:rStyle w:val="Hyperlink"/>
                <w:rFonts w:ascii="Arial" w:hAnsi="Arial" w:cs="Arial"/>
                <w:noProof/>
              </w:rPr>
              <w:t>1.6</w:t>
            </w:r>
            <w:r w:rsidRPr="00B67C67">
              <w:rPr>
                <w:rFonts w:ascii="Arial" w:eastAsiaTheme="minorEastAsia" w:hAnsi="Arial" w:cs="Arial"/>
                <w:noProof/>
              </w:rPr>
              <w:tab/>
            </w:r>
            <w:r w:rsidRPr="00B67C67">
              <w:rPr>
                <w:rStyle w:val="Hyperlink"/>
                <w:rFonts w:ascii="Arial" w:hAnsi="Arial" w:cs="Arial"/>
                <w:noProof/>
              </w:rPr>
              <w:t>Sistematika Penulis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399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6</w:t>
            </w:r>
            <w:r w:rsidRPr="00B67C67">
              <w:rPr>
                <w:rFonts w:ascii="Arial" w:hAnsi="Arial" w:cs="Arial"/>
                <w:noProof/>
                <w:webHidden/>
              </w:rPr>
              <w:fldChar w:fldCharType="end"/>
            </w:r>
          </w:hyperlink>
        </w:p>
        <w:p w14:paraId="26D4CB35" w14:textId="1EB62922" w:rsidR="00B67C67" w:rsidRPr="00B67C67" w:rsidRDefault="00B67C67" w:rsidP="00B67C67">
          <w:pPr>
            <w:pStyle w:val="TOC1"/>
            <w:rPr>
              <w:rFonts w:eastAsiaTheme="minorEastAsia"/>
              <w:kern w:val="0"/>
            </w:rPr>
          </w:pPr>
          <w:hyperlink w:anchor="_Toc73450400" w:history="1">
            <w:r w:rsidRPr="00B67C67">
              <w:rPr>
                <w:rStyle w:val="Hyperlink"/>
              </w:rPr>
              <w:t>BAB II</w:t>
            </w:r>
          </w:hyperlink>
          <w:r w:rsidRPr="00B67C67">
            <w:rPr>
              <w:rStyle w:val="Hyperlink"/>
              <w:u w:val="none"/>
            </w:rPr>
            <w:t xml:space="preserve"> </w:t>
          </w:r>
          <w:hyperlink w:anchor="_Toc73450401" w:history="1">
            <w:r w:rsidRPr="00B67C67">
              <w:rPr>
                <w:rStyle w:val="Hyperlink"/>
              </w:rPr>
              <w:t>TINJAUAN PUSTAKA</w:t>
            </w:r>
            <w:r w:rsidRPr="00B67C67">
              <w:rPr>
                <w:webHidden/>
              </w:rPr>
              <w:tab/>
            </w:r>
            <w:r w:rsidRPr="00B67C67">
              <w:rPr>
                <w:webHidden/>
              </w:rPr>
              <w:fldChar w:fldCharType="begin"/>
            </w:r>
            <w:r w:rsidRPr="00B67C67">
              <w:rPr>
                <w:webHidden/>
              </w:rPr>
              <w:instrText xml:space="preserve"> PAGEREF _Toc73450401 \h </w:instrText>
            </w:r>
            <w:r w:rsidRPr="00B67C67">
              <w:rPr>
                <w:webHidden/>
              </w:rPr>
            </w:r>
            <w:r w:rsidRPr="00B67C67">
              <w:rPr>
                <w:webHidden/>
              </w:rPr>
              <w:fldChar w:fldCharType="separate"/>
            </w:r>
            <w:r w:rsidRPr="00B67C67">
              <w:rPr>
                <w:webHidden/>
              </w:rPr>
              <w:t>7</w:t>
            </w:r>
            <w:r w:rsidRPr="00B67C67">
              <w:rPr>
                <w:webHidden/>
              </w:rPr>
              <w:fldChar w:fldCharType="end"/>
            </w:r>
          </w:hyperlink>
        </w:p>
        <w:p w14:paraId="4C84690D" w14:textId="6A7FCC57" w:rsidR="00B67C67" w:rsidRPr="00B67C67" w:rsidRDefault="00B67C67">
          <w:pPr>
            <w:pStyle w:val="TOC2"/>
            <w:tabs>
              <w:tab w:val="left" w:pos="851"/>
            </w:tabs>
            <w:rPr>
              <w:rFonts w:ascii="Arial" w:eastAsiaTheme="minorEastAsia" w:hAnsi="Arial" w:cs="Arial"/>
              <w:noProof/>
            </w:rPr>
          </w:pPr>
          <w:hyperlink w:anchor="_Toc73450402" w:history="1">
            <w:r w:rsidRPr="00B67C67">
              <w:rPr>
                <w:rStyle w:val="Hyperlink"/>
                <w:rFonts w:ascii="Arial" w:hAnsi="Arial" w:cs="Arial"/>
                <w:noProof/>
              </w:rPr>
              <w:t>2.1</w:t>
            </w:r>
            <w:r w:rsidRPr="00B67C67">
              <w:rPr>
                <w:rFonts w:ascii="Arial" w:eastAsiaTheme="minorEastAsia" w:hAnsi="Arial" w:cs="Arial"/>
                <w:noProof/>
              </w:rPr>
              <w:tab/>
            </w:r>
            <w:r w:rsidRPr="00494BCC">
              <w:rPr>
                <w:rStyle w:val="Hyperlink"/>
                <w:rFonts w:ascii="Arial" w:hAnsi="Arial" w:cs="Arial"/>
                <w:i/>
                <w:iCs/>
                <w:noProof/>
              </w:rPr>
              <w:t>State of the art</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2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7</w:t>
            </w:r>
            <w:r w:rsidRPr="00B67C67">
              <w:rPr>
                <w:rFonts w:ascii="Arial" w:hAnsi="Arial" w:cs="Arial"/>
                <w:noProof/>
                <w:webHidden/>
              </w:rPr>
              <w:fldChar w:fldCharType="end"/>
            </w:r>
          </w:hyperlink>
        </w:p>
        <w:p w14:paraId="4C7447EF" w14:textId="7EBC92F6" w:rsidR="00B67C67" w:rsidRPr="00B67C67" w:rsidRDefault="00B67C67">
          <w:pPr>
            <w:pStyle w:val="TOC2"/>
            <w:tabs>
              <w:tab w:val="left" w:pos="851"/>
            </w:tabs>
            <w:rPr>
              <w:rFonts w:ascii="Arial" w:eastAsiaTheme="minorEastAsia" w:hAnsi="Arial" w:cs="Arial"/>
              <w:noProof/>
            </w:rPr>
          </w:pPr>
          <w:hyperlink w:anchor="_Toc73450404" w:history="1">
            <w:r w:rsidRPr="00B67C67">
              <w:rPr>
                <w:rStyle w:val="Hyperlink"/>
                <w:rFonts w:ascii="Arial" w:hAnsi="Arial" w:cs="Arial"/>
                <w:noProof/>
              </w:rPr>
              <w:t>2.2</w:t>
            </w:r>
            <w:r w:rsidRPr="00B67C67">
              <w:rPr>
                <w:rFonts w:ascii="Arial" w:eastAsiaTheme="minorEastAsia" w:hAnsi="Arial" w:cs="Arial"/>
                <w:noProof/>
              </w:rPr>
              <w:tab/>
            </w:r>
            <w:r w:rsidRPr="00B67C67">
              <w:rPr>
                <w:rStyle w:val="Hyperlink"/>
                <w:rFonts w:ascii="Arial" w:hAnsi="Arial" w:cs="Arial"/>
                <w:noProof/>
              </w:rPr>
              <w:t>Oneya Solutions</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4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9</w:t>
            </w:r>
            <w:r w:rsidRPr="00B67C67">
              <w:rPr>
                <w:rFonts w:ascii="Arial" w:hAnsi="Arial" w:cs="Arial"/>
                <w:noProof/>
                <w:webHidden/>
              </w:rPr>
              <w:fldChar w:fldCharType="end"/>
            </w:r>
          </w:hyperlink>
        </w:p>
        <w:p w14:paraId="23F884A7" w14:textId="5B47549C" w:rsidR="00B67C67" w:rsidRPr="00B67C67" w:rsidRDefault="00B67C67">
          <w:pPr>
            <w:pStyle w:val="TOC2"/>
            <w:tabs>
              <w:tab w:val="left" w:pos="851"/>
            </w:tabs>
            <w:rPr>
              <w:rFonts w:ascii="Arial" w:eastAsiaTheme="minorEastAsia" w:hAnsi="Arial" w:cs="Arial"/>
              <w:noProof/>
            </w:rPr>
          </w:pPr>
          <w:hyperlink w:anchor="_Toc73450405" w:history="1">
            <w:r w:rsidRPr="00B67C67">
              <w:rPr>
                <w:rStyle w:val="Hyperlink"/>
                <w:rFonts w:ascii="Arial" w:hAnsi="Arial" w:cs="Arial"/>
                <w:noProof/>
              </w:rPr>
              <w:t>2.3</w:t>
            </w:r>
            <w:r w:rsidRPr="00B67C67">
              <w:rPr>
                <w:rFonts w:ascii="Arial" w:eastAsiaTheme="minorEastAsia" w:hAnsi="Arial" w:cs="Arial"/>
                <w:noProof/>
              </w:rPr>
              <w:tab/>
            </w:r>
            <w:r w:rsidRPr="00B67C67">
              <w:rPr>
                <w:rStyle w:val="Hyperlink"/>
                <w:rFonts w:ascii="Arial" w:hAnsi="Arial" w:cs="Arial"/>
                <w:noProof/>
              </w:rPr>
              <w:t>Sistem Informasi</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9</w:t>
            </w:r>
            <w:r w:rsidRPr="00B67C67">
              <w:rPr>
                <w:rFonts w:ascii="Arial" w:hAnsi="Arial" w:cs="Arial"/>
                <w:noProof/>
                <w:webHidden/>
              </w:rPr>
              <w:fldChar w:fldCharType="end"/>
            </w:r>
          </w:hyperlink>
        </w:p>
        <w:p w14:paraId="1005B291" w14:textId="443070F8" w:rsidR="00B67C67" w:rsidRPr="00B67C67" w:rsidRDefault="00B67C67">
          <w:pPr>
            <w:pStyle w:val="TOC2"/>
            <w:tabs>
              <w:tab w:val="left" w:pos="851"/>
            </w:tabs>
            <w:rPr>
              <w:rFonts w:ascii="Arial" w:eastAsiaTheme="minorEastAsia" w:hAnsi="Arial" w:cs="Arial"/>
              <w:noProof/>
            </w:rPr>
          </w:pPr>
          <w:hyperlink w:anchor="_Toc73450406" w:history="1">
            <w:r w:rsidRPr="00B67C67">
              <w:rPr>
                <w:rStyle w:val="Hyperlink"/>
                <w:rFonts w:ascii="Arial" w:hAnsi="Arial" w:cs="Arial"/>
                <w:noProof/>
              </w:rPr>
              <w:t>2.4</w:t>
            </w:r>
            <w:r w:rsidRPr="00B67C67">
              <w:rPr>
                <w:rFonts w:ascii="Arial" w:eastAsiaTheme="minorEastAsia" w:hAnsi="Arial" w:cs="Arial"/>
                <w:noProof/>
              </w:rPr>
              <w:tab/>
            </w:r>
            <w:r w:rsidRPr="00494BCC">
              <w:rPr>
                <w:rStyle w:val="Hyperlink"/>
                <w:rFonts w:ascii="Arial" w:hAnsi="Arial" w:cs="Arial"/>
                <w:i/>
                <w:iCs/>
                <w:noProof/>
              </w:rPr>
              <w:t>Website</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6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9</w:t>
            </w:r>
            <w:r w:rsidRPr="00B67C67">
              <w:rPr>
                <w:rFonts w:ascii="Arial" w:hAnsi="Arial" w:cs="Arial"/>
                <w:noProof/>
                <w:webHidden/>
              </w:rPr>
              <w:fldChar w:fldCharType="end"/>
            </w:r>
          </w:hyperlink>
        </w:p>
        <w:p w14:paraId="45A02B7C" w14:textId="7BB3AFD1" w:rsidR="00B67C67" w:rsidRPr="00B67C67" w:rsidRDefault="00B67C67">
          <w:pPr>
            <w:pStyle w:val="TOC2"/>
            <w:tabs>
              <w:tab w:val="left" w:pos="851"/>
            </w:tabs>
            <w:rPr>
              <w:rFonts w:ascii="Arial" w:eastAsiaTheme="minorEastAsia" w:hAnsi="Arial" w:cs="Arial"/>
              <w:noProof/>
            </w:rPr>
          </w:pPr>
          <w:hyperlink w:anchor="_Toc73450407" w:history="1">
            <w:r w:rsidRPr="00B67C67">
              <w:rPr>
                <w:rStyle w:val="Hyperlink"/>
                <w:rFonts w:ascii="Arial" w:hAnsi="Arial" w:cs="Arial"/>
                <w:noProof/>
              </w:rPr>
              <w:t>2.5</w:t>
            </w:r>
            <w:r w:rsidRPr="00B67C67">
              <w:rPr>
                <w:rFonts w:ascii="Arial" w:eastAsiaTheme="minorEastAsia" w:hAnsi="Arial" w:cs="Arial"/>
                <w:noProof/>
              </w:rPr>
              <w:tab/>
            </w:r>
            <w:r w:rsidRPr="00B67C67">
              <w:rPr>
                <w:rStyle w:val="Hyperlink"/>
                <w:rFonts w:ascii="Arial" w:hAnsi="Arial" w:cs="Arial"/>
                <w:noProof/>
              </w:rPr>
              <w:t>XAMPP</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7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0</w:t>
            </w:r>
            <w:r w:rsidRPr="00B67C67">
              <w:rPr>
                <w:rFonts w:ascii="Arial" w:hAnsi="Arial" w:cs="Arial"/>
                <w:noProof/>
                <w:webHidden/>
              </w:rPr>
              <w:fldChar w:fldCharType="end"/>
            </w:r>
          </w:hyperlink>
        </w:p>
        <w:p w14:paraId="2CB1007A" w14:textId="31AF7438" w:rsidR="00B67C67" w:rsidRPr="00B67C67" w:rsidRDefault="00B67C67">
          <w:pPr>
            <w:pStyle w:val="TOC2"/>
            <w:tabs>
              <w:tab w:val="left" w:pos="851"/>
            </w:tabs>
            <w:rPr>
              <w:rFonts w:ascii="Arial" w:eastAsiaTheme="minorEastAsia" w:hAnsi="Arial" w:cs="Arial"/>
              <w:noProof/>
            </w:rPr>
          </w:pPr>
          <w:hyperlink w:anchor="_Toc73450408" w:history="1">
            <w:r w:rsidRPr="00B67C67">
              <w:rPr>
                <w:rStyle w:val="Hyperlink"/>
                <w:rFonts w:ascii="Arial" w:hAnsi="Arial" w:cs="Arial"/>
                <w:noProof/>
              </w:rPr>
              <w:t>2.6</w:t>
            </w:r>
            <w:r w:rsidRPr="00B67C67">
              <w:rPr>
                <w:rFonts w:ascii="Arial" w:eastAsiaTheme="minorEastAsia" w:hAnsi="Arial" w:cs="Arial"/>
                <w:noProof/>
              </w:rPr>
              <w:tab/>
            </w:r>
            <w:r w:rsidRPr="00494BCC">
              <w:rPr>
                <w:rStyle w:val="Hyperlink"/>
                <w:rFonts w:ascii="Arial" w:hAnsi="Arial" w:cs="Arial"/>
                <w:i/>
                <w:iCs/>
                <w:noProof/>
                <w:lang w:val="id-ID"/>
              </w:rPr>
              <w:t>Hypertext Preprocessor</w:t>
            </w:r>
            <w:r w:rsidRPr="00B67C67">
              <w:rPr>
                <w:rStyle w:val="Hyperlink"/>
                <w:rFonts w:ascii="Arial" w:hAnsi="Arial" w:cs="Arial"/>
                <w:noProof/>
                <w:lang w:val="id-ID"/>
              </w:rPr>
              <w:t xml:space="preserve"> (PHP)</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8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0</w:t>
            </w:r>
            <w:r w:rsidRPr="00B67C67">
              <w:rPr>
                <w:rFonts w:ascii="Arial" w:hAnsi="Arial" w:cs="Arial"/>
                <w:noProof/>
                <w:webHidden/>
              </w:rPr>
              <w:fldChar w:fldCharType="end"/>
            </w:r>
          </w:hyperlink>
        </w:p>
        <w:p w14:paraId="1D6C064A" w14:textId="1A28C508" w:rsidR="00B67C67" w:rsidRPr="00B67C67" w:rsidRDefault="00B67C67">
          <w:pPr>
            <w:pStyle w:val="TOC2"/>
            <w:tabs>
              <w:tab w:val="left" w:pos="851"/>
            </w:tabs>
            <w:rPr>
              <w:rFonts w:ascii="Arial" w:eastAsiaTheme="minorEastAsia" w:hAnsi="Arial" w:cs="Arial"/>
              <w:noProof/>
            </w:rPr>
          </w:pPr>
          <w:hyperlink w:anchor="_Toc73450409" w:history="1">
            <w:r w:rsidRPr="00B67C67">
              <w:rPr>
                <w:rStyle w:val="Hyperlink"/>
                <w:rFonts w:ascii="Arial" w:hAnsi="Arial" w:cs="Arial"/>
                <w:noProof/>
              </w:rPr>
              <w:t>2.7</w:t>
            </w:r>
            <w:r w:rsidRPr="00B67C67">
              <w:rPr>
                <w:rFonts w:ascii="Arial" w:eastAsiaTheme="minorEastAsia" w:hAnsi="Arial" w:cs="Arial"/>
                <w:noProof/>
              </w:rPr>
              <w:tab/>
            </w:r>
            <w:r w:rsidRPr="00494BCC">
              <w:rPr>
                <w:rStyle w:val="Hyperlink"/>
                <w:rFonts w:ascii="Arial" w:hAnsi="Arial" w:cs="Arial"/>
                <w:i/>
                <w:iCs/>
                <w:noProof/>
                <w:lang w:val="id-ID"/>
              </w:rPr>
              <w:t>Data Flow Diagram</w:t>
            </w:r>
            <w:r w:rsidRPr="00B67C67">
              <w:rPr>
                <w:rStyle w:val="Hyperlink"/>
                <w:rFonts w:ascii="Arial" w:hAnsi="Arial" w:cs="Arial"/>
                <w:noProof/>
                <w:lang w:val="id-ID"/>
              </w:rPr>
              <w:t xml:space="preserve"> (DFD)</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09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1</w:t>
            </w:r>
            <w:r w:rsidRPr="00B67C67">
              <w:rPr>
                <w:rFonts w:ascii="Arial" w:hAnsi="Arial" w:cs="Arial"/>
                <w:noProof/>
                <w:webHidden/>
              </w:rPr>
              <w:fldChar w:fldCharType="end"/>
            </w:r>
          </w:hyperlink>
        </w:p>
        <w:p w14:paraId="5038C4BD" w14:textId="14E2F36A" w:rsidR="00B67C67" w:rsidRPr="00B67C67" w:rsidRDefault="00B67C67">
          <w:pPr>
            <w:pStyle w:val="TOC2"/>
            <w:tabs>
              <w:tab w:val="left" w:pos="851"/>
            </w:tabs>
            <w:rPr>
              <w:rFonts w:ascii="Arial" w:eastAsiaTheme="minorEastAsia" w:hAnsi="Arial" w:cs="Arial"/>
              <w:noProof/>
            </w:rPr>
          </w:pPr>
          <w:hyperlink w:anchor="_Toc73450411" w:history="1">
            <w:r w:rsidRPr="00B67C67">
              <w:rPr>
                <w:rStyle w:val="Hyperlink"/>
                <w:rFonts w:ascii="Arial" w:hAnsi="Arial" w:cs="Arial"/>
                <w:noProof/>
              </w:rPr>
              <w:t>2.8</w:t>
            </w:r>
            <w:r w:rsidRPr="00B67C67">
              <w:rPr>
                <w:rFonts w:ascii="Arial" w:eastAsiaTheme="minorEastAsia" w:hAnsi="Arial" w:cs="Arial"/>
                <w:noProof/>
              </w:rPr>
              <w:tab/>
            </w:r>
            <w:r w:rsidRPr="00B67C67">
              <w:rPr>
                <w:rStyle w:val="Hyperlink"/>
                <w:rFonts w:ascii="Arial" w:hAnsi="Arial" w:cs="Arial"/>
                <w:noProof/>
                <w:lang w:val="id-ID"/>
              </w:rPr>
              <w:t>MariaDB</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1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2</w:t>
            </w:r>
            <w:r w:rsidRPr="00B67C67">
              <w:rPr>
                <w:rFonts w:ascii="Arial" w:hAnsi="Arial" w:cs="Arial"/>
                <w:noProof/>
                <w:webHidden/>
              </w:rPr>
              <w:fldChar w:fldCharType="end"/>
            </w:r>
          </w:hyperlink>
        </w:p>
        <w:p w14:paraId="2CE062F9" w14:textId="1F2FE81D" w:rsidR="00B67C67" w:rsidRPr="00B67C67" w:rsidRDefault="00B67C67">
          <w:pPr>
            <w:pStyle w:val="TOC2"/>
            <w:tabs>
              <w:tab w:val="left" w:pos="851"/>
            </w:tabs>
            <w:rPr>
              <w:rFonts w:ascii="Arial" w:eastAsiaTheme="minorEastAsia" w:hAnsi="Arial" w:cs="Arial"/>
              <w:noProof/>
            </w:rPr>
          </w:pPr>
          <w:hyperlink w:anchor="_Toc73450412" w:history="1">
            <w:r w:rsidRPr="00B67C67">
              <w:rPr>
                <w:rStyle w:val="Hyperlink"/>
                <w:rFonts w:ascii="Arial" w:hAnsi="Arial" w:cs="Arial"/>
                <w:noProof/>
              </w:rPr>
              <w:t>2.9</w:t>
            </w:r>
            <w:r w:rsidRPr="00B67C67">
              <w:rPr>
                <w:rFonts w:ascii="Arial" w:eastAsiaTheme="minorEastAsia" w:hAnsi="Arial" w:cs="Arial"/>
                <w:noProof/>
              </w:rPr>
              <w:tab/>
            </w:r>
            <w:r w:rsidRPr="00494BCC">
              <w:rPr>
                <w:rStyle w:val="Hyperlink"/>
                <w:rFonts w:ascii="Arial" w:hAnsi="Arial" w:cs="Arial"/>
                <w:i/>
                <w:iCs/>
                <w:noProof/>
                <w:lang w:val="id-ID"/>
              </w:rPr>
              <w:t>Entity Relationship Diagram</w:t>
            </w:r>
            <w:r w:rsidRPr="00B67C67">
              <w:rPr>
                <w:rStyle w:val="Hyperlink"/>
                <w:rFonts w:ascii="Arial" w:hAnsi="Arial" w:cs="Arial"/>
                <w:noProof/>
                <w:lang w:val="id-ID"/>
              </w:rPr>
              <w:t xml:space="preserve"> (ERD)</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2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2</w:t>
            </w:r>
            <w:r w:rsidRPr="00B67C67">
              <w:rPr>
                <w:rFonts w:ascii="Arial" w:hAnsi="Arial" w:cs="Arial"/>
                <w:noProof/>
                <w:webHidden/>
              </w:rPr>
              <w:fldChar w:fldCharType="end"/>
            </w:r>
          </w:hyperlink>
        </w:p>
        <w:p w14:paraId="6FD277C3" w14:textId="5C0375F7" w:rsidR="00B67C67" w:rsidRPr="00B67C67" w:rsidRDefault="00B67C67">
          <w:pPr>
            <w:pStyle w:val="TOC2"/>
            <w:tabs>
              <w:tab w:val="left" w:pos="993"/>
            </w:tabs>
            <w:rPr>
              <w:rFonts w:ascii="Arial" w:eastAsiaTheme="minorEastAsia" w:hAnsi="Arial" w:cs="Arial"/>
              <w:noProof/>
            </w:rPr>
          </w:pPr>
          <w:hyperlink w:anchor="_Toc73450414" w:history="1">
            <w:r w:rsidRPr="00B67C67">
              <w:rPr>
                <w:rStyle w:val="Hyperlink"/>
                <w:rFonts w:ascii="Arial" w:hAnsi="Arial" w:cs="Arial"/>
                <w:noProof/>
                <w:lang w:val="id-ID"/>
              </w:rPr>
              <w:t>2.10</w:t>
            </w:r>
            <w:r w:rsidRPr="00B67C67">
              <w:rPr>
                <w:rFonts w:ascii="Arial" w:eastAsiaTheme="minorEastAsia" w:hAnsi="Arial" w:cs="Arial"/>
                <w:noProof/>
              </w:rPr>
              <w:tab/>
            </w:r>
            <w:r w:rsidRPr="00494BCC">
              <w:rPr>
                <w:rStyle w:val="Hyperlink"/>
                <w:rFonts w:ascii="Arial" w:hAnsi="Arial" w:cs="Arial"/>
                <w:i/>
                <w:iCs/>
                <w:noProof/>
                <w:lang w:val="id-ID"/>
              </w:rPr>
              <w:t>Framework</w:t>
            </w:r>
            <w:r w:rsidRPr="00B67C67">
              <w:rPr>
                <w:rStyle w:val="Hyperlink"/>
                <w:rFonts w:ascii="Arial" w:hAnsi="Arial" w:cs="Arial"/>
                <w:noProof/>
                <w:lang w:val="id-ID"/>
              </w:rPr>
              <w:t xml:space="preserve"> Laravel</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4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3</w:t>
            </w:r>
            <w:r w:rsidRPr="00B67C67">
              <w:rPr>
                <w:rFonts w:ascii="Arial" w:hAnsi="Arial" w:cs="Arial"/>
                <w:noProof/>
                <w:webHidden/>
              </w:rPr>
              <w:fldChar w:fldCharType="end"/>
            </w:r>
          </w:hyperlink>
        </w:p>
        <w:p w14:paraId="784974CA" w14:textId="46025BA1" w:rsidR="00B67C67" w:rsidRPr="00B67C67" w:rsidRDefault="00B67C67">
          <w:pPr>
            <w:pStyle w:val="TOC2"/>
            <w:tabs>
              <w:tab w:val="left" w:pos="993"/>
            </w:tabs>
            <w:rPr>
              <w:rFonts w:ascii="Arial" w:eastAsiaTheme="minorEastAsia" w:hAnsi="Arial" w:cs="Arial"/>
              <w:noProof/>
            </w:rPr>
          </w:pPr>
          <w:hyperlink w:anchor="_Toc73450415" w:history="1">
            <w:r w:rsidRPr="00B67C67">
              <w:rPr>
                <w:rStyle w:val="Hyperlink"/>
                <w:rFonts w:ascii="Arial" w:hAnsi="Arial" w:cs="Arial"/>
                <w:noProof/>
                <w:lang w:val="id-ID"/>
              </w:rPr>
              <w:t>2.11</w:t>
            </w:r>
            <w:r w:rsidRPr="00B67C67">
              <w:rPr>
                <w:rFonts w:ascii="Arial" w:eastAsiaTheme="minorEastAsia" w:hAnsi="Arial" w:cs="Arial"/>
                <w:noProof/>
              </w:rPr>
              <w:tab/>
            </w:r>
            <w:r w:rsidRPr="00494BCC">
              <w:rPr>
                <w:rStyle w:val="Hyperlink"/>
                <w:rFonts w:ascii="Arial" w:hAnsi="Arial" w:cs="Arial"/>
                <w:i/>
                <w:iCs/>
                <w:noProof/>
                <w:lang w:val="id-ID"/>
              </w:rPr>
              <w:t>Model View Controller</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4</w:t>
            </w:r>
            <w:r w:rsidRPr="00B67C67">
              <w:rPr>
                <w:rFonts w:ascii="Arial" w:hAnsi="Arial" w:cs="Arial"/>
                <w:noProof/>
                <w:webHidden/>
              </w:rPr>
              <w:fldChar w:fldCharType="end"/>
            </w:r>
          </w:hyperlink>
        </w:p>
        <w:p w14:paraId="35125A73" w14:textId="596EA467" w:rsidR="00B67C67" w:rsidRPr="00B67C67" w:rsidRDefault="00B67C67">
          <w:pPr>
            <w:pStyle w:val="TOC2"/>
            <w:tabs>
              <w:tab w:val="left" w:pos="993"/>
            </w:tabs>
            <w:rPr>
              <w:rFonts w:ascii="Arial" w:eastAsiaTheme="minorEastAsia" w:hAnsi="Arial" w:cs="Arial"/>
              <w:noProof/>
            </w:rPr>
          </w:pPr>
          <w:hyperlink w:anchor="_Toc73450416" w:history="1">
            <w:r w:rsidRPr="00B67C67">
              <w:rPr>
                <w:rStyle w:val="Hyperlink"/>
                <w:rFonts w:ascii="Arial" w:hAnsi="Arial" w:cs="Arial"/>
                <w:noProof/>
                <w:lang w:val="id-ID"/>
              </w:rPr>
              <w:t>2.12</w:t>
            </w:r>
            <w:r w:rsidRPr="00B67C67">
              <w:rPr>
                <w:rFonts w:ascii="Arial" w:eastAsiaTheme="minorEastAsia" w:hAnsi="Arial" w:cs="Arial"/>
                <w:noProof/>
              </w:rPr>
              <w:tab/>
            </w:r>
            <w:r w:rsidRPr="00494BCC">
              <w:rPr>
                <w:rStyle w:val="Hyperlink"/>
                <w:rFonts w:ascii="Arial" w:hAnsi="Arial" w:cs="Arial"/>
                <w:i/>
                <w:iCs/>
                <w:noProof/>
                <w:lang w:val="id-ID"/>
              </w:rPr>
              <w:t>Framework</w:t>
            </w:r>
            <w:r w:rsidRPr="00B67C67">
              <w:rPr>
                <w:rStyle w:val="Hyperlink"/>
                <w:rFonts w:ascii="Arial" w:hAnsi="Arial" w:cs="Arial"/>
                <w:noProof/>
                <w:lang w:val="id-ID"/>
              </w:rPr>
              <w:t xml:space="preserve"> Vue.js</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6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5</w:t>
            </w:r>
            <w:r w:rsidRPr="00B67C67">
              <w:rPr>
                <w:rFonts w:ascii="Arial" w:hAnsi="Arial" w:cs="Arial"/>
                <w:noProof/>
                <w:webHidden/>
              </w:rPr>
              <w:fldChar w:fldCharType="end"/>
            </w:r>
          </w:hyperlink>
        </w:p>
        <w:p w14:paraId="1C24CB5E" w14:textId="2AB9E6C3" w:rsidR="00B67C67" w:rsidRPr="00B67C67" w:rsidRDefault="00B67C67">
          <w:pPr>
            <w:pStyle w:val="TOC2"/>
            <w:tabs>
              <w:tab w:val="left" w:pos="993"/>
            </w:tabs>
            <w:rPr>
              <w:rFonts w:ascii="Arial" w:eastAsiaTheme="minorEastAsia" w:hAnsi="Arial" w:cs="Arial"/>
              <w:noProof/>
            </w:rPr>
          </w:pPr>
          <w:hyperlink w:anchor="_Toc73450417" w:history="1">
            <w:r w:rsidRPr="00B67C67">
              <w:rPr>
                <w:rStyle w:val="Hyperlink"/>
                <w:rFonts w:ascii="Arial" w:hAnsi="Arial" w:cs="Arial"/>
                <w:noProof/>
                <w:lang w:val="id-ID"/>
              </w:rPr>
              <w:t>2.13</w:t>
            </w:r>
            <w:r w:rsidRPr="00B67C67">
              <w:rPr>
                <w:rFonts w:ascii="Arial" w:eastAsiaTheme="minorEastAsia" w:hAnsi="Arial" w:cs="Arial"/>
                <w:noProof/>
              </w:rPr>
              <w:tab/>
            </w:r>
            <w:r w:rsidRPr="00B67C67">
              <w:rPr>
                <w:rStyle w:val="Hyperlink"/>
                <w:rFonts w:ascii="Arial" w:hAnsi="Arial" w:cs="Arial"/>
                <w:noProof/>
              </w:rPr>
              <w:t>REST API</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7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5</w:t>
            </w:r>
            <w:r w:rsidRPr="00B67C67">
              <w:rPr>
                <w:rFonts w:ascii="Arial" w:hAnsi="Arial" w:cs="Arial"/>
                <w:noProof/>
                <w:webHidden/>
              </w:rPr>
              <w:fldChar w:fldCharType="end"/>
            </w:r>
          </w:hyperlink>
        </w:p>
        <w:p w14:paraId="4A9A839B" w14:textId="1642A38C" w:rsidR="00B67C67" w:rsidRPr="00B67C67" w:rsidRDefault="00B67C67">
          <w:pPr>
            <w:pStyle w:val="TOC2"/>
            <w:tabs>
              <w:tab w:val="left" w:pos="993"/>
            </w:tabs>
            <w:rPr>
              <w:rFonts w:ascii="Arial" w:eastAsiaTheme="minorEastAsia" w:hAnsi="Arial" w:cs="Arial"/>
              <w:noProof/>
            </w:rPr>
          </w:pPr>
          <w:hyperlink w:anchor="_Toc73450418" w:history="1">
            <w:r w:rsidRPr="00B67C67">
              <w:rPr>
                <w:rStyle w:val="Hyperlink"/>
                <w:rFonts w:ascii="Arial" w:hAnsi="Arial" w:cs="Arial"/>
                <w:noProof/>
                <w:lang w:val="id-ID"/>
              </w:rPr>
              <w:t>2.14</w:t>
            </w:r>
            <w:r w:rsidRPr="00B67C67">
              <w:rPr>
                <w:rFonts w:ascii="Arial" w:eastAsiaTheme="minorEastAsia" w:hAnsi="Arial" w:cs="Arial"/>
                <w:noProof/>
              </w:rPr>
              <w:tab/>
            </w:r>
            <w:r w:rsidRPr="00B67C67">
              <w:rPr>
                <w:rStyle w:val="Hyperlink"/>
                <w:rFonts w:ascii="Arial" w:hAnsi="Arial" w:cs="Arial"/>
                <w:noProof/>
              </w:rPr>
              <w:t>JSO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8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6</w:t>
            </w:r>
            <w:r w:rsidRPr="00B67C67">
              <w:rPr>
                <w:rFonts w:ascii="Arial" w:hAnsi="Arial" w:cs="Arial"/>
                <w:noProof/>
                <w:webHidden/>
              </w:rPr>
              <w:fldChar w:fldCharType="end"/>
            </w:r>
          </w:hyperlink>
        </w:p>
        <w:p w14:paraId="24B79C77" w14:textId="232DD761" w:rsidR="00B67C67" w:rsidRPr="00B67C67" w:rsidRDefault="00B67C67">
          <w:pPr>
            <w:pStyle w:val="TOC2"/>
            <w:tabs>
              <w:tab w:val="left" w:pos="993"/>
            </w:tabs>
            <w:rPr>
              <w:rFonts w:ascii="Arial" w:eastAsiaTheme="minorEastAsia" w:hAnsi="Arial" w:cs="Arial"/>
              <w:noProof/>
            </w:rPr>
          </w:pPr>
          <w:hyperlink w:anchor="_Toc73450419" w:history="1">
            <w:r w:rsidRPr="00B67C67">
              <w:rPr>
                <w:rStyle w:val="Hyperlink"/>
                <w:rFonts w:ascii="Arial" w:hAnsi="Arial" w:cs="Arial"/>
                <w:noProof/>
              </w:rPr>
              <w:t>2.15</w:t>
            </w:r>
            <w:r w:rsidRPr="00B67C67">
              <w:rPr>
                <w:rFonts w:ascii="Arial" w:eastAsiaTheme="minorEastAsia" w:hAnsi="Arial" w:cs="Arial"/>
                <w:noProof/>
              </w:rPr>
              <w:tab/>
            </w:r>
            <w:r w:rsidRPr="00494BCC">
              <w:rPr>
                <w:rStyle w:val="Hyperlink"/>
                <w:rFonts w:ascii="Arial" w:hAnsi="Arial" w:cs="Arial"/>
                <w:i/>
                <w:iCs/>
                <w:noProof/>
                <w:lang w:val="id-ID"/>
              </w:rPr>
              <w:t>Black box testing</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19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6</w:t>
            </w:r>
            <w:r w:rsidRPr="00B67C67">
              <w:rPr>
                <w:rFonts w:ascii="Arial" w:hAnsi="Arial" w:cs="Arial"/>
                <w:noProof/>
                <w:webHidden/>
              </w:rPr>
              <w:fldChar w:fldCharType="end"/>
            </w:r>
          </w:hyperlink>
        </w:p>
        <w:p w14:paraId="44D5E924" w14:textId="7DCDB5CE" w:rsidR="00B67C67" w:rsidRPr="00B67C67" w:rsidRDefault="00B67C67" w:rsidP="00B67C67">
          <w:pPr>
            <w:pStyle w:val="TOC1"/>
            <w:rPr>
              <w:rFonts w:eastAsiaTheme="minorEastAsia"/>
              <w:kern w:val="0"/>
            </w:rPr>
          </w:pPr>
          <w:hyperlink w:anchor="_Toc73450420" w:history="1">
            <w:r w:rsidRPr="00B67C67">
              <w:rPr>
                <w:rStyle w:val="Hyperlink"/>
              </w:rPr>
              <w:t>BAB II</w:t>
            </w:r>
            <w:r w:rsidRPr="00B67C67">
              <w:rPr>
                <w:rStyle w:val="Hyperlink"/>
                <w:lang w:val="id-ID"/>
              </w:rPr>
              <w:t>I</w:t>
            </w:r>
          </w:hyperlink>
          <w:r w:rsidRPr="00B67C67">
            <w:rPr>
              <w:rStyle w:val="Hyperlink"/>
              <w:u w:val="none"/>
            </w:rPr>
            <w:t xml:space="preserve"> </w:t>
          </w:r>
          <w:hyperlink w:anchor="_Toc73450421" w:history="1">
            <w:r w:rsidRPr="00B67C67">
              <w:rPr>
                <w:rStyle w:val="Hyperlink"/>
                <w:lang w:val="id-ID"/>
              </w:rPr>
              <w:t>METODE PENELITIAN</w:t>
            </w:r>
            <w:r w:rsidRPr="00B67C67">
              <w:rPr>
                <w:webHidden/>
              </w:rPr>
              <w:tab/>
            </w:r>
            <w:r w:rsidRPr="00B67C67">
              <w:rPr>
                <w:webHidden/>
              </w:rPr>
              <w:fldChar w:fldCharType="begin"/>
            </w:r>
            <w:r w:rsidRPr="00B67C67">
              <w:rPr>
                <w:webHidden/>
              </w:rPr>
              <w:instrText xml:space="preserve"> PAGEREF _Toc73450421 \h </w:instrText>
            </w:r>
            <w:r w:rsidRPr="00B67C67">
              <w:rPr>
                <w:webHidden/>
              </w:rPr>
            </w:r>
            <w:r w:rsidRPr="00B67C67">
              <w:rPr>
                <w:webHidden/>
              </w:rPr>
              <w:fldChar w:fldCharType="separate"/>
            </w:r>
            <w:r w:rsidRPr="00B67C67">
              <w:rPr>
                <w:webHidden/>
              </w:rPr>
              <w:t>17</w:t>
            </w:r>
            <w:r w:rsidRPr="00B67C67">
              <w:rPr>
                <w:webHidden/>
              </w:rPr>
              <w:fldChar w:fldCharType="end"/>
            </w:r>
          </w:hyperlink>
        </w:p>
        <w:p w14:paraId="5D5DDB99" w14:textId="5AF0E644" w:rsidR="00B67C67" w:rsidRPr="00B67C67" w:rsidRDefault="00B67C67">
          <w:pPr>
            <w:pStyle w:val="TOC3"/>
            <w:rPr>
              <w:rFonts w:ascii="Arial" w:eastAsiaTheme="minorEastAsia" w:hAnsi="Arial" w:cs="Arial"/>
              <w:noProof/>
            </w:rPr>
          </w:pPr>
          <w:hyperlink w:anchor="_Toc73450422" w:history="1">
            <w:r w:rsidRPr="00B67C67">
              <w:rPr>
                <w:rStyle w:val="Hyperlink"/>
                <w:rFonts w:ascii="Arial" w:hAnsi="Arial" w:cs="Arial"/>
                <w:noProof/>
              </w:rPr>
              <w:t>4.1</w:t>
            </w:r>
            <w:r w:rsidRPr="00B67C67">
              <w:rPr>
                <w:rFonts w:ascii="Arial" w:eastAsiaTheme="minorEastAsia" w:hAnsi="Arial" w:cs="Arial"/>
                <w:noProof/>
              </w:rPr>
              <w:tab/>
            </w:r>
            <w:r w:rsidRPr="00B67C67">
              <w:rPr>
                <w:rStyle w:val="Hyperlink"/>
                <w:rFonts w:ascii="Arial" w:hAnsi="Arial" w:cs="Arial"/>
                <w:noProof/>
              </w:rPr>
              <w:t>Pengumpulan Data</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2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7</w:t>
            </w:r>
            <w:r w:rsidRPr="00B67C67">
              <w:rPr>
                <w:rFonts w:ascii="Arial" w:hAnsi="Arial" w:cs="Arial"/>
                <w:noProof/>
                <w:webHidden/>
              </w:rPr>
              <w:fldChar w:fldCharType="end"/>
            </w:r>
          </w:hyperlink>
        </w:p>
        <w:p w14:paraId="74BE6E65" w14:textId="24557E0C" w:rsidR="00B67C67" w:rsidRPr="00B67C67" w:rsidRDefault="00B67C67">
          <w:pPr>
            <w:pStyle w:val="TOC3"/>
            <w:rPr>
              <w:rFonts w:ascii="Arial" w:eastAsiaTheme="minorEastAsia" w:hAnsi="Arial" w:cs="Arial"/>
              <w:noProof/>
            </w:rPr>
          </w:pPr>
          <w:hyperlink w:anchor="_Toc73450423" w:history="1">
            <w:r w:rsidRPr="00B67C67">
              <w:rPr>
                <w:rStyle w:val="Hyperlink"/>
                <w:rFonts w:ascii="Arial" w:hAnsi="Arial" w:cs="Arial"/>
                <w:noProof/>
              </w:rPr>
              <w:t>4.2</w:t>
            </w:r>
            <w:r w:rsidRPr="00B67C67">
              <w:rPr>
                <w:rFonts w:ascii="Arial" w:eastAsiaTheme="minorEastAsia" w:hAnsi="Arial" w:cs="Arial"/>
                <w:noProof/>
              </w:rPr>
              <w:tab/>
            </w:r>
            <w:r w:rsidRPr="00B67C67">
              <w:rPr>
                <w:rStyle w:val="Hyperlink"/>
                <w:rFonts w:ascii="Arial" w:hAnsi="Arial" w:cs="Arial"/>
                <w:noProof/>
              </w:rPr>
              <w:t>Analis</w:t>
            </w:r>
            <w:r w:rsidR="00077056">
              <w:rPr>
                <w:rStyle w:val="Hyperlink"/>
                <w:rFonts w:ascii="Arial" w:hAnsi="Arial" w:cs="Arial"/>
                <w:noProof/>
              </w:rPr>
              <w:t>a</w:t>
            </w:r>
            <w:r w:rsidRPr="00B67C67">
              <w:rPr>
                <w:rStyle w:val="Hyperlink"/>
                <w:rFonts w:ascii="Arial" w:hAnsi="Arial" w:cs="Arial"/>
                <w:noProof/>
              </w:rPr>
              <w:t xml:space="preserve"> Sistem</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3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7</w:t>
            </w:r>
            <w:r w:rsidRPr="00B67C67">
              <w:rPr>
                <w:rFonts w:ascii="Arial" w:hAnsi="Arial" w:cs="Arial"/>
                <w:noProof/>
                <w:webHidden/>
              </w:rPr>
              <w:fldChar w:fldCharType="end"/>
            </w:r>
          </w:hyperlink>
        </w:p>
        <w:p w14:paraId="489E1586" w14:textId="5E021E87" w:rsidR="00B67C67" w:rsidRPr="00B67C67" w:rsidRDefault="00B67C67">
          <w:pPr>
            <w:pStyle w:val="TOC3"/>
            <w:rPr>
              <w:rFonts w:ascii="Arial" w:eastAsiaTheme="minorEastAsia" w:hAnsi="Arial" w:cs="Arial"/>
              <w:noProof/>
            </w:rPr>
          </w:pPr>
          <w:hyperlink w:anchor="_Toc73450424" w:history="1">
            <w:r w:rsidRPr="00B67C67">
              <w:rPr>
                <w:rStyle w:val="Hyperlink"/>
                <w:rFonts w:ascii="Arial" w:hAnsi="Arial" w:cs="Arial"/>
                <w:noProof/>
              </w:rPr>
              <w:t>4.3</w:t>
            </w:r>
            <w:r w:rsidRPr="00B67C67">
              <w:rPr>
                <w:rFonts w:ascii="Arial" w:eastAsiaTheme="minorEastAsia" w:hAnsi="Arial" w:cs="Arial"/>
                <w:noProof/>
              </w:rPr>
              <w:tab/>
            </w:r>
            <w:r w:rsidRPr="00B67C67">
              <w:rPr>
                <w:rStyle w:val="Hyperlink"/>
                <w:rFonts w:ascii="Arial" w:hAnsi="Arial" w:cs="Arial"/>
                <w:noProof/>
              </w:rPr>
              <w:t>Perancangan Sistem</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4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8</w:t>
            </w:r>
            <w:r w:rsidRPr="00B67C67">
              <w:rPr>
                <w:rFonts w:ascii="Arial" w:hAnsi="Arial" w:cs="Arial"/>
                <w:noProof/>
                <w:webHidden/>
              </w:rPr>
              <w:fldChar w:fldCharType="end"/>
            </w:r>
          </w:hyperlink>
        </w:p>
        <w:p w14:paraId="73AC80D4" w14:textId="0BB83158" w:rsidR="00B67C67" w:rsidRPr="00B67C67" w:rsidRDefault="00B67C67">
          <w:pPr>
            <w:pStyle w:val="TOC3"/>
            <w:rPr>
              <w:rFonts w:ascii="Arial" w:eastAsiaTheme="minorEastAsia" w:hAnsi="Arial" w:cs="Arial"/>
              <w:noProof/>
            </w:rPr>
          </w:pPr>
          <w:hyperlink w:anchor="_Toc73450425" w:history="1">
            <w:r w:rsidRPr="00B67C67">
              <w:rPr>
                <w:rStyle w:val="Hyperlink"/>
                <w:rFonts w:ascii="Arial" w:hAnsi="Arial" w:cs="Arial"/>
                <w:noProof/>
              </w:rPr>
              <w:t>4.4</w:t>
            </w:r>
            <w:r w:rsidRPr="00B67C67">
              <w:rPr>
                <w:rFonts w:ascii="Arial" w:eastAsiaTheme="minorEastAsia" w:hAnsi="Arial" w:cs="Arial"/>
                <w:noProof/>
              </w:rPr>
              <w:tab/>
            </w:r>
            <w:r w:rsidRPr="00B67C67">
              <w:rPr>
                <w:rStyle w:val="Hyperlink"/>
                <w:rFonts w:ascii="Arial" w:hAnsi="Arial" w:cs="Arial"/>
                <w:noProof/>
              </w:rPr>
              <w:t>Implementasi Sistem</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8</w:t>
            </w:r>
            <w:r w:rsidRPr="00B67C67">
              <w:rPr>
                <w:rFonts w:ascii="Arial" w:hAnsi="Arial" w:cs="Arial"/>
                <w:noProof/>
                <w:webHidden/>
              </w:rPr>
              <w:fldChar w:fldCharType="end"/>
            </w:r>
          </w:hyperlink>
        </w:p>
        <w:p w14:paraId="3BD74C56" w14:textId="758A7E78" w:rsidR="00B67C67" w:rsidRPr="00B67C67" w:rsidRDefault="00B67C67">
          <w:pPr>
            <w:pStyle w:val="TOC3"/>
            <w:rPr>
              <w:rFonts w:ascii="Arial" w:eastAsiaTheme="minorEastAsia" w:hAnsi="Arial" w:cs="Arial"/>
              <w:noProof/>
            </w:rPr>
          </w:pPr>
          <w:hyperlink w:anchor="_Toc73450426" w:history="1">
            <w:r w:rsidRPr="00B67C67">
              <w:rPr>
                <w:rStyle w:val="Hyperlink"/>
                <w:rFonts w:ascii="Arial" w:hAnsi="Arial" w:cs="Arial"/>
                <w:noProof/>
              </w:rPr>
              <w:t>4.5</w:t>
            </w:r>
            <w:r w:rsidRPr="00B67C67">
              <w:rPr>
                <w:rFonts w:ascii="Arial" w:eastAsiaTheme="minorEastAsia" w:hAnsi="Arial" w:cs="Arial"/>
                <w:noProof/>
              </w:rPr>
              <w:tab/>
            </w:r>
            <w:r w:rsidRPr="00B67C67">
              <w:rPr>
                <w:rStyle w:val="Hyperlink"/>
                <w:rFonts w:ascii="Arial" w:hAnsi="Arial" w:cs="Arial"/>
                <w:noProof/>
              </w:rPr>
              <w:t>Pengujian Sistem</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6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8</w:t>
            </w:r>
            <w:r w:rsidRPr="00B67C67">
              <w:rPr>
                <w:rFonts w:ascii="Arial" w:hAnsi="Arial" w:cs="Arial"/>
                <w:noProof/>
                <w:webHidden/>
              </w:rPr>
              <w:fldChar w:fldCharType="end"/>
            </w:r>
          </w:hyperlink>
        </w:p>
        <w:p w14:paraId="4D985AE1" w14:textId="18EFD206" w:rsidR="00B67C67" w:rsidRPr="00B67C67" w:rsidRDefault="00B67C67">
          <w:pPr>
            <w:pStyle w:val="TOC3"/>
            <w:rPr>
              <w:rFonts w:ascii="Arial" w:eastAsiaTheme="minorEastAsia" w:hAnsi="Arial" w:cs="Arial"/>
              <w:noProof/>
            </w:rPr>
          </w:pPr>
          <w:hyperlink w:anchor="_Toc73450427" w:history="1">
            <w:r w:rsidRPr="00B67C67">
              <w:rPr>
                <w:rStyle w:val="Hyperlink"/>
                <w:rFonts w:ascii="Arial" w:hAnsi="Arial" w:cs="Arial"/>
                <w:noProof/>
              </w:rPr>
              <w:t>4.6</w:t>
            </w:r>
            <w:r w:rsidRPr="00B67C67">
              <w:rPr>
                <w:rFonts w:ascii="Arial" w:eastAsiaTheme="minorEastAsia" w:hAnsi="Arial" w:cs="Arial"/>
                <w:noProof/>
              </w:rPr>
              <w:tab/>
            </w:r>
            <w:r w:rsidRPr="00B67C67">
              <w:rPr>
                <w:rStyle w:val="Hyperlink"/>
                <w:rFonts w:ascii="Arial" w:hAnsi="Arial" w:cs="Arial"/>
                <w:noProof/>
              </w:rPr>
              <w:t>Penulisan Lapor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27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8</w:t>
            </w:r>
            <w:r w:rsidRPr="00B67C67">
              <w:rPr>
                <w:rFonts w:ascii="Arial" w:hAnsi="Arial" w:cs="Arial"/>
                <w:noProof/>
                <w:webHidden/>
              </w:rPr>
              <w:fldChar w:fldCharType="end"/>
            </w:r>
          </w:hyperlink>
        </w:p>
        <w:p w14:paraId="727BECBC" w14:textId="5095DDEE" w:rsidR="00B67C67" w:rsidRPr="00B67C67" w:rsidRDefault="00B67C67" w:rsidP="00B67C67">
          <w:pPr>
            <w:pStyle w:val="TOC1"/>
            <w:rPr>
              <w:rFonts w:eastAsiaTheme="minorEastAsia"/>
              <w:kern w:val="0"/>
            </w:rPr>
          </w:pPr>
          <w:hyperlink w:anchor="_Toc73450428" w:history="1">
            <w:r w:rsidRPr="00B67C67">
              <w:rPr>
                <w:rStyle w:val="Hyperlink"/>
                <w:lang w:val="id-ID"/>
              </w:rPr>
              <w:t>BAB IV</w:t>
            </w:r>
          </w:hyperlink>
          <w:r w:rsidRPr="00B67C67">
            <w:rPr>
              <w:rStyle w:val="Hyperlink"/>
              <w:u w:val="none"/>
            </w:rPr>
            <w:t xml:space="preserve"> </w:t>
          </w:r>
          <w:hyperlink w:anchor="_Toc73450429" w:history="1">
            <w:r w:rsidRPr="00B67C67">
              <w:rPr>
                <w:rStyle w:val="Hyperlink"/>
              </w:rPr>
              <w:t>HASIL DAN PEMBAHASAN</w:t>
            </w:r>
            <w:r w:rsidRPr="00B67C67">
              <w:rPr>
                <w:webHidden/>
              </w:rPr>
              <w:tab/>
            </w:r>
            <w:r w:rsidRPr="00B67C67">
              <w:rPr>
                <w:webHidden/>
              </w:rPr>
              <w:fldChar w:fldCharType="begin"/>
            </w:r>
            <w:r w:rsidRPr="00B67C67">
              <w:rPr>
                <w:webHidden/>
              </w:rPr>
              <w:instrText xml:space="preserve"> PAGEREF _Toc73450429 \h </w:instrText>
            </w:r>
            <w:r w:rsidRPr="00B67C67">
              <w:rPr>
                <w:webHidden/>
              </w:rPr>
            </w:r>
            <w:r w:rsidRPr="00B67C67">
              <w:rPr>
                <w:webHidden/>
              </w:rPr>
              <w:fldChar w:fldCharType="separate"/>
            </w:r>
            <w:r w:rsidRPr="00B67C67">
              <w:rPr>
                <w:webHidden/>
              </w:rPr>
              <w:t>19</w:t>
            </w:r>
            <w:r w:rsidRPr="00B67C67">
              <w:rPr>
                <w:webHidden/>
              </w:rPr>
              <w:fldChar w:fldCharType="end"/>
            </w:r>
          </w:hyperlink>
        </w:p>
        <w:p w14:paraId="1735E5E1" w14:textId="06056AEC" w:rsidR="00B67C67" w:rsidRPr="00B67C67" w:rsidRDefault="00B67C67">
          <w:pPr>
            <w:pStyle w:val="TOC3"/>
            <w:rPr>
              <w:rFonts w:ascii="Arial" w:eastAsiaTheme="minorEastAsia" w:hAnsi="Arial" w:cs="Arial"/>
              <w:noProof/>
            </w:rPr>
          </w:pPr>
          <w:hyperlink w:anchor="_Toc73450430" w:history="1">
            <w:r w:rsidRPr="00B67C67">
              <w:rPr>
                <w:rStyle w:val="Hyperlink"/>
                <w:rFonts w:ascii="Arial" w:hAnsi="Arial" w:cs="Arial"/>
                <w:noProof/>
              </w:rPr>
              <w:t>4.1</w:t>
            </w:r>
            <w:r w:rsidRPr="00B67C67">
              <w:rPr>
                <w:rFonts w:ascii="Arial" w:eastAsiaTheme="minorEastAsia" w:hAnsi="Arial" w:cs="Arial"/>
                <w:noProof/>
              </w:rPr>
              <w:tab/>
            </w:r>
            <w:r w:rsidRPr="00B67C67">
              <w:rPr>
                <w:rStyle w:val="Hyperlink"/>
                <w:rFonts w:ascii="Arial" w:hAnsi="Arial" w:cs="Arial"/>
                <w:noProof/>
              </w:rPr>
              <w:t>Hasil Analisa</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30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9</w:t>
            </w:r>
            <w:r w:rsidRPr="00B67C67">
              <w:rPr>
                <w:rFonts w:ascii="Arial" w:hAnsi="Arial" w:cs="Arial"/>
                <w:noProof/>
                <w:webHidden/>
              </w:rPr>
              <w:fldChar w:fldCharType="end"/>
            </w:r>
          </w:hyperlink>
        </w:p>
        <w:p w14:paraId="2BE52D49" w14:textId="137E89C9" w:rsidR="00B67C67" w:rsidRPr="00B67C67" w:rsidRDefault="00B67C67">
          <w:pPr>
            <w:pStyle w:val="TOC3"/>
            <w:rPr>
              <w:rFonts w:ascii="Arial" w:eastAsiaTheme="minorEastAsia" w:hAnsi="Arial" w:cs="Arial"/>
              <w:noProof/>
            </w:rPr>
          </w:pPr>
          <w:hyperlink w:anchor="_Toc73450434" w:history="1">
            <w:r w:rsidRPr="00B67C67">
              <w:rPr>
                <w:rStyle w:val="Hyperlink"/>
                <w:rFonts w:ascii="Arial" w:hAnsi="Arial" w:cs="Arial"/>
                <w:noProof/>
              </w:rPr>
              <w:t>4.2</w:t>
            </w:r>
            <w:r w:rsidRPr="00B67C67">
              <w:rPr>
                <w:rFonts w:ascii="Arial" w:eastAsiaTheme="minorEastAsia" w:hAnsi="Arial" w:cs="Arial"/>
                <w:noProof/>
              </w:rPr>
              <w:tab/>
            </w:r>
            <w:r w:rsidRPr="00B67C67">
              <w:rPr>
                <w:rStyle w:val="Hyperlink"/>
                <w:rFonts w:ascii="Arial" w:hAnsi="Arial" w:cs="Arial"/>
                <w:noProof/>
              </w:rPr>
              <w:t>Perancangan Sistem</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34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22</w:t>
            </w:r>
            <w:r w:rsidRPr="00B67C67">
              <w:rPr>
                <w:rFonts w:ascii="Arial" w:hAnsi="Arial" w:cs="Arial"/>
                <w:noProof/>
                <w:webHidden/>
              </w:rPr>
              <w:fldChar w:fldCharType="end"/>
            </w:r>
          </w:hyperlink>
        </w:p>
        <w:p w14:paraId="12070DC8" w14:textId="12C82408" w:rsidR="00B67C67" w:rsidRPr="00B67C67" w:rsidRDefault="00B67C67">
          <w:pPr>
            <w:pStyle w:val="TOC3"/>
            <w:rPr>
              <w:rFonts w:ascii="Arial" w:eastAsiaTheme="minorEastAsia" w:hAnsi="Arial" w:cs="Arial"/>
              <w:noProof/>
            </w:rPr>
          </w:pPr>
          <w:hyperlink w:anchor="_Toc73450435" w:history="1">
            <w:r w:rsidRPr="00B67C67">
              <w:rPr>
                <w:rStyle w:val="Hyperlink"/>
                <w:rFonts w:ascii="Arial" w:hAnsi="Arial" w:cs="Arial"/>
                <w:noProof/>
              </w:rPr>
              <w:t>4.3</w:t>
            </w:r>
            <w:r w:rsidRPr="00B67C67">
              <w:rPr>
                <w:rFonts w:ascii="Arial" w:eastAsiaTheme="minorEastAsia" w:hAnsi="Arial" w:cs="Arial"/>
                <w:noProof/>
              </w:rPr>
              <w:tab/>
            </w:r>
            <w:r w:rsidRPr="00B67C67">
              <w:rPr>
                <w:rStyle w:val="Hyperlink"/>
                <w:rFonts w:ascii="Arial" w:hAnsi="Arial" w:cs="Arial"/>
                <w:noProof/>
              </w:rPr>
              <w:t>Perancangan Basis Data</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3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25</w:t>
            </w:r>
            <w:r w:rsidRPr="00B67C67">
              <w:rPr>
                <w:rFonts w:ascii="Arial" w:hAnsi="Arial" w:cs="Arial"/>
                <w:noProof/>
                <w:webHidden/>
              </w:rPr>
              <w:fldChar w:fldCharType="end"/>
            </w:r>
          </w:hyperlink>
        </w:p>
        <w:p w14:paraId="2A801B9B" w14:textId="4DFF6868" w:rsidR="00B67C67" w:rsidRPr="00B67C67" w:rsidRDefault="00B67C67">
          <w:pPr>
            <w:pStyle w:val="TOC3"/>
            <w:rPr>
              <w:rFonts w:ascii="Arial" w:eastAsiaTheme="minorEastAsia" w:hAnsi="Arial" w:cs="Arial"/>
              <w:noProof/>
            </w:rPr>
          </w:pPr>
          <w:hyperlink w:anchor="_Toc73450445" w:history="1">
            <w:r w:rsidRPr="00B67C67">
              <w:rPr>
                <w:rStyle w:val="Hyperlink"/>
                <w:rFonts w:ascii="Arial" w:hAnsi="Arial" w:cs="Arial"/>
                <w:noProof/>
              </w:rPr>
              <w:t>4.4</w:t>
            </w:r>
            <w:r w:rsidRPr="00B67C67">
              <w:rPr>
                <w:rFonts w:ascii="Arial" w:eastAsiaTheme="minorEastAsia" w:hAnsi="Arial" w:cs="Arial"/>
                <w:noProof/>
              </w:rPr>
              <w:tab/>
            </w:r>
            <w:r w:rsidRPr="00B67C67">
              <w:rPr>
                <w:rStyle w:val="Hyperlink"/>
                <w:rFonts w:ascii="Arial" w:hAnsi="Arial" w:cs="Arial"/>
                <w:noProof/>
              </w:rPr>
              <w:t>Perancangan Desain Antar Muka</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445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33</w:t>
            </w:r>
            <w:r w:rsidRPr="00B67C67">
              <w:rPr>
                <w:rFonts w:ascii="Arial" w:hAnsi="Arial" w:cs="Arial"/>
                <w:noProof/>
                <w:webHidden/>
              </w:rPr>
              <w:fldChar w:fldCharType="end"/>
            </w:r>
          </w:hyperlink>
        </w:p>
        <w:p w14:paraId="0FAFC734" w14:textId="6395078C" w:rsidR="00B67C67" w:rsidRPr="00B67C67"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6" w:history="1">
            <w:r w:rsidR="00B67C67" w:rsidRPr="00B67C67">
              <w:rPr>
                <w:rStyle w:val="Hyperlink"/>
                <w:rFonts w:ascii="Arial" w:hAnsi="Arial" w:cs="Arial"/>
                <w:noProof/>
              </w:rPr>
              <w:t>4.4.1</w:t>
            </w:r>
            <w:r w:rsidR="00B67C67" w:rsidRPr="00B67C67">
              <w:rPr>
                <w:rFonts w:ascii="Arial" w:eastAsiaTheme="minorEastAsia" w:hAnsi="Arial" w:cs="Arial"/>
                <w:noProof/>
              </w:rPr>
              <w:tab/>
            </w:r>
            <w:r>
              <w:rPr>
                <w:rFonts w:ascii="Arial" w:eastAsiaTheme="minorEastAsia" w:hAnsi="Arial" w:cs="Arial"/>
                <w:noProof/>
              </w:rPr>
              <w:t xml:space="preserve">    </w:t>
            </w:r>
            <w:r w:rsidR="00B67C67" w:rsidRPr="00B67C67">
              <w:rPr>
                <w:rStyle w:val="Hyperlink"/>
                <w:rFonts w:ascii="Arial" w:hAnsi="Arial" w:cs="Arial"/>
                <w:noProof/>
                <w:lang w:val="id-ID"/>
              </w:rPr>
              <w:t xml:space="preserve">Desain Antarmuka Halaman </w:t>
            </w:r>
            <w:r w:rsidR="00B67C67" w:rsidRPr="00B67C67">
              <w:rPr>
                <w:rStyle w:val="Hyperlink"/>
                <w:rFonts w:ascii="Arial" w:hAnsi="Arial" w:cs="Arial"/>
                <w:i/>
                <w:iCs/>
                <w:noProof/>
                <w:lang w:val="id-ID"/>
              </w:rPr>
              <w:t>Admi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46 \h </w:instrText>
            </w:r>
            <w:r w:rsidR="00B67C67" w:rsidRPr="00B67C67">
              <w:rPr>
                <w:rFonts w:ascii="Arial" w:hAnsi="Arial" w:cs="Arial"/>
                <w:noProof/>
                <w:webHidden/>
              </w:rPr>
            </w:r>
            <w:r w:rsidR="00B67C67" w:rsidRPr="00B67C67">
              <w:rPr>
                <w:rFonts w:ascii="Arial" w:hAnsi="Arial" w:cs="Arial"/>
                <w:noProof/>
                <w:webHidden/>
              </w:rPr>
              <w:fldChar w:fldCharType="separate"/>
            </w:r>
            <w:r w:rsidR="00B67C67" w:rsidRPr="00B67C67">
              <w:rPr>
                <w:rFonts w:ascii="Arial" w:hAnsi="Arial" w:cs="Arial"/>
                <w:noProof/>
                <w:webHidden/>
              </w:rPr>
              <w:t>33</w:t>
            </w:r>
            <w:r w:rsidR="00B67C67" w:rsidRPr="00B67C67">
              <w:rPr>
                <w:rFonts w:ascii="Arial" w:hAnsi="Arial" w:cs="Arial"/>
                <w:noProof/>
                <w:webHidden/>
              </w:rPr>
              <w:fldChar w:fldCharType="end"/>
            </w:r>
          </w:hyperlink>
        </w:p>
        <w:p w14:paraId="6579CAB7" w14:textId="42CA75FD"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7" w:history="1">
            <w:r w:rsidR="00B67C67" w:rsidRPr="00E975C6">
              <w:rPr>
                <w:rStyle w:val="Hyperlink"/>
                <w:rFonts w:ascii="Arial" w:hAnsi="Arial" w:cs="Arial"/>
                <w:noProof/>
                <w:u w:val="none"/>
              </w:rPr>
              <w:t>4.4.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7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40</w:t>
            </w:r>
            <w:r w:rsidR="00B67C67" w:rsidRPr="00E975C6">
              <w:rPr>
                <w:rFonts w:ascii="Arial" w:hAnsi="Arial" w:cs="Arial"/>
                <w:noProof/>
                <w:webHidden/>
              </w:rPr>
              <w:fldChar w:fldCharType="end"/>
            </w:r>
          </w:hyperlink>
        </w:p>
        <w:p w14:paraId="0C62AA7F" w14:textId="5B4FCF94"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8" w:history="1">
            <w:r w:rsidR="00B67C67" w:rsidRPr="00E975C6">
              <w:rPr>
                <w:rStyle w:val="Hyperlink"/>
                <w:rFonts w:ascii="Arial" w:hAnsi="Arial" w:cs="Arial"/>
                <w:noProof/>
                <w:u w:val="none"/>
              </w:rPr>
              <w:t>4.4.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8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43</w:t>
            </w:r>
            <w:r w:rsidR="00B67C67" w:rsidRPr="00E975C6">
              <w:rPr>
                <w:rFonts w:ascii="Arial" w:hAnsi="Arial" w:cs="Arial"/>
                <w:noProof/>
                <w:webHidden/>
              </w:rPr>
              <w:fldChar w:fldCharType="end"/>
            </w:r>
          </w:hyperlink>
        </w:p>
        <w:p w14:paraId="40337FB6" w14:textId="6AE7032E" w:rsidR="00B67C67" w:rsidRPr="00E975C6" w:rsidRDefault="00B67C67">
          <w:pPr>
            <w:pStyle w:val="TOC3"/>
            <w:rPr>
              <w:rFonts w:ascii="Arial" w:eastAsiaTheme="minorEastAsia" w:hAnsi="Arial" w:cs="Arial"/>
              <w:noProof/>
            </w:rPr>
          </w:pPr>
          <w:hyperlink w:anchor="_Toc73450449" w:history="1">
            <w:r w:rsidRPr="00E975C6">
              <w:rPr>
                <w:rStyle w:val="Hyperlink"/>
                <w:rFonts w:ascii="Arial" w:hAnsi="Arial" w:cs="Arial"/>
                <w:noProof/>
                <w:u w:val="none"/>
              </w:rPr>
              <w:t>4.5</w:t>
            </w:r>
            <w:r w:rsidRPr="00E975C6">
              <w:rPr>
                <w:rFonts w:ascii="Arial" w:eastAsiaTheme="minorEastAsia" w:hAnsi="Arial" w:cs="Arial"/>
                <w:noProof/>
              </w:rPr>
              <w:tab/>
            </w:r>
            <w:r w:rsidRPr="00E975C6">
              <w:rPr>
                <w:rStyle w:val="Hyperlink"/>
                <w:rFonts w:ascii="Arial" w:hAnsi="Arial" w:cs="Arial"/>
                <w:noProof/>
                <w:u w:val="none"/>
              </w:rPr>
              <w:t>Implementasi Sistem</w:t>
            </w:r>
            <w:r w:rsidRPr="00E975C6">
              <w:rPr>
                <w:rFonts w:ascii="Arial" w:hAnsi="Arial" w:cs="Arial"/>
                <w:noProof/>
                <w:webHidden/>
              </w:rPr>
              <w:tab/>
            </w:r>
            <w:r w:rsidRPr="00E975C6">
              <w:rPr>
                <w:rFonts w:ascii="Arial" w:hAnsi="Arial" w:cs="Arial"/>
                <w:noProof/>
                <w:webHidden/>
              </w:rPr>
              <w:fldChar w:fldCharType="begin"/>
            </w:r>
            <w:r w:rsidRPr="00E975C6">
              <w:rPr>
                <w:rFonts w:ascii="Arial" w:hAnsi="Arial" w:cs="Arial"/>
                <w:noProof/>
                <w:webHidden/>
              </w:rPr>
              <w:instrText xml:space="preserve"> PAGEREF _Toc73450449 \h </w:instrText>
            </w:r>
            <w:r w:rsidRPr="00E975C6">
              <w:rPr>
                <w:rFonts w:ascii="Arial" w:hAnsi="Arial" w:cs="Arial"/>
                <w:noProof/>
                <w:webHidden/>
              </w:rPr>
            </w:r>
            <w:r w:rsidRPr="00E975C6">
              <w:rPr>
                <w:rFonts w:ascii="Arial" w:hAnsi="Arial" w:cs="Arial"/>
                <w:noProof/>
                <w:webHidden/>
              </w:rPr>
              <w:fldChar w:fldCharType="separate"/>
            </w:r>
            <w:r w:rsidRPr="00E975C6">
              <w:rPr>
                <w:rFonts w:ascii="Arial" w:hAnsi="Arial" w:cs="Arial"/>
                <w:noProof/>
                <w:webHidden/>
              </w:rPr>
              <w:t>47</w:t>
            </w:r>
            <w:r w:rsidRPr="00E975C6">
              <w:rPr>
                <w:rFonts w:ascii="Arial" w:hAnsi="Arial" w:cs="Arial"/>
                <w:noProof/>
                <w:webHidden/>
              </w:rPr>
              <w:fldChar w:fldCharType="end"/>
            </w:r>
          </w:hyperlink>
        </w:p>
        <w:p w14:paraId="12B73E17" w14:textId="13BBB884"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0" w:history="1">
            <w:r w:rsidR="00B67C67" w:rsidRPr="00E975C6">
              <w:rPr>
                <w:rStyle w:val="Hyperlink"/>
                <w:rFonts w:ascii="Arial" w:hAnsi="Arial" w:cs="Arial"/>
                <w:noProof/>
                <w:u w:val="none"/>
              </w:rPr>
              <w:t>4.5.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0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47</w:t>
            </w:r>
            <w:r w:rsidR="00B67C67" w:rsidRPr="00E975C6">
              <w:rPr>
                <w:rFonts w:ascii="Arial" w:hAnsi="Arial" w:cs="Arial"/>
                <w:noProof/>
                <w:webHidden/>
              </w:rPr>
              <w:fldChar w:fldCharType="end"/>
            </w:r>
          </w:hyperlink>
        </w:p>
        <w:p w14:paraId="1AD5AB16" w14:textId="0D24DE8E"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1" w:history="1">
            <w:r w:rsidR="00B67C67" w:rsidRPr="00E975C6">
              <w:rPr>
                <w:rStyle w:val="Hyperlink"/>
                <w:rFonts w:ascii="Arial" w:hAnsi="Arial" w:cs="Arial"/>
                <w:noProof/>
                <w:u w:val="none"/>
              </w:rPr>
              <w:t>4.5.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1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58</w:t>
            </w:r>
            <w:r w:rsidR="00B67C67" w:rsidRPr="00E975C6">
              <w:rPr>
                <w:rFonts w:ascii="Arial" w:hAnsi="Arial" w:cs="Arial"/>
                <w:noProof/>
                <w:webHidden/>
              </w:rPr>
              <w:fldChar w:fldCharType="end"/>
            </w:r>
          </w:hyperlink>
        </w:p>
        <w:p w14:paraId="12111D59" w14:textId="03023293"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2" w:history="1">
            <w:r w:rsidR="00B67C67" w:rsidRPr="00E975C6">
              <w:rPr>
                <w:rStyle w:val="Hyperlink"/>
                <w:rFonts w:ascii="Arial" w:hAnsi="Arial" w:cs="Arial"/>
                <w:noProof/>
                <w:u w:val="none"/>
              </w:rPr>
              <w:t>4.5.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2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61</w:t>
            </w:r>
            <w:r w:rsidR="00B67C67" w:rsidRPr="00E975C6">
              <w:rPr>
                <w:rFonts w:ascii="Arial" w:hAnsi="Arial" w:cs="Arial"/>
                <w:noProof/>
                <w:webHidden/>
              </w:rPr>
              <w:fldChar w:fldCharType="end"/>
            </w:r>
          </w:hyperlink>
        </w:p>
        <w:p w14:paraId="359F9535" w14:textId="4254BCE2" w:rsidR="00B67C67" w:rsidRPr="00E975C6" w:rsidRDefault="00B67C67">
          <w:pPr>
            <w:pStyle w:val="TOC2"/>
            <w:tabs>
              <w:tab w:val="left" w:pos="851"/>
            </w:tabs>
            <w:rPr>
              <w:rFonts w:ascii="Arial" w:eastAsiaTheme="minorEastAsia" w:hAnsi="Arial" w:cs="Arial"/>
              <w:noProof/>
            </w:rPr>
          </w:pPr>
          <w:hyperlink w:anchor="_Toc73450453" w:history="1">
            <w:r w:rsidRPr="00E975C6">
              <w:rPr>
                <w:rStyle w:val="Hyperlink"/>
                <w:rFonts w:ascii="Arial" w:hAnsi="Arial" w:cs="Arial"/>
                <w:noProof/>
                <w:u w:val="none"/>
              </w:rPr>
              <w:t>4.6</w:t>
            </w:r>
            <w:r w:rsidRPr="00E975C6">
              <w:rPr>
                <w:rFonts w:ascii="Arial" w:eastAsiaTheme="minorEastAsia" w:hAnsi="Arial" w:cs="Arial"/>
                <w:noProof/>
              </w:rPr>
              <w:tab/>
            </w:r>
            <w:r w:rsidRPr="00E975C6">
              <w:rPr>
                <w:rStyle w:val="Hyperlink"/>
                <w:rFonts w:ascii="Arial" w:hAnsi="Arial" w:cs="Arial"/>
                <w:noProof/>
                <w:u w:val="none"/>
                <w:lang w:val="id-ID"/>
              </w:rPr>
              <w:t>Hasil Pengujian</w:t>
            </w:r>
            <w:r w:rsidRPr="00E975C6">
              <w:rPr>
                <w:rStyle w:val="Hyperlink"/>
                <w:rFonts w:ascii="Arial" w:hAnsi="Arial" w:cs="Arial"/>
                <w:noProof/>
                <w:u w:val="none"/>
                <w:lang w:val="en-ID"/>
              </w:rPr>
              <w:t xml:space="preserve"> </w:t>
            </w:r>
            <w:r w:rsidRPr="00E975C6">
              <w:rPr>
                <w:rStyle w:val="Hyperlink"/>
                <w:rFonts w:ascii="Arial" w:hAnsi="Arial" w:cs="Arial"/>
                <w:i/>
                <w:noProof/>
                <w:u w:val="none"/>
                <w:lang w:val="en-ID"/>
              </w:rPr>
              <w:t>Black box testing</w:t>
            </w:r>
            <w:r w:rsidRPr="00E975C6">
              <w:rPr>
                <w:rFonts w:ascii="Arial" w:hAnsi="Arial" w:cs="Arial"/>
                <w:noProof/>
                <w:webHidden/>
              </w:rPr>
              <w:tab/>
            </w:r>
            <w:r w:rsidRPr="00E975C6">
              <w:rPr>
                <w:rFonts w:ascii="Arial" w:hAnsi="Arial" w:cs="Arial"/>
                <w:noProof/>
                <w:webHidden/>
              </w:rPr>
              <w:fldChar w:fldCharType="begin"/>
            </w:r>
            <w:r w:rsidRPr="00E975C6">
              <w:rPr>
                <w:rFonts w:ascii="Arial" w:hAnsi="Arial" w:cs="Arial"/>
                <w:noProof/>
                <w:webHidden/>
              </w:rPr>
              <w:instrText xml:space="preserve"> PAGEREF _Toc73450453 \h </w:instrText>
            </w:r>
            <w:r w:rsidRPr="00E975C6">
              <w:rPr>
                <w:rFonts w:ascii="Arial" w:hAnsi="Arial" w:cs="Arial"/>
                <w:noProof/>
                <w:webHidden/>
              </w:rPr>
            </w:r>
            <w:r w:rsidRPr="00E975C6">
              <w:rPr>
                <w:rFonts w:ascii="Arial" w:hAnsi="Arial" w:cs="Arial"/>
                <w:noProof/>
                <w:webHidden/>
              </w:rPr>
              <w:fldChar w:fldCharType="separate"/>
            </w:r>
            <w:r w:rsidRPr="00E975C6">
              <w:rPr>
                <w:rFonts w:ascii="Arial" w:hAnsi="Arial" w:cs="Arial"/>
                <w:noProof/>
                <w:webHidden/>
              </w:rPr>
              <w:t>65</w:t>
            </w:r>
            <w:r w:rsidRPr="00E975C6">
              <w:rPr>
                <w:rFonts w:ascii="Arial" w:hAnsi="Arial" w:cs="Arial"/>
                <w:noProof/>
                <w:webHidden/>
              </w:rPr>
              <w:fldChar w:fldCharType="end"/>
            </w:r>
          </w:hyperlink>
        </w:p>
        <w:p w14:paraId="462BDCBC" w14:textId="37C3C565"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4" w:history="1">
            <w:r w:rsidR="00B67C67" w:rsidRPr="00E975C6">
              <w:rPr>
                <w:rStyle w:val="Hyperlink"/>
                <w:rFonts w:ascii="Arial" w:hAnsi="Arial" w:cs="Arial"/>
                <w:noProof/>
                <w:u w:val="none"/>
              </w:rPr>
              <w:t>4.6.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4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65</w:t>
            </w:r>
            <w:r w:rsidR="00B67C67" w:rsidRPr="00E975C6">
              <w:rPr>
                <w:rFonts w:ascii="Arial" w:hAnsi="Arial" w:cs="Arial"/>
                <w:noProof/>
                <w:webHidden/>
              </w:rPr>
              <w:fldChar w:fldCharType="end"/>
            </w:r>
          </w:hyperlink>
        </w:p>
        <w:p w14:paraId="5B6E5682" w14:textId="3115002D"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0" w:history="1">
            <w:r w:rsidR="00B67C67" w:rsidRPr="00E975C6">
              <w:rPr>
                <w:rStyle w:val="Hyperlink"/>
                <w:rFonts w:ascii="Arial" w:hAnsi="Arial" w:cs="Arial"/>
                <w:noProof/>
                <w:u w:val="none"/>
              </w:rPr>
              <w:t>4.6.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0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88</w:t>
            </w:r>
            <w:r w:rsidR="00B67C67" w:rsidRPr="00E975C6">
              <w:rPr>
                <w:rFonts w:ascii="Arial" w:hAnsi="Arial" w:cs="Arial"/>
                <w:noProof/>
                <w:webHidden/>
              </w:rPr>
              <w:fldChar w:fldCharType="end"/>
            </w:r>
          </w:hyperlink>
        </w:p>
        <w:p w14:paraId="02680F3A" w14:textId="0DB49545"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8" w:history="1">
            <w:r w:rsidR="00B67C67" w:rsidRPr="00E975C6">
              <w:rPr>
                <w:rStyle w:val="Hyperlink"/>
                <w:rFonts w:ascii="Arial" w:hAnsi="Arial" w:cs="Arial"/>
                <w:noProof/>
                <w:u w:val="none"/>
              </w:rPr>
              <w:t>4.6.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8 \h </w:instrText>
            </w:r>
            <w:r w:rsidR="00B67C67" w:rsidRPr="00E975C6">
              <w:rPr>
                <w:rFonts w:ascii="Arial" w:hAnsi="Arial" w:cs="Arial"/>
                <w:noProof/>
                <w:webHidden/>
              </w:rPr>
            </w:r>
            <w:r w:rsidR="00B67C67" w:rsidRPr="00E975C6">
              <w:rPr>
                <w:rFonts w:ascii="Arial" w:hAnsi="Arial" w:cs="Arial"/>
                <w:noProof/>
                <w:webHidden/>
              </w:rPr>
              <w:fldChar w:fldCharType="separate"/>
            </w:r>
            <w:r w:rsidR="00B67C67" w:rsidRPr="00E975C6">
              <w:rPr>
                <w:rFonts w:ascii="Arial" w:hAnsi="Arial" w:cs="Arial"/>
                <w:noProof/>
                <w:webHidden/>
              </w:rPr>
              <w:t>93</w:t>
            </w:r>
            <w:r w:rsidR="00B67C67" w:rsidRPr="00E975C6">
              <w:rPr>
                <w:rFonts w:ascii="Arial" w:hAnsi="Arial" w:cs="Arial"/>
                <w:noProof/>
                <w:webHidden/>
              </w:rPr>
              <w:fldChar w:fldCharType="end"/>
            </w:r>
          </w:hyperlink>
        </w:p>
        <w:p w14:paraId="0899AF9D" w14:textId="690AB956" w:rsidR="00B67C67" w:rsidRPr="00B67C67" w:rsidRDefault="00B67C67" w:rsidP="00B67C67">
          <w:pPr>
            <w:pStyle w:val="TOC1"/>
            <w:rPr>
              <w:rFonts w:eastAsiaTheme="minorEastAsia"/>
              <w:kern w:val="0"/>
            </w:rPr>
          </w:pPr>
          <w:hyperlink w:anchor="_Toc73450499" w:history="1">
            <w:r w:rsidRPr="00B67C67">
              <w:rPr>
                <w:rStyle w:val="Hyperlink"/>
                <w:lang w:val="id-ID"/>
              </w:rPr>
              <w:t>BAB V</w:t>
            </w:r>
          </w:hyperlink>
          <w:r w:rsidRPr="00B67C67">
            <w:rPr>
              <w:rStyle w:val="Hyperlink"/>
              <w:u w:val="none"/>
            </w:rPr>
            <w:t xml:space="preserve"> </w:t>
          </w:r>
          <w:hyperlink w:anchor="_Toc73450500" w:history="1">
            <w:r w:rsidRPr="00B67C67">
              <w:rPr>
                <w:rStyle w:val="Hyperlink"/>
                <w:lang w:val="id-ID"/>
              </w:rPr>
              <w:t>PENUTUP</w:t>
            </w:r>
            <w:r w:rsidRPr="00B67C67">
              <w:rPr>
                <w:webHidden/>
              </w:rPr>
              <w:tab/>
            </w:r>
            <w:r w:rsidRPr="00B67C67">
              <w:rPr>
                <w:webHidden/>
              </w:rPr>
              <w:fldChar w:fldCharType="begin"/>
            </w:r>
            <w:r w:rsidRPr="00B67C67">
              <w:rPr>
                <w:webHidden/>
              </w:rPr>
              <w:instrText xml:space="preserve"> PAGEREF _Toc73450500 \h </w:instrText>
            </w:r>
            <w:r w:rsidRPr="00B67C67">
              <w:rPr>
                <w:webHidden/>
              </w:rPr>
            </w:r>
            <w:r w:rsidRPr="00B67C67">
              <w:rPr>
                <w:webHidden/>
              </w:rPr>
              <w:fldChar w:fldCharType="separate"/>
            </w:r>
            <w:r w:rsidRPr="00B67C67">
              <w:rPr>
                <w:webHidden/>
              </w:rPr>
              <w:t>101</w:t>
            </w:r>
            <w:r w:rsidRPr="00B67C67">
              <w:rPr>
                <w:webHidden/>
              </w:rPr>
              <w:fldChar w:fldCharType="end"/>
            </w:r>
          </w:hyperlink>
        </w:p>
        <w:p w14:paraId="0AF2C293" w14:textId="0EE9603C" w:rsidR="00B67C67" w:rsidRPr="00B67C67" w:rsidRDefault="00B67C67">
          <w:pPr>
            <w:pStyle w:val="TOC3"/>
            <w:rPr>
              <w:rFonts w:ascii="Arial" w:eastAsiaTheme="minorEastAsia" w:hAnsi="Arial" w:cs="Arial"/>
              <w:noProof/>
            </w:rPr>
          </w:pPr>
          <w:hyperlink w:anchor="_Toc73450501" w:history="1">
            <w:r w:rsidRPr="00B67C67">
              <w:rPr>
                <w:rStyle w:val="Hyperlink"/>
                <w:rFonts w:ascii="Arial" w:hAnsi="Arial" w:cs="Arial"/>
                <w:noProof/>
                <w:lang w:val="id-ID"/>
              </w:rPr>
              <w:t>5.1</w:t>
            </w:r>
            <w:r w:rsidRPr="00B67C67">
              <w:rPr>
                <w:rFonts w:ascii="Arial" w:eastAsiaTheme="minorEastAsia" w:hAnsi="Arial" w:cs="Arial"/>
                <w:noProof/>
              </w:rPr>
              <w:tab/>
            </w:r>
            <w:r w:rsidRPr="00B67C67">
              <w:rPr>
                <w:rStyle w:val="Hyperlink"/>
                <w:rFonts w:ascii="Arial" w:hAnsi="Arial" w:cs="Arial"/>
                <w:noProof/>
              </w:rPr>
              <w:t>Kesimpul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501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01</w:t>
            </w:r>
            <w:r w:rsidRPr="00B67C67">
              <w:rPr>
                <w:rFonts w:ascii="Arial" w:hAnsi="Arial" w:cs="Arial"/>
                <w:noProof/>
                <w:webHidden/>
              </w:rPr>
              <w:fldChar w:fldCharType="end"/>
            </w:r>
          </w:hyperlink>
        </w:p>
        <w:p w14:paraId="1E1F3F25" w14:textId="0CB848EE" w:rsidR="00B67C67" w:rsidRPr="00B67C67" w:rsidRDefault="00B67C67">
          <w:pPr>
            <w:pStyle w:val="TOC3"/>
            <w:rPr>
              <w:rFonts w:ascii="Arial" w:eastAsiaTheme="minorEastAsia" w:hAnsi="Arial" w:cs="Arial"/>
              <w:noProof/>
            </w:rPr>
          </w:pPr>
          <w:hyperlink w:anchor="_Toc73450502" w:history="1">
            <w:r w:rsidRPr="00B67C67">
              <w:rPr>
                <w:rStyle w:val="Hyperlink"/>
                <w:rFonts w:ascii="Arial" w:hAnsi="Arial" w:cs="Arial"/>
                <w:noProof/>
                <w:lang w:val="id-ID"/>
              </w:rPr>
              <w:t>5.2</w:t>
            </w:r>
            <w:r w:rsidRPr="00B67C67">
              <w:rPr>
                <w:rFonts w:ascii="Arial" w:eastAsiaTheme="minorEastAsia" w:hAnsi="Arial" w:cs="Arial"/>
                <w:noProof/>
              </w:rPr>
              <w:tab/>
            </w:r>
            <w:r w:rsidRPr="00B67C67">
              <w:rPr>
                <w:rStyle w:val="Hyperlink"/>
                <w:rFonts w:ascii="Arial" w:hAnsi="Arial" w:cs="Arial"/>
                <w:noProof/>
              </w:rPr>
              <w:t>Saran</w:t>
            </w:r>
            <w:r w:rsidRPr="00B67C67">
              <w:rPr>
                <w:rFonts w:ascii="Arial" w:hAnsi="Arial" w:cs="Arial"/>
                <w:noProof/>
                <w:webHidden/>
              </w:rPr>
              <w:tab/>
            </w:r>
            <w:r w:rsidRPr="00B67C67">
              <w:rPr>
                <w:rFonts w:ascii="Arial" w:hAnsi="Arial" w:cs="Arial"/>
                <w:noProof/>
                <w:webHidden/>
              </w:rPr>
              <w:fldChar w:fldCharType="begin"/>
            </w:r>
            <w:r w:rsidRPr="00B67C67">
              <w:rPr>
                <w:rFonts w:ascii="Arial" w:hAnsi="Arial" w:cs="Arial"/>
                <w:noProof/>
                <w:webHidden/>
              </w:rPr>
              <w:instrText xml:space="preserve"> PAGEREF _Toc73450502 \h </w:instrText>
            </w:r>
            <w:r w:rsidRPr="00B67C67">
              <w:rPr>
                <w:rFonts w:ascii="Arial" w:hAnsi="Arial" w:cs="Arial"/>
                <w:noProof/>
                <w:webHidden/>
              </w:rPr>
            </w:r>
            <w:r w:rsidRPr="00B67C67">
              <w:rPr>
                <w:rFonts w:ascii="Arial" w:hAnsi="Arial" w:cs="Arial"/>
                <w:noProof/>
                <w:webHidden/>
              </w:rPr>
              <w:fldChar w:fldCharType="separate"/>
            </w:r>
            <w:r w:rsidRPr="00B67C67">
              <w:rPr>
                <w:rFonts w:ascii="Arial" w:hAnsi="Arial" w:cs="Arial"/>
                <w:noProof/>
                <w:webHidden/>
              </w:rPr>
              <w:t>101</w:t>
            </w:r>
            <w:r w:rsidRPr="00B67C67">
              <w:rPr>
                <w:rFonts w:ascii="Arial" w:hAnsi="Arial" w:cs="Arial"/>
                <w:noProof/>
                <w:webHidden/>
              </w:rPr>
              <w:fldChar w:fldCharType="end"/>
            </w:r>
          </w:hyperlink>
        </w:p>
        <w:p w14:paraId="2FC63BB2" w14:textId="68116BFC" w:rsidR="00B67C67" w:rsidRPr="00B67C67" w:rsidRDefault="00B67C67" w:rsidP="00B67C67">
          <w:pPr>
            <w:pStyle w:val="TOC1"/>
            <w:rPr>
              <w:rFonts w:eastAsiaTheme="minorEastAsia"/>
              <w:kern w:val="0"/>
            </w:rPr>
          </w:pPr>
          <w:hyperlink w:anchor="_Toc73450503" w:history="1">
            <w:r w:rsidRPr="00B67C67">
              <w:rPr>
                <w:rStyle w:val="Hyperlink"/>
              </w:rPr>
              <w:t>DAFTAR PUSTAKA</w:t>
            </w:r>
            <w:r w:rsidRPr="00B67C67">
              <w:rPr>
                <w:webHidden/>
              </w:rPr>
              <w:tab/>
            </w:r>
            <w:r w:rsidRPr="00B67C67">
              <w:rPr>
                <w:webHidden/>
              </w:rPr>
              <w:fldChar w:fldCharType="begin"/>
            </w:r>
            <w:r w:rsidRPr="00B67C67">
              <w:rPr>
                <w:webHidden/>
              </w:rPr>
              <w:instrText xml:space="preserve"> PAGEREF _Toc73450503 \h </w:instrText>
            </w:r>
            <w:r w:rsidRPr="00B67C67">
              <w:rPr>
                <w:webHidden/>
              </w:rPr>
            </w:r>
            <w:r w:rsidRPr="00B67C67">
              <w:rPr>
                <w:webHidden/>
              </w:rPr>
              <w:fldChar w:fldCharType="separate"/>
            </w:r>
            <w:r w:rsidRPr="00B67C67">
              <w:rPr>
                <w:webHidden/>
              </w:rPr>
              <w:t>102</w:t>
            </w:r>
            <w:r w:rsidRPr="00B67C67">
              <w:rPr>
                <w:webHidden/>
              </w:rPr>
              <w:fldChar w:fldCharType="end"/>
            </w:r>
          </w:hyperlink>
        </w:p>
        <w:p w14:paraId="4E79911A" w14:textId="797FE8E4" w:rsidR="00023A07" w:rsidRPr="00E83220" w:rsidRDefault="0060510E" w:rsidP="00260BC3">
          <w:pPr>
            <w:rPr>
              <w:rFonts w:ascii="Arial" w:hAnsi="Arial" w:cs="Arial"/>
            </w:rPr>
          </w:pPr>
          <w:r w:rsidRPr="00B67C67">
            <w:rPr>
              <w:rFonts w:ascii="Arial" w:hAnsi="Arial" w:cs="Arial"/>
              <w:noProof/>
              <w:color w:val="000000" w:themeColor="text1"/>
            </w:rPr>
            <w:fldChar w:fldCharType="end"/>
          </w:r>
        </w:p>
      </w:sdtContent>
    </w:sdt>
    <w:p w14:paraId="1C1158D4" w14:textId="77777777"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1B0DA7C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2" w:name="_Toc73103653"/>
      <w:bookmarkStart w:id="13" w:name="_Toc73450390"/>
      <w:r w:rsidRPr="00E83220">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4DC3C718" w14:textId="7CF45275" w:rsidR="00BB143B"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452995" w:history="1">
        <w:r w:rsidRPr="002F7A05">
          <w:rPr>
            <w:rStyle w:val="Hyperlink"/>
          </w:rPr>
          <w:t xml:space="preserve">Tabel 2.1 </w:t>
        </w:r>
        <w:r w:rsidRPr="002F7A05">
          <w:rPr>
            <w:rStyle w:val="Hyperlink"/>
            <w:i/>
          </w:rPr>
          <w:t>State of the art</w:t>
        </w:r>
        <w:r>
          <w:rPr>
            <w:webHidden/>
          </w:rPr>
          <w:tab/>
        </w:r>
        <w:r>
          <w:rPr>
            <w:webHidden/>
          </w:rPr>
          <w:fldChar w:fldCharType="begin"/>
        </w:r>
        <w:r>
          <w:rPr>
            <w:webHidden/>
          </w:rPr>
          <w:instrText xml:space="preserve"> PAGEREF _Toc73452995 \h </w:instrText>
        </w:r>
        <w:r>
          <w:rPr>
            <w:webHidden/>
          </w:rPr>
        </w:r>
        <w:r>
          <w:rPr>
            <w:webHidden/>
          </w:rPr>
          <w:fldChar w:fldCharType="separate"/>
        </w:r>
        <w:r>
          <w:rPr>
            <w:webHidden/>
          </w:rPr>
          <w:t>7</w:t>
        </w:r>
        <w:r>
          <w:rPr>
            <w:webHidden/>
          </w:rPr>
          <w:fldChar w:fldCharType="end"/>
        </w:r>
      </w:hyperlink>
    </w:p>
    <w:p w14:paraId="6AB9D41C" w14:textId="3E5A8B8B" w:rsidR="00BB143B" w:rsidRDefault="00BB143B">
      <w:pPr>
        <w:pStyle w:val="TOC1"/>
        <w:rPr>
          <w:rFonts w:asciiTheme="minorHAnsi" w:eastAsiaTheme="minorEastAsia" w:hAnsiTheme="minorHAnsi" w:cstheme="minorBidi"/>
          <w:kern w:val="0"/>
        </w:rPr>
      </w:pPr>
      <w:hyperlink w:anchor="_Toc73452996" w:history="1">
        <w:r w:rsidRPr="002F7A05">
          <w:rPr>
            <w:rStyle w:val="Hyperlink"/>
          </w:rPr>
          <w:t xml:space="preserve">Tabel 2.2 </w:t>
        </w:r>
        <w:r w:rsidRPr="002F7A05">
          <w:rPr>
            <w:rStyle w:val="Hyperlink"/>
            <w:lang w:val="id-ID"/>
          </w:rPr>
          <w:t>Simbol-Simbol DFD</w:t>
        </w:r>
        <w:r>
          <w:rPr>
            <w:webHidden/>
          </w:rPr>
          <w:tab/>
        </w:r>
        <w:r>
          <w:rPr>
            <w:webHidden/>
          </w:rPr>
          <w:fldChar w:fldCharType="begin"/>
        </w:r>
        <w:r>
          <w:rPr>
            <w:webHidden/>
          </w:rPr>
          <w:instrText xml:space="preserve"> PAGEREF _Toc73452996 \h </w:instrText>
        </w:r>
        <w:r>
          <w:rPr>
            <w:webHidden/>
          </w:rPr>
        </w:r>
        <w:r>
          <w:rPr>
            <w:webHidden/>
          </w:rPr>
          <w:fldChar w:fldCharType="separate"/>
        </w:r>
        <w:r>
          <w:rPr>
            <w:webHidden/>
          </w:rPr>
          <w:t>11</w:t>
        </w:r>
        <w:r>
          <w:rPr>
            <w:webHidden/>
          </w:rPr>
          <w:fldChar w:fldCharType="end"/>
        </w:r>
      </w:hyperlink>
    </w:p>
    <w:p w14:paraId="760B21B1" w14:textId="3CF94A28" w:rsidR="00BB143B" w:rsidRDefault="00BB143B">
      <w:pPr>
        <w:pStyle w:val="TOC1"/>
        <w:rPr>
          <w:rFonts w:asciiTheme="minorHAnsi" w:eastAsiaTheme="minorEastAsia" w:hAnsiTheme="minorHAnsi" w:cstheme="minorBidi"/>
          <w:kern w:val="0"/>
        </w:rPr>
      </w:pPr>
      <w:hyperlink w:anchor="_Toc73452997" w:history="1">
        <w:r w:rsidRPr="002F7A05">
          <w:rPr>
            <w:rStyle w:val="Hyperlink"/>
          </w:rPr>
          <w:t xml:space="preserve">Tabel 2.3 Simbol-Simbol ERD </w:t>
        </w:r>
        <w:r w:rsidRPr="002F7A05">
          <w:rPr>
            <w:rStyle w:val="Hyperlink"/>
            <w:i/>
          </w:rPr>
          <w:t>Crow’s Foot</w:t>
        </w:r>
        <w:r>
          <w:rPr>
            <w:webHidden/>
          </w:rPr>
          <w:tab/>
        </w:r>
        <w:r>
          <w:rPr>
            <w:webHidden/>
          </w:rPr>
          <w:fldChar w:fldCharType="begin"/>
        </w:r>
        <w:r>
          <w:rPr>
            <w:webHidden/>
          </w:rPr>
          <w:instrText xml:space="preserve"> PAGEREF _Toc73452997 \h </w:instrText>
        </w:r>
        <w:r>
          <w:rPr>
            <w:webHidden/>
          </w:rPr>
        </w:r>
        <w:r>
          <w:rPr>
            <w:webHidden/>
          </w:rPr>
          <w:fldChar w:fldCharType="separate"/>
        </w:r>
        <w:r>
          <w:rPr>
            <w:webHidden/>
          </w:rPr>
          <w:t>13</w:t>
        </w:r>
        <w:r>
          <w:rPr>
            <w:webHidden/>
          </w:rPr>
          <w:fldChar w:fldCharType="end"/>
        </w:r>
      </w:hyperlink>
    </w:p>
    <w:p w14:paraId="2418763E" w14:textId="6AB95943" w:rsidR="00BB143B" w:rsidRDefault="00BB143B">
      <w:pPr>
        <w:pStyle w:val="TOC1"/>
        <w:rPr>
          <w:rFonts w:asciiTheme="minorHAnsi" w:eastAsiaTheme="minorEastAsia" w:hAnsiTheme="minorHAnsi" w:cstheme="minorBidi"/>
          <w:kern w:val="0"/>
        </w:rPr>
      </w:pPr>
      <w:hyperlink w:anchor="_Toc73452998" w:history="1">
        <w:r w:rsidRPr="002F7A05">
          <w:rPr>
            <w:rStyle w:val="Hyperlink"/>
          </w:rPr>
          <w:t>Tabel 4.1 Analisa Pengguna</w:t>
        </w:r>
        <w:r>
          <w:rPr>
            <w:webHidden/>
          </w:rPr>
          <w:tab/>
        </w:r>
        <w:r>
          <w:rPr>
            <w:webHidden/>
          </w:rPr>
          <w:fldChar w:fldCharType="begin"/>
        </w:r>
        <w:r>
          <w:rPr>
            <w:webHidden/>
          </w:rPr>
          <w:instrText xml:space="preserve"> PAGEREF _Toc73452998 \h </w:instrText>
        </w:r>
        <w:r>
          <w:rPr>
            <w:webHidden/>
          </w:rPr>
        </w:r>
        <w:r>
          <w:rPr>
            <w:webHidden/>
          </w:rPr>
          <w:fldChar w:fldCharType="separate"/>
        </w:r>
        <w:r>
          <w:rPr>
            <w:webHidden/>
          </w:rPr>
          <w:t>19</w:t>
        </w:r>
        <w:r>
          <w:rPr>
            <w:webHidden/>
          </w:rPr>
          <w:fldChar w:fldCharType="end"/>
        </w:r>
      </w:hyperlink>
    </w:p>
    <w:p w14:paraId="597CF493" w14:textId="5C5E8D44" w:rsidR="00BB143B" w:rsidRDefault="00BB143B">
      <w:pPr>
        <w:pStyle w:val="TOC1"/>
        <w:rPr>
          <w:rFonts w:asciiTheme="minorHAnsi" w:eastAsiaTheme="minorEastAsia" w:hAnsiTheme="minorHAnsi" w:cstheme="minorBidi"/>
          <w:kern w:val="0"/>
        </w:rPr>
      </w:pPr>
      <w:hyperlink w:anchor="_Toc73452999" w:history="1">
        <w:r w:rsidRPr="002F7A05">
          <w:rPr>
            <w:rStyle w:val="Hyperlink"/>
          </w:rPr>
          <w:t>Tabel 4.2 Analisa Data</w:t>
        </w:r>
        <w:r>
          <w:rPr>
            <w:webHidden/>
          </w:rPr>
          <w:tab/>
        </w:r>
        <w:r>
          <w:rPr>
            <w:webHidden/>
          </w:rPr>
          <w:fldChar w:fldCharType="begin"/>
        </w:r>
        <w:r>
          <w:rPr>
            <w:webHidden/>
          </w:rPr>
          <w:instrText xml:space="preserve"> PAGEREF _Toc73452999 \h </w:instrText>
        </w:r>
        <w:r>
          <w:rPr>
            <w:webHidden/>
          </w:rPr>
        </w:r>
        <w:r>
          <w:rPr>
            <w:webHidden/>
          </w:rPr>
          <w:fldChar w:fldCharType="separate"/>
        </w:r>
        <w:r>
          <w:rPr>
            <w:webHidden/>
          </w:rPr>
          <w:t>20</w:t>
        </w:r>
        <w:r>
          <w:rPr>
            <w:webHidden/>
          </w:rPr>
          <w:fldChar w:fldCharType="end"/>
        </w:r>
      </w:hyperlink>
    </w:p>
    <w:p w14:paraId="29BF9341" w14:textId="20F1DB8E" w:rsidR="00BB143B" w:rsidRDefault="00BB143B">
      <w:pPr>
        <w:pStyle w:val="TOC1"/>
        <w:rPr>
          <w:rFonts w:asciiTheme="minorHAnsi" w:eastAsiaTheme="minorEastAsia" w:hAnsiTheme="minorHAnsi" w:cstheme="minorBidi"/>
          <w:kern w:val="0"/>
        </w:rPr>
      </w:pPr>
      <w:hyperlink w:anchor="_Toc73453000" w:history="1">
        <w:r w:rsidRPr="002F7A05">
          <w:rPr>
            <w:rStyle w:val="Hyperlink"/>
          </w:rPr>
          <w:t>Tabel 4.3 Analisa Proses</w:t>
        </w:r>
        <w:r>
          <w:rPr>
            <w:webHidden/>
          </w:rPr>
          <w:tab/>
        </w:r>
        <w:r>
          <w:rPr>
            <w:webHidden/>
          </w:rPr>
          <w:fldChar w:fldCharType="begin"/>
        </w:r>
        <w:r>
          <w:rPr>
            <w:webHidden/>
          </w:rPr>
          <w:instrText xml:space="preserve"> PAGEREF _Toc73453000 \h </w:instrText>
        </w:r>
        <w:r>
          <w:rPr>
            <w:webHidden/>
          </w:rPr>
        </w:r>
        <w:r>
          <w:rPr>
            <w:webHidden/>
          </w:rPr>
          <w:fldChar w:fldCharType="separate"/>
        </w:r>
        <w:r>
          <w:rPr>
            <w:webHidden/>
          </w:rPr>
          <w:t>21</w:t>
        </w:r>
        <w:r>
          <w:rPr>
            <w:webHidden/>
          </w:rPr>
          <w:fldChar w:fldCharType="end"/>
        </w:r>
      </w:hyperlink>
    </w:p>
    <w:p w14:paraId="3580F503" w14:textId="313FE07F" w:rsidR="00BB143B" w:rsidRDefault="00BB143B">
      <w:pPr>
        <w:pStyle w:val="TOC1"/>
        <w:rPr>
          <w:rFonts w:asciiTheme="minorHAnsi" w:eastAsiaTheme="minorEastAsia" w:hAnsiTheme="minorHAnsi" w:cstheme="minorBidi"/>
          <w:kern w:val="0"/>
        </w:rPr>
      </w:pPr>
      <w:hyperlink w:anchor="_Toc73453001" w:history="1">
        <w:r w:rsidRPr="002F7A05">
          <w:rPr>
            <w:rStyle w:val="Hyperlink"/>
          </w:rPr>
          <w:t>Tabel 4.4 ERD</w:t>
        </w:r>
        <w:r>
          <w:rPr>
            <w:webHidden/>
          </w:rPr>
          <w:tab/>
        </w:r>
        <w:r>
          <w:rPr>
            <w:webHidden/>
          </w:rPr>
          <w:fldChar w:fldCharType="begin"/>
        </w:r>
        <w:r>
          <w:rPr>
            <w:webHidden/>
          </w:rPr>
          <w:instrText xml:space="preserve"> PAGEREF _Toc73453001 \h </w:instrText>
        </w:r>
        <w:r>
          <w:rPr>
            <w:webHidden/>
          </w:rPr>
        </w:r>
        <w:r>
          <w:rPr>
            <w:webHidden/>
          </w:rPr>
          <w:fldChar w:fldCharType="separate"/>
        </w:r>
        <w:r>
          <w:rPr>
            <w:webHidden/>
          </w:rPr>
          <w:t>26</w:t>
        </w:r>
        <w:r>
          <w:rPr>
            <w:webHidden/>
          </w:rPr>
          <w:fldChar w:fldCharType="end"/>
        </w:r>
      </w:hyperlink>
    </w:p>
    <w:p w14:paraId="2F444A1C" w14:textId="33562F30" w:rsidR="00BB143B" w:rsidRDefault="00BB143B">
      <w:pPr>
        <w:pStyle w:val="TOC1"/>
        <w:rPr>
          <w:rFonts w:asciiTheme="minorHAnsi" w:eastAsiaTheme="minorEastAsia" w:hAnsiTheme="minorHAnsi" w:cstheme="minorBidi"/>
          <w:kern w:val="0"/>
        </w:rPr>
      </w:pPr>
      <w:hyperlink w:anchor="_Toc73453002" w:history="1">
        <w:r w:rsidRPr="002F7A05">
          <w:rPr>
            <w:rStyle w:val="Hyperlink"/>
          </w:rPr>
          <w:t xml:space="preserve">Tabel 4.5 Tabel </w:t>
        </w:r>
        <w:r w:rsidRPr="002F7A05">
          <w:rPr>
            <w:rStyle w:val="Hyperlink"/>
            <w:i/>
            <w:iCs/>
          </w:rPr>
          <w:t>Users</w:t>
        </w:r>
        <w:r>
          <w:rPr>
            <w:webHidden/>
          </w:rPr>
          <w:tab/>
        </w:r>
        <w:r>
          <w:rPr>
            <w:webHidden/>
          </w:rPr>
          <w:fldChar w:fldCharType="begin"/>
        </w:r>
        <w:r>
          <w:rPr>
            <w:webHidden/>
          </w:rPr>
          <w:instrText xml:space="preserve"> PAGEREF _Toc73453002 \h </w:instrText>
        </w:r>
        <w:r>
          <w:rPr>
            <w:webHidden/>
          </w:rPr>
        </w:r>
        <w:r>
          <w:rPr>
            <w:webHidden/>
          </w:rPr>
          <w:fldChar w:fldCharType="separate"/>
        </w:r>
        <w:r>
          <w:rPr>
            <w:webHidden/>
          </w:rPr>
          <w:t>27</w:t>
        </w:r>
        <w:r>
          <w:rPr>
            <w:webHidden/>
          </w:rPr>
          <w:fldChar w:fldCharType="end"/>
        </w:r>
      </w:hyperlink>
    </w:p>
    <w:p w14:paraId="69DBDBBA" w14:textId="067DD7D0" w:rsidR="00BB143B" w:rsidRDefault="00BB143B">
      <w:pPr>
        <w:pStyle w:val="TOC1"/>
        <w:rPr>
          <w:rFonts w:asciiTheme="minorHAnsi" w:eastAsiaTheme="minorEastAsia" w:hAnsiTheme="minorHAnsi" w:cstheme="minorBidi"/>
          <w:kern w:val="0"/>
        </w:rPr>
      </w:pPr>
      <w:hyperlink w:anchor="_Toc73453003" w:history="1">
        <w:r w:rsidRPr="002F7A05">
          <w:rPr>
            <w:rStyle w:val="Hyperlink"/>
          </w:rPr>
          <w:t xml:space="preserve">Tabel 4.6 Tabel </w:t>
        </w:r>
        <w:r w:rsidRPr="002F7A05">
          <w:rPr>
            <w:rStyle w:val="Hyperlink"/>
            <w:i/>
          </w:rPr>
          <w:t>Biodata</w:t>
        </w:r>
        <w:r>
          <w:rPr>
            <w:webHidden/>
          </w:rPr>
          <w:tab/>
        </w:r>
        <w:r>
          <w:rPr>
            <w:webHidden/>
          </w:rPr>
          <w:fldChar w:fldCharType="begin"/>
        </w:r>
        <w:r>
          <w:rPr>
            <w:webHidden/>
          </w:rPr>
          <w:instrText xml:space="preserve"> PAGEREF _Toc73453003 \h </w:instrText>
        </w:r>
        <w:r>
          <w:rPr>
            <w:webHidden/>
          </w:rPr>
        </w:r>
        <w:r>
          <w:rPr>
            <w:webHidden/>
          </w:rPr>
          <w:fldChar w:fldCharType="separate"/>
        </w:r>
        <w:r>
          <w:rPr>
            <w:webHidden/>
          </w:rPr>
          <w:t>28</w:t>
        </w:r>
        <w:r>
          <w:rPr>
            <w:webHidden/>
          </w:rPr>
          <w:fldChar w:fldCharType="end"/>
        </w:r>
      </w:hyperlink>
    </w:p>
    <w:p w14:paraId="32895A51" w14:textId="16B6B827" w:rsidR="00BB143B" w:rsidRDefault="00BB143B">
      <w:pPr>
        <w:pStyle w:val="TOC1"/>
        <w:rPr>
          <w:rFonts w:asciiTheme="minorHAnsi" w:eastAsiaTheme="minorEastAsia" w:hAnsiTheme="minorHAnsi" w:cstheme="minorBidi"/>
          <w:kern w:val="0"/>
        </w:rPr>
      </w:pPr>
      <w:hyperlink w:anchor="_Toc73453004" w:history="1">
        <w:r w:rsidRPr="002F7A05">
          <w:rPr>
            <w:rStyle w:val="Hyperlink"/>
          </w:rPr>
          <w:t xml:space="preserve">Tabel 4.7 Tabel </w:t>
        </w:r>
        <w:r w:rsidRPr="002F7A05">
          <w:rPr>
            <w:rStyle w:val="Hyperlink"/>
            <w:i/>
          </w:rPr>
          <w:t>Spare part</w:t>
        </w:r>
        <w:r>
          <w:rPr>
            <w:webHidden/>
          </w:rPr>
          <w:tab/>
        </w:r>
        <w:r>
          <w:rPr>
            <w:webHidden/>
          </w:rPr>
          <w:fldChar w:fldCharType="begin"/>
        </w:r>
        <w:r>
          <w:rPr>
            <w:webHidden/>
          </w:rPr>
          <w:instrText xml:space="preserve"> PAGEREF _Toc73453004 \h </w:instrText>
        </w:r>
        <w:r>
          <w:rPr>
            <w:webHidden/>
          </w:rPr>
        </w:r>
        <w:r>
          <w:rPr>
            <w:webHidden/>
          </w:rPr>
          <w:fldChar w:fldCharType="separate"/>
        </w:r>
        <w:r>
          <w:rPr>
            <w:webHidden/>
          </w:rPr>
          <w:t>29</w:t>
        </w:r>
        <w:r>
          <w:rPr>
            <w:webHidden/>
          </w:rPr>
          <w:fldChar w:fldCharType="end"/>
        </w:r>
      </w:hyperlink>
    </w:p>
    <w:p w14:paraId="5A5AB6E8" w14:textId="1924CA8D" w:rsidR="00BB143B" w:rsidRDefault="00BB143B">
      <w:pPr>
        <w:pStyle w:val="TOC1"/>
        <w:rPr>
          <w:rFonts w:asciiTheme="minorHAnsi" w:eastAsiaTheme="minorEastAsia" w:hAnsiTheme="minorHAnsi" w:cstheme="minorBidi"/>
          <w:kern w:val="0"/>
        </w:rPr>
      </w:pPr>
      <w:hyperlink w:anchor="_Toc73453005" w:history="1">
        <w:r w:rsidRPr="002F7A05">
          <w:rPr>
            <w:rStyle w:val="Hyperlink"/>
          </w:rPr>
          <w:t xml:space="preserve">Tabel 4.8 Tabel Foto </w:t>
        </w:r>
        <w:r w:rsidRPr="002F7A05">
          <w:rPr>
            <w:rStyle w:val="Hyperlink"/>
            <w:i/>
          </w:rPr>
          <w:t>Spare part</w:t>
        </w:r>
        <w:r>
          <w:rPr>
            <w:webHidden/>
          </w:rPr>
          <w:tab/>
        </w:r>
        <w:r>
          <w:rPr>
            <w:webHidden/>
          </w:rPr>
          <w:fldChar w:fldCharType="begin"/>
        </w:r>
        <w:r>
          <w:rPr>
            <w:webHidden/>
          </w:rPr>
          <w:instrText xml:space="preserve"> PAGEREF _Toc73453005 \h </w:instrText>
        </w:r>
        <w:r>
          <w:rPr>
            <w:webHidden/>
          </w:rPr>
        </w:r>
        <w:r>
          <w:rPr>
            <w:webHidden/>
          </w:rPr>
          <w:fldChar w:fldCharType="separate"/>
        </w:r>
        <w:r>
          <w:rPr>
            <w:webHidden/>
          </w:rPr>
          <w:t>29</w:t>
        </w:r>
        <w:r>
          <w:rPr>
            <w:webHidden/>
          </w:rPr>
          <w:fldChar w:fldCharType="end"/>
        </w:r>
      </w:hyperlink>
    </w:p>
    <w:p w14:paraId="6527C82F" w14:textId="442FB28D" w:rsidR="00BB143B" w:rsidRDefault="00BB143B">
      <w:pPr>
        <w:pStyle w:val="TOC1"/>
        <w:rPr>
          <w:rFonts w:asciiTheme="minorHAnsi" w:eastAsiaTheme="minorEastAsia" w:hAnsiTheme="minorHAnsi" w:cstheme="minorBidi"/>
          <w:kern w:val="0"/>
        </w:rPr>
      </w:pPr>
      <w:hyperlink w:anchor="_Toc73453006" w:history="1">
        <w:r w:rsidRPr="002F7A05">
          <w:rPr>
            <w:rStyle w:val="Hyperlink"/>
          </w:rPr>
          <w:t xml:space="preserve">Tabel 4.9 Tabel </w:t>
        </w:r>
        <w:r w:rsidRPr="002F7A05">
          <w:rPr>
            <w:rStyle w:val="Hyperlink"/>
            <w:i/>
            <w:iCs/>
          </w:rPr>
          <w:t>Orders</w:t>
        </w:r>
        <w:r>
          <w:rPr>
            <w:webHidden/>
          </w:rPr>
          <w:tab/>
        </w:r>
        <w:r>
          <w:rPr>
            <w:webHidden/>
          </w:rPr>
          <w:fldChar w:fldCharType="begin"/>
        </w:r>
        <w:r>
          <w:rPr>
            <w:webHidden/>
          </w:rPr>
          <w:instrText xml:space="preserve"> PAGEREF _Toc73453006 \h </w:instrText>
        </w:r>
        <w:r>
          <w:rPr>
            <w:webHidden/>
          </w:rPr>
        </w:r>
        <w:r>
          <w:rPr>
            <w:webHidden/>
          </w:rPr>
          <w:fldChar w:fldCharType="separate"/>
        </w:r>
        <w:r>
          <w:rPr>
            <w:webHidden/>
          </w:rPr>
          <w:t>30</w:t>
        </w:r>
        <w:r>
          <w:rPr>
            <w:webHidden/>
          </w:rPr>
          <w:fldChar w:fldCharType="end"/>
        </w:r>
      </w:hyperlink>
    </w:p>
    <w:p w14:paraId="42378E1D" w14:textId="1810FADB" w:rsidR="00BB143B" w:rsidRDefault="00BB143B">
      <w:pPr>
        <w:pStyle w:val="TOC1"/>
        <w:rPr>
          <w:rFonts w:asciiTheme="minorHAnsi" w:eastAsiaTheme="minorEastAsia" w:hAnsiTheme="minorHAnsi" w:cstheme="minorBidi"/>
          <w:kern w:val="0"/>
        </w:rPr>
      </w:pPr>
      <w:hyperlink w:anchor="_Toc73453007" w:history="1">
        <w:r w:rsidRPr="002F7A05">
          <w:rPr>
            <w:rStyle w:val="Hyperlink"/>
          </w:rPr>
          <w:t xml:space="preserve">Tabel 4.10 Tabel </w:t>
        </w:r>
        <w:r w:rsidRPr="002F7A05">
          <w:rPr>
            <w:rStyle w:val="Hyperlink"/>
            <w:i/>
            <w:iCs/>
          </w:rPr>
          <w:t>Orders</w:t>
        </w:r>
        <w:r w:rsidRPr="002F7A05">
          <w:rPr>
            <w:rStyle w:val="Hyperlink"/>
          </w:rPr>
          <w:t xml:space="preserve"> </w:t>
        </w:r>
        <w:r w:rsidRPr="002F7A05">
          <w:rPr>
            <w:rStyle w:val="Hyperlink"/>
            <w:i/>
          </w:rPr>
          <w:t>Spare part</w:t>
        </w:r>
        <w:r>
          <w:rPr>
            <w:webHidden/>
          </w:rPr>
          <w:tab/>
        </w:r>
        <w:r>
          <w:rPr>
            <w:webHidden/>
          </w:rPr>
          <w:fldChar w:fldCharType="begin"/>
        </w:r>
        <w:r>
          <w:rPr>
            <w:webHidden/>
          </w:rPr>
          <w:instrText xml:space="preserve"> PAGEREF _Toc73453007 \h </w:instrText>
        </w:r>
        <w:r>
          <w:rPr>
            <w:webHidden/>
          </w:rPr>
        </w:r>
        <w:r>
          <w:rPr>
            <w:webHidden/>
          </w:rPr>
          <w:fldChar w:fldCharType="separate"/>
        </w:r>
        <w:r>
          <w:rPr>
            <w:webHidden/>
          </w:rPr>
          <w:t>31</w:t>
        </w:r>
        <w:r>
          <w:rPr>
            <w:webHidden/>
          </w:rPr>
          <w:fldChar w:fldCharType="end"/>
        </w:r>
      </w:hyperlink>
    </w:p>
    <w:p w14:paraId="6853BC9C" w14:textId="26E3B83C" w:rsidR="00BB143B" w:rsidRDefault="00BB143B">
      <w:pPr>
        <w:pStyle w:val="TOC1"/>
        <w:rPr>
          <w:rFonts w:asciiTheme="minorHAnsi" w:eastAsiaTheme="minorEastAsia" w:hAnsiTheme="minorHAnsi" w:cstheme="minorBidi"/>
          <w:kern w:val="0"/>
        </w:rPr>
      </w:pPr>
      <w:hyperlink w:anchor="_Toc73453008" w:history="1">
        <w:r w:rsidRPr="002F7A05">
          <w:rPr>
            <w:rStyle w:val="Hyperlink"/>
          </w:rPr>
          <w:t>Tabel 4.11 Tabel Jasa</w:t>
        </w:r>
        <w:r>
          <w:rPr>
            <w:webHidden/>
          </w:rPr>
          <w:tab/>
        </w:r>
        <w:r>
          <w:rPr>
            <w:webHidden/>
          </w:rPr>
          <w:fldChar w:fldCharType="begin"/>
        </w:r>
        <w:r>
          <w:rPr>
            <w:webHidden/>
          </w:rPr>
          <w:instrText xml:space="preserve"> PAGEREF _Toc73453008 \h </w:instrText>
        </w:r>
        <w:r>
          <w:rPr>
            <w:webHidden/>
          </w:rPr>
        </w:r>
        <w:r>
          <w:rPr>
            <w:webHidden/>
          </w:rPr>
          <w:fldChar w:fldCharType="separate"/>
        </w:r>
        <w:r>
          <w:rPr>
            <w:webHidden/>
          </w:rPr>
          <w:t>31</w:t>
        </w:r>
        <w:r>
          <w:rPr>
            <w:webHidden/>
          </w:rPr>
          <w:fldChar w:fldCharType="end"/>
        </w:r>
      </w:hyperlink>
    </w:p>
    <w:p w14:paraId="6F7790D9" w14:textId="241029A1" w:rsidR="00BB143B" w:rsidRDefault="00BB143B">
      <w:pPr>
        <w:pStyle w:val="TOC1"/>
        <w:rPr>
          <w:rFonts w:asciiTheme="minorHAnsi" w:eastAsiaTheme="minorEastAsia" w:hAnsiTheme="minorHAnsi" w:cstheme="minorBidi"/>
          <w:kern w:val="0"/>
        </w:rPr>
      </w:pPr>
      <w:hyperlink w:anchor="_Toc73453009" w:history="1">
        <w:r w:rsidRPr="002F7A05">
          <w:rPr>
            <w:rStyle w:val="Hyperlink"/>
          </w:rPr>
          <w:t>Tabel 4.12 Tabel Pengaduan</w:t>
        </w:r>
        <w:r>
          <w:rPr>
            <w:webHidden/>
          </w:rPr>
          <w:tab/>
        </w:r>
        <w:r>
          <w:rPr>
            <w:webHidden/>
          </w:rPr>
          <w:fldChar w:fldCharType="begin"/>
        </w:r>
        <w:r>
          <w:rPr>
            <w:webHidden/>
          </w:rPr>
          <w:instrText xml:space="preserve"> PAGEREF _Toc73453009 \h </w:instrText>
        </w:r>
        <w:r>
          <w:rPr>
            <w:webHidden/>
          </w:rPr>
        </w:r>
        <w:r>
          <w:rPr>
            <w:webHidden/>
          </w:rPr>
          <w:fldChar w:fldCharType="separate"/>
        </w:r>
        <w:r>
          <w:rPr>
            <w:webHidden/>
          </w:rPr>
          <w:t>32</w:t>
        </w:r>
        <w:r>
          <w:rPr>
            <w:webHidden/>
          </w:rPr>
          <w:fldChar w:fldCharType="end"/>
        </w:r>
      </w:hyperlink>
    </w:p>
    <w:p w14:paraId="58FCCF6A" w14:textId="398038F0" w:rsidR="00BB143B" w:rsidRDefault="00BB143B">
      <w:pPr>
        <w:pStyle w:val="TOC1"/>
        <w:rPr>
          <w:rFonts w:asciiTheme="minorHAnsi" w:eastAsiaTheme="minorEastAsia" w:hAnsiTheme="minorHAnsi" w:cstheme="minorBidi"/>
          <w:kern w:val="0"/>
        </w:rPr>
      </w:pPr>
      <w:hyperlink w:anchor="_Toc73453010" w:history="1">
        <w:r w:rsidRPr="002F7A05">
          <w:rPr>
            <w:rStyle w:val="Hyperlink"/>
          </w:rPr>
          <w:t xml:space="preserve">Tabel 4.13 Hasil Pengujian Halaman </w:t>
        </w:r>
        <w:r w:rsidRPr="002F7A05">
          <w:rPr>
            <w:rStyle w:val="Hyperlink"/>
            <w:i/>
            <w:iCs/>
          </w:rPr>
          <w:t>Login</w:t>
        </w:r>
        <w:r>
          <w:rPr>
            <w:webHidden/>
          </w:rPr>
          <w:tab/>
        </w:r>
        <w:r>
          <w:rPr>
            <w:webHidden/>
          </w:rPr>
          <w:fldChar w:fldCharType="begin"/>
        </w:r>
        <w:r>
          <w:rPr>
            <w:webHidden/>
          </w:rPr>
          <w:instrText xml:space="preserve"> PAGEREF _Toc73453010 \h </w:instrText>
        </w:r>
        <w:r>
          <w:rPr>
            <w:webHidden/>
          </w:rPr>
        </w:r>
        <w:r>
          <w:rPr>
            <w:webHidden/>
          </w:rPr>
          <w:fldChar w:fldCharType="separate"/>
        </w:r>
        <w:r>
          <w:rPr>
            <w:webHidden/>
          </w:rPr>
          <w:t>65</w:t>
        </w:r>
        <w:r>
          <w:rPr>
            <w:webHidden/>
          </w:rPr>
          <w:fldChar w:fldCharType="end"/>
        </w:r>
      </w:hyperlink>
    </w:p>
    <w:p w14:paraId="75ADF5A3" w14:textId="387C9E6A" w:rsidR="00BB143B" w:rsidRDefault="00BB143B">
      <w:pPr>
        <w:pStyle w:val="TOC1"/>
        <w:rPr>
          <w:rFonts w:asciiTheme="minorHAnsi" w:eastAsiaTheme="minorEastAsia" w:hAnsiTheme="minorHAnsi" w:cstheme="minorBidi"/>
          <w:kern w:val="0"/>
        </w:rPr>
      </w:pPr>
      <w:hyperlink w:anchor="_Toc73453011" w:history="1">
        <w:r w:rsidRPr="002F7A05">
          <w:rPr>
            <w:rStyle w:val="Hyperlink"/>
          </w:rPr>
          <w:t xml:space="preserve">Tabel 4.14 Hasil Pengujian Halaman </w:t>
        </w:r>
        <w:r w:rsidRPr="002F7A05">
          <w:rPr>
            <w:rStyle w:val="Hyperlink"/>
            <w:i/>
            <w:iCs/>
          </w:rPr>
          <w:t>Dashboard</w:t>
        </w:r>
        <w:r>
          <w:rPr>
            <w:webHidden/>
          </w:rPr>
          <w:tab/>
        </w:r>
        <w:r>
          <w:rPr>
            <w:webHidden/>
          </w:rPr>
          <w:fldChar w:fldCharType="begin"/>
        </w:r>
        <w:r>
          <w:rPr>
            <w:webHidden/>
          </w:rPr>
          <w:instrText xml:space="preserve"> PAGEREF _Toc73453011 \h </w:instrText>
        </w:r>
        <w:r>
          <w:rPr>
            <w:webHidden/>
          </w:rPr>
        </w:r>
        <w:r>
          <w:rPr>
            <w:webHidden/>
          </w:rPr>
          <w:fldChar w:fldCharType="separate"/>
        </w:r>
        <w:r>
          <w:rPr>
            <w:webHidden/>
          </w:rPr>
          <w:t>66</w:t>
        </w:r>
        <w:r>
          <w:rPr>
            <w:webHidden/>
          </w:rPr>
          <w:fldChar w:fldCharType="end"/>
        </w:r>
      </w:hyperlink>
    </w:p>
    <w:p w14:paraId="2DB57024" w14:textId="4B5C8518" w:rsidR="00BB143B" w:rsidRDefault="00BB143B">
      <w:pPr>
        <w:pStyle w:val="TOC1"/>
        <w:rPr>
          <w:rFonts w:asciiTheme="minorHAnsi" w:eastAsiaTheme="minorEastAsia" w:hAnsiTheme="minorHAnsi" w:cstheme="minorBidi"/>
          <w:kern w:val="0"/>
        </w:rPr>
      </w:pPr>
      <w:hyperlink w:anchor="_Toc73453012" w:history="1">
        <w:r w:rsidRPr="002F7A05">
          <w:rPr>
            <w:rStyle w:val="Hyperlink"/>
          </w:rPr>
          <w:t>Tabel 4.15 Hasil Pengujian Halaman Pelanggan</w:t>
        </w:r>
        <w:r>
          <w:rPr>
            <w:webHidden/>
          </w:rPr>
          <w:tab/>
        </w:r>
        <w:r>
          <w:rPr>
            <w:webHidden/>
          </w:rPr>
          <w:fldChar w:fldCharType="begin"/>
        </w:r>
        <w:r>
          <w:rPr>
            <w:webHidden/>
          </w:rPr>
          <w:instrText xml:space="preserve"> PAGEREF _Toc73453012 \h </w:instrText>
        </w:r>
        <w:r>
          <w:rPr>
            <w:webHidden/>
          </w:rPr>
        </w:r>
        <w:r>
          <w:rPr>
            <w:webHidden/>
          </w:rPr>
          <w:fldChar w:fldCharType="separate"/>
        </w:r>
        <w:r>
          <w:rPr>
            <w:webHidden/>
          </w:rPr>
          <w:t>67</w:t>
        </w:r>
        <w:r>
          <w:rPr>
            <w:webHidden/>
          </w:rPr>
          <w:fldChar w:fldCharType="end"/>
        </w:r>
      </w:hyperlink>
    </w:p>
    <w:p w14:paraId="249BEDB8" w14:textId="01CE2E30" w:rsidR="00BB143B" w:rsidRDefault="00BB143B">
      <w:pPr>
        <w:pStyle w:val="TOC1"/>
        <w:rPr>
          <w:rFonts w:asciiTheme="minorHAnsi" w:eastAsiaTheme="minorEastAsia" w:hAnsiTheme="minorHAnsi" w:cstheme="minorBidi"/>
          <w:kern w:val="0"/>
        </w:rPr>
      </w:pPr>
      <w:hyperlink w:anchor="_Toc73453013" w:history="1">
        <w:r w:rsidRPr="002F7A05">
          <w:rPr>
            <w:rStyle w:val="Hyperlink"/>
          </w:rPr>
          <w:t>Tabel 4.16 Hasil Pengujian Halaman Lihat Data Pelanggan</w:t>
        </w:r>
        <w:r>
          <w:rPr>
            <w:webHidden/>
          </w:rPr>
          <w:tab/>
        </w:r>
        <w:r>
          <w:rPr>
            <w:webHidden/>
          </w:rPr>
          <w:fldChar w:fldCharType="begin"/>
        </w:r>
        <w:r>
          <w:rPr>
            <w:webHidden/>
          </w:rPr>
          <w:instrText xml:space="preserve"> PAGEREF _Toc73453013 \h </w:instrText>
        </w:r>
        <w:r>
          <w:rPr>
            <w:webHidden/>
          </w:rPr>
        </w:r>
        <w:r>
          <w:rPr>
            <w:webHidden/>
          </w:rPr>
          <w:fldChar w:fldCharType="separate"/>
        </w:r>
        <w:r>
          <w:rPr>
            <w:webHidden/>
          </w:rPr>
          <w:t>68</w:t>
        </w:r>
        <w:r>
          <w:rPr>
            <w:webHidden/>
          </w:rPr>
          <w:fldChar w:fldCharType="end"/>
        </w:r>
      </w:hyperlink>
    </w:p>
    <w:p w14:paraId="0CFB811E" w14:textId="10EA4EE3" w:rsidR="00BB143B" w:rsidRDefault="00BB143B">
      <w:pPr>
        <w:pStyle w:val="TOC1"/>
        <w:rPr>
          <w:rFonts w:asciiTheme="minorHAnsi" w:eastAsiaTheme="minorEastAsia" w:hAnsiTheme="minorHAnsi" w:cstheme="minorBidi"/>
          <w:kern w:val="0"/>
        </w:rPr>
      </w:pPr>
      <w:hyperlink w:anchor="_Toc73453014" w:history="1">
        <w:r w:rsidRPr="002F7A05">
          <w:rPr>
            <w:rStyle w:val="Hyperlink"/>
          </w:rPr>
          <w:t xml:space="preserve">Tabel 4.17 Hasil Pengujian </w:t>
        </w:r>
        <w:r w:rsidRPr="002F7A05">
          <w:rPr>
            <w:rStyle w:val="Hyperlink"/>
            <w:i/>
          </w:rPr>
          <w:t xml:space="preserve">Form </w:t>
        </w:r>
        <w:r w:rsidRPr="002F7A05">
          <w:rPr>
            <w:rStyle w:val="Hyperlink"/>
          </w:rPr>
          <w:t>Tambah Pelanggan</w:t>
        </w:r>
        <w:r>
          <w:rPr>
            <w:webHidden/>
          </w:rPr>
          <w:tab/>
        </w:r>
        <w:r>
          <w:rPr>
            <w:webHidden/>
          </w:rPr>
          <w:fldChar w:fldCharType="begin"/>
        </w:r>
        <w:r>
          <w:rPr>
            <w:webHidden/>
          </w:rPr>
          <w:instrText xml:space="preserve"> PAGEREF _Toc73453014 \h </w:instrText>
        </w:r>
        <w:r>
          <w:rPr>
            <w:webHidden/>
          </w:rPr>
        </w:r>
        <w:r>
          <w:rPr>
            <w:webHidden/>
          </w:rPr>
          <w:fldChar w:fldCharType="separate"/>
        </w:r>
        <w:r>
          <w:rPr>
            <w:webHidden/>
          </w:rPr>
          <w:t>68</w:t>
        </w:r>
        <w:r>
          <w:rPr>
            <w:webHidden/>
          </w:rPr>
          <w:fldChar w:fldCharType="end"/>
        </w:r>
      </w:hyperlink>
    </w:p>
    <w:p w14:paraId="27950423" w14:textId="60DE2A4F" w:rsidR="00BB143B" w:rsidRDefault="00BB143B">
      <w:pPr>
        <w:pStyle w:val="TOC1"/>
        <w:rPr>
          <w:rFonts w:asciiTheme="minorHAnsi" w:eastAsiaTheme="minorEastAsia" w:hAnsiTheme="minorHAnsi" w:cstheme="minorBidi"/>
          <w:kern w:val="0"/>
        </w:rPr>
      </w:pPr>
      <w:hyperlink w:anchor="_Toc73453015" w:history="1">
        <w:r w:rsidRPr="002F7A05">
          <w:rPr>
            <w:rStyle w:val="Hyperlink"/>
          </w:rPr>
          <w:t xml:space="preserve">Tabel 4.18 Hasil Pengujian Halaman </w:t>
        </w:r>
        <w:r w:rsidRPr="002F7A05">
          <w:rPr>
            <w:rStyle w:val="Hyperlink"/>
            <w:i/>
            <w:iCs/>
          </w:rPr>
          <w:t>Spare part</w:t>
        </w:r>
        <w:r>
          <w:rPr>
            <w:webHidden/>
          </w:rPr>
          <w:tab/>
        </w:r>
        <w:r>
          <w:rPr>
            <w:webHidden/>
          </w:rPr>
          <w:fldChar w:fldCharType="begin"/>
        </w:r>
        <w:r>
          <w:rPr>
            <w:webHidden/>
          </w:rPr>
          <w:instrText xml:space="preserve"> PAGEREF _Toc73453015 \h </w:instrText>
        </w:r>
        <w:r>
          <w:rPr>
            <w:webHidden/>
          </w:rPr>
        </w:r>
        <w:r>
          <w:rPr>
            <w:webHidden/>
          </w:rPr>
          <w:fldChar w:fldCharType="separate"/>
        </w:r>
        <w:r>
          <w:rPr>
            <w:webHidden/>
          </w:rPr>
          <w:t>70</w:t>
        </w:r>
        <w:r>
          <w:rPr>
            <w:webHidden/>
          </w:rPr>
          <w:fldChar w:fldCharType="end"/>
        </w:r>
      </w:hyperlink>
    </w:p>
    <w:p w14:paraId="1ACC7AF3" w14:textId="6C8DC3A9" w:rsidR="00BB143B" w:rsidRDefault="00BB143B">
      <w:pPr>
        <w:pStyle w:val="TOC1"/>
        <w:rPr>
          <w:rFonts w:asciiTheme="minorHAnsi" w:eastAsiaTheme="minorEastAsia" w:hAnsiTheme="minorHAnsi" w:cstheme="minorBidi"/>
          <w:kern w:val="0"/>
        </w:rPr>
      </w:pPr>
      <w:hyperlink w:anchor="_Toc73453016" w:history="1">
        <w:r w:rsidRPr="002F7A05">
          <w:rPr>
            <w:rStyle w:val="Hyperlink"/>
          </w:rPr>
          <w:t xml:space="preserve">Tabel 4.19 Hasil Pengujian Halaman Ubah </w:t>
        </w:r>
        <w:r w:rsidRPr="002F7A05">
          <w:rPr>
            <w:rStyle w:val="Hyperlink"/>
            <w:i/>
            <w:iCs/>
          </w:rPr>
          <w:t>Spare part</w:t>
        </w:r>
        <w:r>
          <w:rPr>
            <w:webHidden/>
          </w:rPr>
          <w:tab/>
        </w:r>
        <w:r>
          <w:rPr>
            <w:webHidden/>
          </w:rPr>
          <w:fldChar w:fldCharType="begin"/>
        </w:r>
        <w:r>
          <w:rPr>
            <w:webHidden/>
          </w:rPr>
          <w:instrText xml:space="preserve"> PAGEREF _Toc73453016 \h </w:instrText>
        </w:r>
        <w:r>
          <w:rPr>
            <w:webHidden/>
          </w:rPr>
        </w:r>
        <w:r>
          <w:rPr>
            <w:webHidden/>
          </w:rPr>
          <w:fldChar w:fldCharType="separate"/>
        </w:r>
        <w:r>
          <w:rPr>
            <w:webHidden/>
          </w:rPr>
          <w:t>71</w:t>
        </w:r>
        <w:r>
          <w:rPr>
            <w:webHidden/>
          </w:rPr>
          <w:fldChar w:fldCharType="end"/>
        </w:r>
      </w:hyperlink>
    </w:p>
    <w:p w14:paraId="319573A7" w14:textId="7811E52C" w:rsidR="00BB143B" w:rsidRDefault="00BB143B">
      <w:pPr>
        <w:pStyle w:val="TOC1"/>
        <w:rPr>
          <w:rFonts w:asciiTheme="minorHAnsi" w:eastAsiaTheme="minorEastAsia" w:hAnsiTheme="minorHAnsi" w:cstheme="minorBidi"/>
          <w:kern w:val="0"/>
        </w:rPr>
      </w:pPr>
      <w:hyperlink w:anchor="_Toc73453017" w:history="1">
        <w:r w:rsidRPr="002F7A05">
          <w:rPr>
            <w:rStyle w:val="Hyperlink"/>
          </w:rPr>
          <w:t xml:space="preserve">Tabel 4.20 Hasil Pengujian Halaman Tambah </w:t>
        </w:r>
        <w:r w:rsidRPr="002F7A05">
          <w:rPr>
            <w:rStyle w:val="Hyperlink"/>
            <w:i/>
            <w:iCs/>
          </w:rPr>
          <w:t>Spare part</w:t>
        </w:r>
        <w:r>
          <w:rPr>
            <w:webHidden/>
          </w:rPr>
          <w:tab/>
        </w:r>
        <w:r>
          <w:rPr>
            <w:webHidden/>
          </w:rPr>
          <w:fldChar w:fldCharType="begin"/>
        </w:r>
        <w:r>
          <w:rPr>
            <w:webHidden/>
          </w:rPr>
          <w:instrText xml:space="preserve"> PAGEREF _Toc73453017 \h </w:instrText>
        </w:r>
        <w:r>
          <w:rPr>
            <w:webHidden/>
          </w:rPr>
        </w:r>
        <w:r>
          <w:rPr>
            <w:webHidden/>
          </w:rPr>
          <w:fldChar w:fldCharType="separate"/>
        </w:r>
        <w:r>
          <w:rPr>
            <w:webHidden/>
          </w:rPr>
          <w:t>72</w:t>
        </w:r>
        <w:r>
          <w:rPr>
            <w:webHidden/>
          </w:rPr>
          <w:fldChar w:fldCharType="end"/>
        </w:r>
      </w:hyperlink>
    </w:p>
    <w:p w14:paraId="4D828A0F" w14:textId="52986EEA" w:rsidR="00BB143B" w:rsidRDefault="00BB143B">
      <w:pPr>
        <w:pStyle w:val="TOC1"/>
        <w:rPr>
          <w:rFonts w:asciiTheme="minorHAnsi" w:eastAsiaTheme="minorEastAsia" w:hAnsiTheme="minorHAnsi" w:cstheme="minorBidi"/>
          <w:kern w:val="0"/>
        </w:rPr>
      </w:pPr>
      <w:hyperlink w:anchor="_Toc73453018" w:history="1">
        <w:r w:rsidRPr="002F7A05">
          <w:rPr>
            <w:rStyle w:val="Hyperlink"/>
          </w:rPr>
          <w:t>Tabel 4.21 Hasil Pengujian Halaman Pelanggan</w:t>
        </w:r>
        <w:r>
          <w:rPr>
            <w:webHidden/>
          </w:rPr>
          <w:tab/>
        </w:r>
        <w:r>
          <w:rPr>
            <w:webHidden/>
          </w:rPr>
          <w:fldChar w:fldCharType="begin"/>
        </w:r>
        <w:r>
          <w:rPr>
            <w:webHidden/>
          </w:rPr>
          <w:instrText xml:space="preserve"> PAGEREF _Toc73453018 \h </w:instrText>
        </w:r>
        <w:r>
          <w:rPr>
            <w:webHidden/>
          </w:rPr>
        </w:r>
        <w:r>
          <w:rPr>
            <w:webHidden/>
          </w:rPr>
          <w:fldChar w:fldCharType="separate"/>
        </w:r>
        <w:r>
          <w:rPr>
            <w:webHidden/>
          </w:rPr>
          <w:t>74</w:t>
        </w:r>
        <w:r>
          <w:rPr>
            <w:webHidden/>
          </w:rPr>
          <w:fldChar w:fldCharType="end"/>
        </w:r>
      </w:hyperlink>
    </w:p>
    <w:p w14:paraId="23F74ABA" w14:textId="1E2C2664" w:rsidR="00BB143B" w:rsidRDefault="00BB143B">
      <w:pPr>
        <w:pStyle w:val="TOC1"/>
        <w:rPr>
          <w:rFonts w:asciiTheme="minorHAnsi" w:eastAsiaTheme="minorEastAsia" w:hAnsiTheme="minorHAnsi" w:cstheme="minorBidi"/>
          <w:kern w:val="0"/>
        </w:rPr>
      </w:pPr>
      <w:hyperlink w:anchor="_Toc73453019" w:history="1">
        <w:r w:rsidRPr="002F7A05">
          <w:rPr>
            <w:rStyle w:val="Hyperlink"/>
          </w:rPr>
          <w:t xml:space="preserve">Tabel 4.22 Hasil Pengujian Halaman Lihat Data </w:t>
        </w:r>
        <w:r w:rsidRPr="002F7A05">
          <w:rPr>
            <w:rStyle w:val="Hyperlink"/>
            <w:i/>
          </w:rPr>
          <w:t>Admin</w:t>
        </w:r>
        <w:r>
          <w:rPr>
            <w:webHidden/>
          </w:rPr>
          <w:tab/>
        </w:r>
        <w:r>
          <w:rPr>
            <w:webHidden/>
          </w:rPr>
          <w:fldChar w:fldCharType="begin"/>
        </w:r>
        <w:r>
          <w:rPr>
            <w:webHidden/>
          </w:rPr>
          <w:instrText xml:space="preserve"> PAGEREF _Toc73453019 \h </w:instrText>
        </w:r>
        <w:r>
          <w:rPr>
            <w:webHidden/>
          </w:rPr>
        </w:r>
        <w:r>
          <w:rPr>
            <w:webHidden/>
          </w:rPr>
          <w:fldChar w:fldCharType="separate"/>
        </w:r>
        <w:r>
          <w:rPr>
            <w:webHidden/>
          </w:rPr>
          <w:t>75</w:t>
        </w:r>
        <w:r>
          <w:rPr>
            <w:webHidden/>
          </w:rPr>
          <w:fldChar w:fldCharType="end"/>
        </w:r>
      </w:hyperlink>
    </w:p>
    <w:p w14:paraId="60FA7CE9" w14:textId="0709842B" w:rsidR="00BB143B" w:rsidRDefault="00BB143B">
      <w:pPr>
        <w:pStyle w:val="TOC1"/>
        <w:rPr>
          <w:rFonts w:asciiTheme="minorHAnsi" w:eastAsiaTheme="minorEastAsia" w:hAnsiTheme="minorHAnsi" w:cstheme="minorBidi"/>
          <w:kern w:val="0"/>
        </w:rPr>
      </w:pPr>
      <w:hyperlink w:anchor="_Toc73453020" w:history="1">
        <w:r w:rsidRPr="002F7A05">
          <w:rPr>
            <w:rStyle w:val="Hyperlink"/>
          </w:rPr>
          <w:t xml:space="preserve">Tabel 4.23 Hasil Pengujian </w:t>
        </w:r>
        <w:r w:rsidRPr="002F7A05">
          <w:rPr>
            <w:rStyle w:val="Hyperlink"/>
            <w:i/>
          </w:rPr>
          <w:t xml:space="preserve">Form </w:t>
        </w:r>
        <w:r w:rsidRPr="002F7A05">
          <w:rPr>
            <w:rStyle w:val="Hyperlink"/>
          </w:rPr>
          <w:t xml:space="preserve">Tambah </w:t>
        </w:r>
        <w:r w:rsidRPr="002F7A05">
          <w:rPr>
            <w:rStyle w:val="Hyperlink"/>
            <w:i/>
          </w:rPr>
          <w:t>Admin</w:t>
        </w:r>
        <w:r>
          <w:rPr>
            <w:webHidden/>
          </w:rPr>
          <w:tab/>
        </w:r>
        <w:r>
          <w:rPr>
            <w:webHidden/>
          </w:rPr>
          <w:fldChar w:fldCharType="begin"/>
        </w:r>
        <w:r>
          <w:rPr>
            <w:webHidden/>
          </w:rPr>
          <w:instrText xml:space="preserve"> PAGEREF _Toc73453020 \h </w:instrText>
        </w:r>
        <w:r>
          <w:rPr>
            <w:webHidden/>
          </w:rPr>
        </w:r>
        <w:r>
          <w:rPr>
            <w:webHidden/>
          </w:rPr>
          <w:fldChar w:fldCharType="separate"/>
        </w:r>
        <w:r>
          <w:rPr>
            <w:webHidden/>
          </w:rPr>
          <w:t>75</w:t>
        </w:r>
        <w:r>
          <w:rPr>
            <w:webHidden/>
          </w:rPr>
          <w:fldChar w:fldCharType="end"/>
        </w:r>
      </w:hyperlink>
    </w:p>
    <w:p w14:paraId="0496F175" w14:textId="4056BB71" w:rsidR="00BB143B" w:rsidRDefault="00BB143B">
      <w:pPr>
        <w:pStyle w:val="TOC1"/>
        <w:rPr>
          <w:rFonts w:asciiTheme="minorHAnsi" w:eastAsiaTheme="minorEastAsia" w:hAnsiTheme="minorHAnsi" w:cstheme="minorBidi"/>
          <w:kern w:val="0"/>
        </w:rPr>
      </w:pPr>
      <w:hyperlink w:anchor="_Toc73453021" w:history="1">
        <w:r w:rsidRPr="002F7A05">
          <w:rPr>
            <w:rStyle w:val="Hyperlink"/>
          </w:rPr>
          <w:t>Tabel 4.24 Hasil Pengujian Halaman Teknisi</w:t>
        </w:r>
        <w:r>
          <w:rPr>
            <w:webHidden/>
          </w:rPr>
          <w:tab/>
        </w:r>
        <w:r>
          <w:rPr>
            <w:webHidden/>
          </w:rPr>
          <w:fldChar w:fldCharType="begin"/>
        </w:r>
        <w:r>
          <w:rPr>
            <w:webHidden/>
          </w:rPr>
          <w:instrText xml:space="preserve"> PAGEREF _Toc73453021 \h </w:instrText>
        </w:r>
        <w:r>
          <w:rPr>
            <w:webHidden/>
          </w:rPr>
        </w:r>
        <w:r>
          <w:rPr>
            <w:webHidden/>
          </w:rPr>
          <w:fldChar w:fldCharType="separate"/>
        </w:r>
        <w:r>
          <w:rPr>
            <w:webHidden/>
          </w:rPr>
          <w:t>76</w:t>
        </w:r>
        <w:r>
          <w:rPr>
            <w:webHidden/>
          </w:rPr>
          <w:fldChar w:fldCharType="end"/>
        </w:r>
      </w:hyperlink>
    </w:p>
    <w:p w14:paraId="2DB9BDD1" w14:textId="2920080B" w:rsidR="00BB143B" w:rsidRDefault="00BB143B">
      <w:pPr>
        <w:pStyle w:val="TOC1"/>
        <w:rPr>
          <w:rFonts w:asciiTheme="minorHAnsi" w:eastAsiaTheme="minorEastAsia" w:hAnsiTheme="minorHAnsi" w:cstheme="minorBidi"/>
          <w:kern w:val="0"/>
        </w:rPr>
      </w:pPr>
      <w:hyperlink w:anchor="_Toc73453022" w:history="1">
        <w:r w:rsidRPr="002F7A05">
          <w:rPr>
            <w:rStyle w:val="Hyperlink"/>
          </w:rPr>
          <w:t>Tabel 4.25 Hasil Pengujian Halaman Lihat Data Teknisi</w:t>
        </w:r>
        <w:r>
          <w:rPr>
            <w:webHidden/>
          </w:rPr>
          <w:tab/>
        </w:r>
        <w:r>
          <w:rPr>
            <w:webHidden/>
          </w:rPr>
          <w:fldChar w:fldCharType="begin"/>
        </w:r>
        <w:r>
          <w:rPr>
            <w:webHidden/>
          </w:rPr>
          <w:instrText xml:space="preserve"> PAGEREF _Toc73453022 \h </w:instrText>
        </w:r>
        <w:r>
          <w:rPr>
            <w:webHidden/>
          </w:rPr>
        </w:r>
        <w:r>
          <w:rPr>
            <w:webHidden/>
          </w:rPr>
          <w:fldChar w:fldCharType="separate"/>
        </w:r>
        <w:r>
          <w:rPr>
            <w:webHidden/>
          </w:rPr>
          <w:t>77</w:t>
        </w:r>
        <w:r>
          <w:rPr>
            <w:webHidden/>
          </w:rPr>
          <w:fldChar w:fldCharType="end"/>
        </w:r>
      </w:hyperlink>
    </w:p>
    <w:p w14:paraId="49B3CA20" w14:textId="2AB30120" w:rsidR="00BB143B" w:rsidRDefault="00BB143B">
      <w:pPr>
        <w:pStyle w:val="TOC1"/>
        <w:rPr>
          <w:rFonts w:asciiTheme="minorHAnsi" w:eastAsiaTheme="minorEastAsia" w:hAnsiTheme="minorHAnsi" w:cstheme="minorBidi"/>
          <w:kern w:val="0"/>
        </w:rPr>
      </w:pPr>
      <w:hyperlink w:anchor="_Toc73453023" w:history="1">
        <w:r w:rsidRPr="002F7A05">
          <w:rPr>
            <w:rStyle w:val="Hyperlink"/>
          </w:rPr>
          <w:t xml:space="preserve">Tabel 4.26 Hasil Pengujian Halaman Ubah </w:t>
        </w:r>
        <w:r w:rsidRPr="002F7A05">
          <w:rPr>
            <w:rStyle w:val="Hyperlink"/>
            <w:i/>
          </w:rPr>
          <w:t>Biodata</w:t>
        </w:r>
        <w:r>
          <w:rPr>
            <w:webHidden/>
          </w:rPr>
          <w:tab/>
        </w:r>
        <w:r>
          <w:rPr>
            <w:webHidden/>
          </w:rPr>
          <w:fldChar w:fldCharType="begin"/>
        </w:r>
        <w:r>
          <w:rPr>
            <w:webHidden/>
          </w:rPr>
          <w:instrText xml:space="preserve"> PAGEREF _Toc73453023 \h </w:instrText>
        </w:r>
        <w:r>
          <w:rPr>
            <w:webHidden/>
          </w:rPr>
        </w:r>
        <w:r>
          <w:rPr>
            <w:webHidden/>
          </w:rPr>
          <w:fldChar w:fldCharType="separate"/>
        </w:r>
        <w:r>
          <w:rPr>
            <w:webHidden/>
          </w:rPr>
          <w:t>77</w:t>
        </w:r>
        <w:r>
          <w:rPr>
            <w:webHidden/>
          </w:rPr>
          <w:fldChar w:fldCharType="end"/>
        </w:r>
      </w:hyperlink>
    </w:p>
    <w:p w14:paraId="115E073E" w14:textId="26D35EBB" w:rsidR="00BB143B" w:rsidRDefault="00BB143B">
      <w:pPr>
        <w:pStyle w:val="TOC1"/>
        <w:rPr>
          <w:rFonts w:asciiTheme="minorHAnsi" w:eastAsiaTheme="minorEastAsia" w:hAnsiTheme="minorHAnsi" w:cstheme="minorBidi"/>
          <w:kern w:val="0"/>
        </w:rPr>
      </w:pPr>
      <w:hyperlink w:anchor="_Toc73453024" w:history="1">
        <w:r w:rsidRPr="002F7A05">
          <w:rPr>
            <w:rStyle w:val="Hyperlink"/>
          </w:rPr>
          <w:t>Tabel 4.27 Hasil Pengujian Halaman Jasa</w:t>
        </w:r>
        <w:r>
          <w:rPr>
            <w:webHidden/>
          </w:rPr>
          <w:tab/>
        </w:r>
        <w:r>
          <w:rPr>
            <w:webHidden/>
          </w:rPr>
          <w:fldChar w:fldCharType="begin"/>
        </w:r>
        <w:r>
          <w:rPr>
            <w:webHidden/>
          </w:rPr>
          <w:instrText xml:space="preserve"> PAGEREF _Toc73453024 \h </w:instrText>
        </w:r>
        <w:r>
          <w:rPr>
            <w:webHidden/>
          </w:rPr>
        </w:r>
        <w:r>
          <w:rPr>
            <w:webHidden/>
          </w:rPr>
          <w:fldChar w:fldCharType="separate"/>
        </w:r>
        <w:r>
          <w:rPr>
            <w:webHidden/>
          </w:rPr>
          <w:t>79</w:t>
        </w:r>
        <w:r>
          <w:rPr>
            <w:webHidden/>
          </w:rPr>
          <w:fldChar w:fldCharType="end"/>
        </w:r>
      </w:hyperlink>
    </w:p>
    <w:p w14:paraId="5F48924A" w14:textId="6085F028" w:rsidR="00BB143B" w:rsidRDefault="00BB143B">
      <w:pPr>
        <w:pStyle w:val="TOC1"/>
        <w:rPr>
          <w:rFonts w:asciiTheme="minorHAnsi" w:eastAsiaTheme="minorEastAsia" w:hAnsiTheme="minorHAnsi" w:cstheme="minorBidi"/>
          <w:kern w:val="0"/>
        </w:rPr>
      </w:pPr>
      <w:hyperlink w:anchor="_Toc73453025" w:history="1">
        <w:r w:rsidRPr="002F7A05">
          <w:rPr>
            <w:rStyle w:val="Hyperlink"/>
          </w:rPr>
          <w:t xml:space="preserve">Tabel 4.28 Hasil Pengujian </w:t>
        </w:r>
        <w:r w:rsidRPr="002F7A05">
          <w:rPr>
            <w:rStyle w:val="Hyperlink"/>
            <w:i/>
          </w:rPr>
          <w:t xml:space="preserve">Form </w:t>
        </w:r>
        <w:r w:rsidRPr="002F7A05">
          <w:rPr>
            <w:rStyle w:val="Hyperlink"/>
          </w:rPr>
          <w:t>Tambah Jasa</w:t>
        </w:r>
        <w:r>
          <w:rPr>
            <w:webHidden/>
          </w:rPr>
          <w:tab/>
        </w:r>
        <w:r>
          <w:rPr>
            <w:webHidden/>
          </w:rPr>
          <w:fldChar w:fldCharType="begin"/>
        </w:r>
        <w:r>
          <w:rPr>
            <w:webHidden/>
          </w:rPr>
          <w:instrText xml:space="preserve"> PAGEREF _Toc73453025 \h </w:instrText>
        </w:r>
        <w:r>
          <w:rPr>
            <w:webHidden/>
          </w:rPr>
        </w:r>
        <w:r>
          <w:rPr>
            <w:webHidden/>
          </w:rPr>
          <w:fldChar w:fldCharType="separate"/>
        </w:r>
        <w:r>
          <w:rPr>
            <w:webHidden/>
          </w:rPr>
          <w:t>80</w:t>
        </w:r>
        <w:r>
          <w:rPr>
            <w:webHidden/>
          </w:rPr>
          <w:fldChar w:fldCharType="end"/>
        </w:r>
      </w:hyperlink>
    </w:p>
    <w:p w14:paraId="7E2106A2" w14:textId="54392DB5" w:rsidR="00BB143B" w:rsidRDefault="00BB143B">
      <w:pPr>
        <w:pStyle w:val="TOC1"/>
        <w:rPr>
          <w:rFonts w:asciiTheme="minorHAnsi" w:eastAsiaTheme="minorEastAsia" w:hAnsiTheme="minorHAnsi" w:cstheme="minorBidi"/>
          <w:kern w:val="0"/>
        </w:rPr>
      </w:pPr>
      <w:hyperlink w:anchor="_Toc73453026" w:history="1">
        <w:r w:rsidRPr="002F7A05">
          <w:rPr>
            <w:rStyle w:val="Hyperlink"/>
          </w:rPr>
          <w:t xml:space="preserve">Tabel 4.29 Hasil Pengujian </w:t>
        </w:r>
        <w:r w:rsidRPr="002F7A05">
          <w:rPr>
            <w:rStyle w:val="Hyperlink"/>
            <w:i/>
          </w:rPr>
          <w:t>Form Edit</w:t>
        </w:r>
        <w:r w:rsidRPr="002F7A05">
          <w:rPr>
            <w:rStyle w:val="Hyperlink"/>
          </w:rPr>
          <w:t xml:space="preserve"> Jasa</w:t>
        </w:r>
        <w:r>
          <w:rPr>
            <w:webHidden/>
          </w:rPr>
          <w:tab/>
        </w:r>
        <w:r>
          <w:rPr>
            <w:webHidden/>
          </w:rPr>
          <w:fldChar w:fldCharType="begin"/>
        </w:r>
        <w:r>
          <w:rPr>
            <w:webHidden/>
          </w:rPr>
          <w:instrText xml:space="preserve"> PAGEREF _Toc73453026 \h </w:instrText>
        </w:r>
        <w:r>
          <w:rPr>
            <w:webHidden/>
          </w:rPr>
        </w:r>
        <w:r>
          <w:rPr>
            <w:webHidden/>
          </w:rPr>
          <w:fldChar w:fldCharType="separate"/>
        </w:r>
        <w:r>
          <w:rPr>
            <w:webHidden/>
          </w:rPr>
          <w:t>81</w:t>
        </w:r>
        <w:r>
          <w:rPr>
            <w:webHidden/>
          </w:rPr>
          <w:fldChar w:fldCharType="end"/>
        </w:r>
      </w:hyperlink>
    </w:p>
    <w:p w14:paraId="54086851" w14:textId="161E8451" w:rsidR="00BB143B" w:rsidRDefault="00BB143B">
      <w:pPr>
        <w:pStyle w:val="TOC1"/>
        <w:rPr>
          <w:rFonts w:asciiTheme="minorHAnsi" w:eastAsiaTheme="minorEastAsia" w:hAnsiTheme="minorHAnsi" w:cstheme="minorBidi"/>
          <w:kern w:val="0"/>
        </w:rPr>
      </w:pPr>
      <w:hyperlink w:anchor="_Toc73453027" w:history="1">
        <w:r w:rsidRPr="002F7A05">
          <w:rPr>
            <w:rStyle w:val="Hyperlink"/>
          </w:rPr>
          <w:t xml:space="preserve">Tabel 4.30 Hasil Pengujian Halaman </w:t>
        </w:r>
        <w:r w:rsidRPr="002F7A05">
          <w:rPr>
            <w:rStyle w:val="Hyperlink"/>
            <w:i/>
            <w:iCs/>
          </w:rPr>
          <w:t>Order</w:t>
        </w:r>
        <w:r>
          <w:rPr>
            <w:webHidden/>
          </w:rPr>
          <w:tab/>
        </w:r>
        <w:r>
          <w:rPr>
            <w:webHidden/>
          </w:rPr>
          <w:fldChar w:fldCharType="begin"/>
        </w:r>
        <w:r>
          <w:rPr>
            <w:webHidden/>
          </w:rPr>
          <w:instrText xml:space="preserve"> PAGEREF _Toc73453027 \h </w:instrText>
        </w:r>
        <w:r>
          <w:rPr>
            <w:webHidden/>
          </w:rPr>
        </w:r>
        <w:r>
          <w:rPr>
            <w:webHidden/>
          </w:rPr>
          <w:fldChar w:fldCharType="separate"/>
        </w:r>
        <w:r>
          <w:rPr>
            <w:webHidden/>
          </w:rPr>
          <w:t>82</w:t>
        </w:r>
        <w:r>
          <w:rPr>
            <w:webHidden/>
          </w:rPr>
          <w:fldChar w:fldCharType="end"/>
        </w:r>
      </w:hyperlink>
    </w:p>
    <w:p w14:paraId="6196C1D1" w14:textId="5FC62BD4" w:rsidR="00BB143B" w:rsidRDefault="00BB143B">
      <w:pPr>
        <w:pStyle w:val="TOC1"/>
        <w:rPr>
          <w:rFonts w:asciiTheme="minorHAnsi" w:eastAsiaTheme="minorEastAsia" w:hAnsiTheme="minorHAnsi" w:cstheme="minorBidi"/>
          <w:kern w:val="0"/>
        </w:rPr>
      </w:pPr>
      <w:hyperlink w:anchor="_Toc73453028" w:history="1">
        <w:r w:rsidRPr="002F7A05">
          <w:rPr>
            <w:rStyle w:val="Hyperlink"/>
          </w:rPr>
          <w:t xml:space="preserve">Tabel 4.31 Hasil Pengujian Halaman Tambah </w:t>
        </w:r>
        <w:r w:rsidRPr="002F7A05">
          <w:rPr>
            <w:rStyle w:val="Hyperlink"/>
            <w:i/>
            <w:iCs/>
          </w:rPr>
          <w:t>Order</w:t>
        </w:r>
        <w:r>
          <w:rPr>
            <w:webHidden/>
          </w:rPr>
          <w:tab/>
        </w:r>
        <w:r>
          <w:rPr>
            <w:webHidden/>
          </w:rPr>
          <w:fldChar w:fldCharType="begin"/>
        </w:r>
        <w:r>
          <w:rPr>
            <w:webHidden/>
          </w:rPr>
          <w:instrText xml:space="preserve"> PAGEREF _Toc73453028 \h </w:instrText>
        </w:r>
        <w:r>
          <w:rPr>
            <w:webHidden/>
          </w:rPr>
        </w:r>
        <w:r>
          <w:rPr>
            <w:webHidden/>
          </w:rPr>
          <w:fldChar w:fldCharType="separate"/>
        </w:r>
        <w:r>
          <w:rPr>
            <w:webHidden/>
          </w:rPr>
          <w:t>83</w:t>
        </w:r>
        <w:r>
          <w:rPr>
            <w:webHidden/>
          </w:rPr>
          <w:fldChar w:fldCharType="end"/>
        </w:r>
      </w:hyperlink>
    </w:p>
    <w:p w14:paraId="6F965952" w14:textId="7225CF91" w:rsidR="00BB143B" w:rsidRDefault="00BB143B">
      <w:pPr>
        <w:pStyle w:val="TOC1"/>
        <w:rPr>
          <w:rFonts w:asciiTheme="minorHAnsi" w:eastAsiaTheme="minorEastAsia" w:hAnsiTheme="minorHAnsi" w:cstheme="minorBidi"/>
          <w:kern w:val="0"/>
        </w:rPr>
      </w:pPr>
      <w:hyperlink w:anchor="_Toc73453029" w:history="1">
        <w:r w:rsidRPr="002F7A05">
          <w:rPr>
            <w:rStyle w:val="Hyperlink"/>
          </w:rPr>
          <w:t xml:space="preserve">Tabel 4.32 Hasil Pengujian Halaman Lihat </w:t>
        </w:r>
        <w:r w:rsidRPr="002F7A05">
          <w:rPr>
            <w:rStyle w:val="Hyperlink"/>
            <w:i/>
            <w:iCs/>
          </w:rPr>
          <w:t>Order</w:t>
        </w:r>
        <w:r>
          <w:rPr>
            <w:webHidden/>
          </w:rPr>
          <w:tab/>
        </w:r>
        <w:r>
          <w:rPr>
            <w:webHidden/>
          </w:rPr>
          <w:fldChar w:fldCharType="begin"/>
        </w:r>
        <w:r>
          <w:rPr>
            <w:webHidden/>
          </w:rPr>
          <w:instrText xml:space="preserve"> PAGEREF _Toc73453029 \h </w:instrText>
        </w:r>
        <w:r>
          <w:rPr>
            <w:webHidden/>
          </w:rPr>
        </w:r>
        <w:r>
          <w:rPr>
            <w:webHidden/>
          </w:rPr>
          <w:fldChar w:fldCharType="separate"/>
        </w:r>
        <w:r>
          <w:rPr>
            <w:webHidden/>
          </w:rPr>
          <w:t>86</w:t>
        </w:r>
        <w:r>
          <w:rPr>
            <w:webHidden/>
          </w:rPr>
          <w:fldChar w:fldCharType="end"/>
        </w:r>
      </w:hyperlink>
    </w:p>
    <w:p w14:paraId="75ED9C4A" w14:textId="3B791C0B" w:rsidR="00BB143B" w:rsidRDefault="00BB143B">
      <w:pPr>
        <w:pStyle w:val="TOC1"/>
        <w:rPr>
          <w:rFonts w:asciiTheme="minorHAnsi" w:eastAsiaTheme="minorEastAsia" w:hAnsiTheme="minorHAnsi" w:cstheme="minorBidi"/>
          <w:kern w:val="0"/>
        </w:rPr>
      </w:pPr>
      <w:hyperlink w:anchor="_Toc73453030" w:history="1">
        <w:r w:rsidRPr="002F7A05">
          <w:rPr>
            <w:rStyle w:val="Hyperlink"/>
          </w:rPr>
          <w:t>Tabel 4.33 Hasil Pengujian Halaman Cetak Laporan</w:t>
        </w:r>
        <w:r>
          <w:rPr>
            <w:webHidden/>
          </w:rPr>
          <w:tab/>
        </w:r>
        <w:r>
          <w:rPr>
            <w:webHidden/>
          </w:rPr>
          <w:fldChar w:fldCharType="begin"/>
        </w:r>
        <w:r>
          <w:rPr>
            <w:webHidden/>
          </w:rPr>
          <w:instrText xml:space="preserve"> PAGEREF _Toc73453030 \h </w:instrText>
        </w:r>
        <w:r>
          <w:rPr>
            <w:webHidden/>
          </w:rPr>
        </w:r>
        <w:r>
          <w:rPr>
            <w:webHidden/>
          </w:rPr>
          <w:fldChar w:fldCharType="separate"/>
        </w:r>
        <w:r>
          <w:rPr>
            <w:webHidden/>
          </w:rPr>
          <w:t>86</w:t>
        </w:r>
        <w:r>
          <w:rPr>
            <w:webHidden/>
          </w:rPr>
          <w:fldChar w:fldCharType="end"/>
        </w:r>
      </w:hyperlink>
    </w:p>
    <w:p w14:paraId="3791CCAD" w14:textId="6582175E" w:rsidR="00BB143B" w:rsidRDefault="00BB143B">
      <w:pPr>
        <w:pStyle w:val="TOC1"/>
        <w:rPr>
          <w:rFonts w:asciiTheme="minorHAnsi" w:eastAsiaTheme="minorEastAsia" w:hAnsiTheme="minorHAnsi" w:cstheme="minorBidi"/>
          <w:kern w:val="0"/>
        </w:rPr>
      </w:pPr>
      <w:hyperlink w:anchor="_Toc73453031" w:history="1">
        <w:r w:rsidRPr="002F7A05">
          <w:rPr>
            <w:rStyle w:val="Hyperlink"/>
          </w:rPr>
          <w:t>Tabel 4.34 Hasil Pengujian Halaman Saran</w:t>
        </w:r>
        <w:r>
          <w:rPr>
            <w:webHidden/>
          </w:rPr>
          <w:tab/>
        </w:r>
        <w:r>
          <w:rPr>
            <w:webHidden/>
          </w:rPr>
          <w:fldChar w:fldCharType="begin"/>
        </w:r>
        <w:r>
          <w:rPr>
            <w:webHidden/>
          </w:rPr>
          <w:instrText xml:space="preserve"> PAGEREF _Toc73453031 \h </w:instrText>
        </w:r>
        <w:r>
          <w:rPr>
            <w:webHidden/>
          </w:rPr>
        </w:r>
        <w:r>
          <w:rPr>
            <w:webHidden/>
          </w:rPr>
          <w:fldChar w:fldCharType="separate"/>
        </w:r>
        <w:r>
          <w:rPr>
            <w:webHidden/>
          </w:rPr>
          <w:t>87</w:t>
        </w:r>
        <w:r>
          <w:rPr>
            <w:webHidden/>
          </w:rPr>
          <w:fldChar w:fldCharType="end"/>
        </w:r>
      </w:hyperlink>
    </w:p>
    <w:p w14:paraId="6F65E42F" w14:textId="15AC801B" w:rsidR="00BB143B" w:rsidRDefault="00BB143B">
      <w:pPr>
        <w:pStyle w:val="TOC1"/>
        <w:rPr>
          <w:rFonts w:asciiTheme="minorHAnsi" w:eastAsiaTheme="minorEastAsia" w:hAnsiTheme="minorHAnsi" w:cstheme="minorBidi"/>
          <w:kern w:val="0"/>
        </w:rPr>
      </w:pPr>
      <w:hyperlink w:anchor="_Toc73453032" w:history="1">
        <w:r w:rsidRPr="002F7A05">
          <w:rPr>
            <w:rStyle w:val="Hyperlink"/>
          </w:rPr>
          <w:t>Tabel 4.35 Hasil Pengujian Halaman Lihat Saran</w:t>
        </w:r>
        <w:r>
          <w:rPr>
            <w:webHidden/>
          </w:rPr>
          <w:tab/>
        </w:r>
        <w:r>
          <w:rPr>
            <w:webHidden/>
          </w:rPr>
          <w:fldChar w:fldCharType="begin"/>
        </w:r>
        <w:r>
          <w:rPr>
            <w:webHidden/>
          </w:rPr>
          <w:instrText xml:space="preserve"> PAGEREF _Toc73453032 \h </w:instrText>
        </w:r>
        <w:r>
          <w:rPr>
            <w:webHidden/>
          </w:rPr>
        </w:r>
        <w:r>
          <w:rPr>
            <w:webHidden/>
          </w:rPr>
          <w:fldChar w:fldCharType="separate"/>
        </w:r>
        <w:r>
          <w:rPr>
            <w:webHidden/>
          </w:rPr>
          <w:t>87</w:t>
        </w:r>
        <w:r>
          <w:rPr>
            <w:webHidden/>
          </w:rPr>
          <w:fldChar w:fldCharType="end"/>
        </w:r>
      </w:hyperlink>
    </w:p>
    <w:p w14:paraId="32EFC906" w14:textId="311D7932" w:rsidR="00BB143B" w:rsidRDefault="00BB143B">
      <w:pPr>
        <w:pStyle w:val="TOC1"/>
        <w:rPr>
          <w:rFonts w:asciiTheme="minorHAnsi" w:eastAsiaTheme="minorEastAsia" w:hAnsiTheme="minorHAnsi" w:cstheme="minorBidi"/>
          <w:kern w:val="0"/>
        </w:rPr>
      </w:pPr>
      <w:hyperlink w:anchor="_Toc73453033" w:history="1">
        <w:r w:rsidRPr="002F7A05">
          <w:rPr>
            <w:rStyle w:val="Hyperlink"/>
          </w:rPr>
          <w:t>Tabel 4.36 Hasil Pengujian Halaman Komplain</w:t>
        </w:r>
        <w:r>
          <w:rPr>
            <w:webHidden/>
          </w:rPr>
          <w:tab/>
        </w:r>
        <w:r>
          <w:rPr>
            <w:webHidden/>
          </w:rPr>
          <w:fldChar w:fldCharType="begin"/>
        </w:r>
        <w:r>
          <w:rPr>
            <w:webHidden/>
          </w:rPr>
          <w:instrText xml:space="preserve"> PAGEREF _Toc73453033 \h </w:instrText>
        </w:r>
        <w:r>
          <w:rPr>
            <w:webHidden/>
          </w:rPr>
        </w:r>
        <w:r>
          <w:rPr>
            <w:webHidden/>
          </w:rPr>
          <w:fldChar w:fldCharType="separate"/>
        </w:r>
        <w:r>
          <w:rPr>
            <w:webHidden/>
          </w:rPr>
          <w:t>88</w:t>
        </w:r>
        <w:r>
          <w:rPr>
            <w:webHidden/>
          </w:rPr>
          <w:fldChar w:fldCharType="end"/>
        </w:r>
      </w:hyperlink>
    </w:p>
    <w:p w14:paraId="33FFBF07" w14:textId="707F4A3B" w:rsidR="00BB143B" w:rsidRDefault="00BB143B">
      <w:pPr>
        <w:pStyle w:val="TOC1"/>
        <w:rPr>
          <w:rFonts w:asciiTheme="minorHAnsi" w:eastAsiaTheme="minorEastAsia" w:hAnsiTheme="minorHAnsi" w:cstheme="minorBidi"/>
          <w:kern w:val="0"/>
        </w:rPr>
      </w:pPr>
      <w:hyperlink w:anchor="_Toc73453034" w:history="1">
        <w:r w:rsidRPr="002F7A05">
          <w:rPr>
            <w:rStyle w:val="Hyperlink"/>
          </w:rPr>
          <w:t>Tabel 4.37 Hasil Pengujian Halaman Lihat Komplain</w:t>
        </w:r>
        <w:r>
          <w:rPr>
            <w:webHidden/>
          </w:rPr>
          <w:tab/>
        </w:r>
        <w:r>
          <w:rPr>
            <w:webHidden/>
          </w:rPr>
          <w:fldChar w:fldCharType="begin"/>
        </w:r>
        <w:r>
          <w:rPr>
            <w:webHidden/>
          </w:rPr>
          <w:instrText xml:space="preserve"> PAGEREF _Toc73453034 \h </w:instrText>
        </w:r>
        <w:r>
          <w:rPr>
            <w:webHidden/>
          </w:rPr>
        </w:r>
        <w:r>
          <w:rPr>
            <w:webHidden/>
          </w:rPr>
          <w:fldChar w:fldCharType="separate"/>
        </w:r>
        <w:r>
          <w:rPr>
            <w:webHidden/>
          </w:rPr>
          <w:t>88</w:t>
        </w:r>
        <w:r>
          <w:rPr>
            <w:webHidden/>
          </w:rPr>
          <w:fldChar w:fldCharType="end"/>
        </w:r>
      </w:hyperlink>
    </w:p>
    <w:p w14:paraId="75502CD5" w14:textId="6FD07B72" w:rsidR="00BB143B" w:rsidRDefault="00BB143B">
      <w:pPr>
        <w:pStyle w:val="TOC1"/>
        <w:rPr>
          <w:rFonts w:asciiTheme="minorHAnsi" w:eastAsiaTheme="minorEastAsia" w:hAnsiTheme="minorHAnsi" w:cstheme="minorBidi"/>
          <w:kern w:val="0"/>
        </w:rPr>
      </w:pPr>
      <w:hyperlink w:anchor="_Toc73453035" w:history="1">
        <w:r w:rsidRPr="002F7A05">
          <w:rPr>
            <w:rStyle w:val="Hyperlink"/>
          </w:rPr>
          <w:t xml:space="preserve">Tabel 4.38 Hasil Pengujian Halaman </w:t>
        </w:r>
        <w:r w:rsidRPr="002F7A05">
          <w:rPr>
            <w:rStyle w:val="Hyperlink"/>
            <w:i/>
            <w:iCs/>
          </w:rPr>
          <w:t>Dashboard</w:t>
        </w:r>
        <w:r>
          <w:rPr>
            <w:webHidden/>
          </w:rPr>
          <w:tab/>
        </w:r>
        <w:r>
          <w:rPr>
            <w:webHidden/>
          </w:rPr>
          <w:fldChar w:fldCharType="begin"/>
        </w:r>
        <w:r>
          <w:rPr>
            <w:webHidden/>
          </w:rPr>
          <w:instrText xml:space="preserve"> PAGEREF _Toc73453035 \h </w:instrText>
        </w:r>
        <w:r>
          <w:rPr>
            <w:webHidden/>
          </w:rPr>
        </w:r>
        <w:r>
          <w:rPr>
            <w:webHidden/>
          </w:rPr>
          <w:fldChar w:fldCharType="separate"/>
        </w:r>
        <w:r>
          <w:rPr>
            <w:webHidden/>
          </w:rPr>
          <w:t>88</w:t>
        </w:r>
        <w:r>
          <w:rPr>
            <w:webHidden/>
          </w:rPr>
          <w:fldChar w:fldCharType="end"/>
        </w:r>
      </w:hyperlink>
    </w:p>
    <w:p w14:paraId="1FD4D78D" w14:textId="58816F5D" w:rsidR="00BB143B" w:rsidRDefault="00BB143B">
      <w:pPr>
        <w:pStyle w:val="TOC1"/>
        <w:rPr>
          <w:rFonts w:asciiTheme="minorHAnsi" w:eastAsiaTheme="minorEastAsia" w:hAnsiTheme="minorHAnsi" w:cstheme="minorBidi"/>
          <w:kern w:val="0"/>
        </w:rPr>
      </w:pPr>
      <w:hyperlink w:anchor="_Toc73453036" w:history="1">
        <w:r w:rsidRPr="002F7A05">
          <w:rPr>
            <w:rStyle w:val="Hyperlink"/>
          </w:rPr>
          <w:t xml:space="preserve">Tabel 4.39 Hasil Pengujian Halaman </w:t>
        </w:r>
        <w:r w:rsidRPr="002F7A05">
          <w:rPr>
            <w:rStyle w:val="Hyperlink"/>
            <w:i/>
            <w:iCs/>
          </w:rPr>
          <w:t>Spare part</w:t>
        </w:r>
        <w:r>
          <w:rPr>
            <w:webHidden/>
          </w:rPr>
          <w:tab/>
        </w:r>
        <w:r>
          <w:rPr>
            <w:webHidden/>
          </w:rPr>
          <w:fldChar w:fldCharType="begin"/>
        </w:r>
        <w:r>
          <w:rPr>
            <w:webHidden/>
          </w:rPr>
          <w:instrText xml:space="preserve"> PAGEREF _Toc73453036 \h </w:instrText>
        </w:r>
        <w:r>
          <w:rPr>
            <w:webHidden/>
          </w:rPr>
        </w:r>
        <w:r>
          <w:rPr>
            <w:webHidden/>
          </w:rPr>
          <w:fldChar w:fldCharType="separate"/>
        </w:r>
        <w:r>
          <w:rPr>
            <w:webHidden/>
          </w:rPr>
          <w:t>89</w:t>
        </w:r>
        <w:r>
          <w:rPr>
            <w:webHidden/>
          </w:rPr>
          <w:fldChar w:fldCharType="end"/>
        </w:r>
      </w:hyperlink>
    </w:p>
    <w:p w14:paraId="435DEC8D" w14:textId="28E183DF" w:rsidR="00BB143B" w:rsidRDefault="00BB143B">
      <w:pPr>
        <w:pStyle w:val="TOC1"/>
        <w:rPr>
          <w:rFonts w:asciiTheme="minorHAnsi" w:eastAsiaTheme="minorEastAsia" w:hAnsiTheme="minorHAnsi" w:cstheme="minorBidi"/>
          <w:kern w:val="0"/>
        </w:rPr>
      </w:pPr>
      <w:hyperlink w:anchor="_Toc73453037" w:history="1">
        <w:r w:rsidRPr="002F7A05">
          <w:rPr>
            <w:rStyle w:val="Hyperlink"/>
          </w:rPr>
          <w:t xml:space="preserve">Tabel 4.40 Hasil Pengujian Halaman Ubah </w:t>
        </w:r>
        <w:r w:rsidRPr="002F7A05">
          <w:rPr>
            <w:rStyle w:val="Hyperlink"/>
            <w:i/>
            <w:iCs/>
          </w:rPr>
          <w:t>Spare part</w:t>
        </w:r>
        <w:r>
          <w:rPr>
            <w:webHidden/>
          </w:rPr>
          <w:tab/>
        </w:r>
        <w:r>
          <w:rPr>
            <w:webHidden/>
          </w:rPr>
          <w:fldChar w:fldCharType="begin"/>
        </w:r>
        <w:r>
          <w:rPr>
            <w:webHidden/>
          </w:rPr>
          <w:instrText xml:space="preserve"> PAGEREF _Toc73453037 \h </w:instrText>
        </w:r>
        <w:r>
          <w:rPr>
            <w:webHidden/>
          </w:rPr>
        </w:r>
        <w:r>
          <w:rPr>
            <w:webHidden/>
          </w:rPr>
          <w:fldChar w:fldCharType="separate"/>
        </w:r>
        <w:r>
          <w:rPr>
            <w:webHidden/>
          </w:rPr>
          <w:t>89</w:t>
        </w:r>
        <w:r>
          <w:rPr>
            <w:webHidden/>
          </w:rPr>
          <w:fldChar w:fldCharType="end"/>
        </w:r>
      </w:hyperlink>
    </w:p>
    <w:p w14:paraId="0548BD23" w14:textId="483BAA03" w:rsidR="00BB143B" w:rsidRDefault="00BB143B">
      <w:pPr>
        <w:pStyle w:val="TOC1"/>
        <w:rPr>
          <w:rFonts w:asciiTheme="minorHAnsi" w:eastAsiaTheme="minorEastAsia" w:hAnsiTheme="minorHAnsi" w:cstheme="minorBidi"/>
          <w:kern w:val="0"/>
        </w:rPr>
      </w:pPr>
      <w:hyperlink w:anchor="_Toc73453038" w:history="1">
        <w:r w:rsidRPr="002F7A05">
          <w:rPr>
            <w:rStyle w:val="Hyperlink"/>
          </w:rPr>
          <w:t xml:space="preserve">Tabel 4.41 Hasil Pengujian Halaman Ubah </w:t>
        </w:r>
        <w:r w:rsidRPr="002F7A05">
          <w:rPr>
            <w:rStyle w:val="Hyperlink"/>
            <w:i/>
          </w:rPr>
          <w:t>Biodata</w:t>
        </w:r>
        <w:r>
          <w:rPr>
            <w:webHidden/>
          </w:rPr>
          <w:tab/>
        </w:r>
        <w:r>
          <w:rPr>
            <w:webHidden/>
          </w:rPr>
          <w:fldChar w:fldCharType="begin"/>
        </w:r>
        <w:r>
          <w:rPr>
            <w:webHidden/>
          </w:rPr>
          <w:instrText xml:space="preserve"> PAGEREF _Toc73453038 \h </w:instrText>
        </w:r>
        <w:r>
          <w:rPr>
            <w:webHidden/>
          </w:rPr>
        </w:r>
        <w:r>
          <w:rPr>
            <w:webHidden/>
          </w:rPr>
          <w:fldChar w:fldCharType="separate"/>
        </w:r>
        <w:r>
          <w:rPr>
            <w:webHidden/>
          </w:rPr>
          <w:t>90</w:t>
        </w:r>
        <w:r>
          <w:rPr>
            <w:webHidden/>
          </w:rPr>
          <w:fldChar w:fldCharType="end"/>
        </w:r>
      </w:hyperlink>
    </w:p>
    <w:p w14:paraId="528C8802" w14:textId="45BC74EA" w:rsidR="00BB143B" w:rsidRDefault="00BB143B">
      <w:pPr>
        <w:pStyle w:val="TOC1"/>
        <w:rPr>
          <w:rFonts w:asciiTheme="minorHAnsi" w:eastAsiaTheme="minorEastAsia" w:hAnsiTheme="minorHAnsi" w:cstheme="minorBidi"/>
          <w:kern w:val="0"/>
        </w:rPr>
      </w:pPr>
      <w:hyperlink w:anchor="_Toc73453039" w:history="1">
        <w:r w:rsidRPr="002F7A05">
          <w:rPr>
            <w:rStyle w:val="Hyperlink"/>
          </w:rPr>
          <w:t xml:space="preserve">Tabel 4.42 Hasil Pengujian Halaman </w:t>
        </w:r>
        <w:r w:rsidRPr="002F7A05">
          <w:rPr>
            <w:rStyle w:val="Hyperlink"/>
            <w:i/>
            <w:iCs/>
          </w:rPr>
          <w:t>Order</w:t>
        </w:r>
        <w:r>
          <w:rPr>
            <w:webHidden/>
          </w:rPr>
          <w:tab/>
        </w:r>
        <w:r>
          <w:rPr>
            <w:webHidden/>
          </w:rPr>
          <w:fldChar w:fldCharType="begin"/>
        </w:r>
        <w:r>
          <w:rPr>
            <w:webHidden/>
          </w:rPr>
          <w:instrText xml:space="preserve"> PAGEREF _Toc73453039 \h </w:instrText>
        </w:r>
        <w:r>
          <w:rPr>
            <w:webHidden/>
          </w:rPr>
        </w:r>
        <w:r>
          <w:rPr>
            <w:webHidden/>
          </w:rPr>
          <w:fldChar w:fldCharType="separate"/>
        </w:r>
        <w:r>
          <w:rPr>
            <w:webHidden/>
          </w:rPr>
          <w:t>92</w:t>
        </w:r>
        <w:r>
          <w:rPr>
            <w:webHidden/>
          </w:rPr>
          <w:fldChar w:fldCharType="end"/>
        </w:r>
      </w:hyperlink>
    </w:p>
    <w:p w14:paraId="744A9994" w14:textId="78A937CF" w:rsidR="00BB143B" w:rsidRDefault="00BB143B">
      <w:pPr>
        <w:pStyle w:val="TOC1"/>
        <w:rPr>
          <w:rFonts w:asciiTheme="minorHAnsi" w:eastAsiaTheme="minorEastAsia" w:hAnsiTheme="minorHAnsi" w:cstheme="minorBidi"/>
          <w:kern w:val="0"/>
        </w:rPr>
      </w:pPr>
      <w:hyperlink w:anchor="_Toc73453040" w:history="1">
        <w:r w:rsidRPr="002F7A05">
          <w:rPr>
            <w:rStyle w:val="Hyperlink"/>
          </w:rPr>
          <w:t xml:space="preserve">Tabel 4.43 Hasil Pengujian Halaman Lihat </w:t>
        </w:r>
        <w:r w:rsidRPr="002F7A05">
          <w:rPr>
            <w:rStyle w:val="Hyperlink"/>
            <w:i/>
            <w:iCs/>
          </w:rPr>
          <w:t>Order</w:t>
        </w:r>
        <w:r>
          <w:rPr>
            <w:webHidden/>
          </w:rPr>
          <w:tab/>
        </w:r>
        <w:r>
          <w:rPr>
            <w:webHidden/>
          </w:rPr>
          <w:fldChar w:fldCharType="begin"/>
        </w:r>
        <w:r>
          <w:rPr>
            <w:webHidden/>
          </w:rPr>
          <w:instrText xml:space="preserve"> PAGEREF _Toc73453040 \h </w:instrText>
        </w:r>
        <w:r>
          <w:rPr>
            <w:webHidden/>
          </w:rPr>
        </w:r>
        <w:r>
          <w:rPr>
            <w:webHidden/>
          </w:rPr>
          <w:fldChar w:fldCharType="separate"/>
        </w:r>
        <w:r>
          <w:rPr>
            <w:webHidden/>
          </w:rPr>
          <w:t>93</w:t>
        </w:r>
        <w:r>
          <w:rPr>
            <w:webHidden/>
          </w:rPr>
          <w:fldChar w:fldCharType="end"/>
        </w:r>
      </w:hyperlink>
    </w:p>
    <w:p w14:paraId="6CF2AF56" w14:textId="7487D124" w:rsidR="00BB143B" w:rsidRDefault="00BB143B">
      <w:pPr>
        <w:pStyle w:val="TOC1"/>
        <w:rPr>
          <w:rFonts w:asciiTheme="minorHAnsi" w:eastAsiaTheme="minorEastAsia" w:hAnsiTheme="minorHAnsi" w:cstheme="minorBidi"/>
          <w:kern w:val="0"/>
        </w:rPr>
      </w:pPr>
      <w:hyperlink w:anchor="_Toc73453041" w:history="1">
        <w:r w:rsidRPr="002F7A05">
          <w:rPr>
            <w:rStyle w:val="Hyperlink"/>
          </w:rPr>
          <w:t>Tabel 4.44 Hasil Pengujian Halaman Komplain</w:t>
        </w:r>
        <w:r>
          <w:rPr>
            <w:webHidden/>
          </w:rPr>
          <w:tab/>
        </w:r>
        <w:r>
          <w:rPr>
            <w:webHidden/>
          </w:rPr>
          <w:fldChar w:fldCharType="begin"/>
        </w:r>
        <w:r>
          <w:rPr>
            <w:webHidden/>
          </w:rPr>
          <w:instrText xml:space="preserve"> PAGEREF _Toc73453041 \h </w:instrText>
        </w:r>
        <w:r>
          <w:rPr>
            <w:webHidden/>
          </w:rPr>
        </w:r>
        <w:r>
          <w:rPr>
            <w:webHidden/>
          </w:rPr>
          <w:fldChar w:fldCharType="separate"/>
        </w:r>
        <w:r>
          <w:rPr>
            <w:webHidden/>
          </w:rPr>
          <w:t>93</w:t>
        </w:r>
        <w:r>
          <w:rPr>
            <w:webHidden/>
          </w:rPr>
          <w:fldChar w:fldCharType="end"/>
        </w:r>
      </w:hyperlink>
    </w:p>
    <w:p w14:paraId="353D57BA" w14:textId="7B7DFB87" w:rsidR="00BB143B" w:rsidRDefault="00BB143B">
      <w:pPr>
        <w:pStyle w:val="TOC1"/>
        <w:rPr>
          <w:rFonts w:asciiTheme="minorHAnsi" w:eastAsiaTheme="minorEastAsia" w:hAnsiTheme="minorHAnsi" w:cstheme="minorBidi"/>
          <w:kern w:val="0"/>
        </w:rPr>
      </w:pPr>
      <w:hyperlink w:anchor="_Toc73453042" w:history="1">
        <w:r w:rsidRPr="002F7A05">
          <w:rPr>
            <w:rStyle w:val="Hyperlink"/>
          </w:rPr>
          <w:t xml:space="preserve">Tabel 4.45 Hasil Pengujian Halaman </w:t>
        </w:r>
        <w:r w:rsidRPr="002F7A05">
          <w:rPr>
            <w:rStyle w:val="Hyperlink"/>
            <w:i/>
            <w:iCs/>
          </w:rPr>
          <w:t>Dashboard</w:t>
        </w:r>
        <w:r>
          <w:rPr>
            <w:webHidden/>
          </w:rPr>
          <w:tab/>
        </w:r>
        <w:r>
          <w:rPr>
            <w:webHidden/>
          </w:rPr>
          <w:fldChar w:fldCharType="begin"/>
        </w:r>
        <w:r>
          <w:rPr>
            <w:webHidden/>
          </w:rPr>
          <w:instrText xml:space="preserve"> PAGEREF _Toc73453042 \h </w:instrText>
        </w:r>
        <w:r>
          <w:rPr>
            <w:webHidden/>
          </w:rPr>
        </w:r>
        <w:r>
          <w:rPr>
            <w:webHidden/>
          </w:rPr>
          <w:fldChar w:fldCharType="separate"/>
        </w:r>
        <w:r>
          <w:rPr>
            <w:webHidden/>
          </w:rPr>
          <w:t>94</w:t>
        </w:r>
        <w:r>
          <w:rPr>
            <w:webHidden/>
          </w:rPr>
          <w:fldChar w:fldCharType="end"/>
        </w:r>
      </w:hyperlink>
    </w:p>
    <w:p w14:paraId="0D5B3A30" w14:textId="5FF4B01C" w:rsidR="00BB143B" w:rsidRDefault="00BB143B">
      <w:pPr>
        <w:pStyle w:val="TOC1"/>
        <w:rPr>
          <w:rFonts w:asciiTheme="minorHAnsi" w:eastAsiaTheme="minorEastAsia" w:hAnsiTheme="minorHAnsi" w:cstheme="minorBidi"/>
          <w:kern w:val="0"/>
        </w:rPr>
      </w:pPr>
      <w:hyperlink w:anchor="_Toc73453043" w:history="1">
        <w:r w:rsidRPr="002F7A05">
          <w:rPr>
            <w:rStyle w:val="Hyperlink"/>
          </w:rPr>
          <w:t xml:space="preserve">Tabel 4.46 Hasil Pengujian Halaman </w:t>
        </w:r>
        <w:r w:rsidRPr="002F7A05">
          <w:rPr>
            <w:rStyle w:val="Hyperlink"/>
            <w:i/>
          </w:rPr>
          <w:t>Admin</w:t>
        </w:r>
        <w:r>
          <w:rPr>
            <w:webHidden/>
          </w:rPr>
          <w:tab/>
        </w:r>
        <w:r>
          <w:rPr>
            <w:webHidden/>
          </w:rPr>
          <w:fldChar w:fldCharType="begin"/>
        </w:r>
        <w:r>
          <w:rPr>
            <w:webHidden/>
          </w:rPr>
          <w:instrText xml:space="preserve"> PAGEREF _Toc73453043 \h </w:instrText>
        </w:r>
        <w:r>
          <w:rPr>
            <w:webHidden/>
          </w:rPr>
        </w:r>
        <w:r>
          <w:rPr>
            <w:webHidden/>
          </w:rPr>
          <w:fldChar w:fldCharType="separate"/>
        </w:r>
        <w:r>
          <w:rPr>
            <w:webHidden/>
          </w:rPr>
          <w:t>95</w:t>
        </w:r>
        <w:r>
          <w:rPr>
            <w:webHidden/>
          </w:rPr>
          <w:fldChar w:fldCharType="end"/>
        </w:r>
      </w:hyperlink>
    </w:p>
    <w:p w14:paraId="7FD3FF14" w14:textId="10A01684" w:rsidR="00BB143B" w:rsidRDefault="00BB143B">
      <w:pPr>
        <w:pStyle w:val="TOC1"/>
        <w:rPr>
          <w:rFonts w:asciiTheme="minorHAnsi" w:eastAsiaTheme="minorEastAsia" w:hAnsiTheme="minorHAnsi" w:cstheme="minorBidi"/>
          <w:kern w:val="0"/>
        </w:rPr>
      </w:pPr>
      <w:hyperlink w:anchor="_Toc73453044" w:history="1">
        <w:r w:rsidRPr="002F7A05">
          <w:rPr>
            <w:rStyle w:val="Hyperlink"/>
          </w:rPr>
          <w:t xml:space="preserve">Tabel 4.47 Hasil Pengujian Halaman Lihat Data </w:t>
        </w:r>
        <w:r w:rsidRPr="002F7A05">
          <w:rPr>
            <w:rStyle w:val="Hyperlink"/>
            <w:i/>
          </w:rPr>
          <w:t>Admin</w:t>
        </w:r>
        <w:r>
          <w:rPr>
            <w:webHidden/>
          </w:rPr>
          <w:tab/>
        </w:r>
        <w:r>
          <w:rPr>
            <w:webHidden/>
          </w:rPr>
          <w:fldChar w:fldCharType="begin"/>
        </w:r>
        <w:r>
          <w:rPr>
            <w:webHidden/>
          </w:rPr>
          <w:instrText xml:space="preserve"> PAGEREF _Toc73453044 \h </w:instrText>
        </w:r>
        <w:r>
          <w:rPr>
            <w:webHidden/>
          </w:rPr>
        </w:r>
        <w:r>
          <w:rPr>
            <w:webHidden/>
          </w:rPr>
          <w:fldChar w:fldCharType="separate"/>
        </w:r>
        <w:r>
          <w:rPr>
            <w:webHidden/>
          </w:rPr>
          <w:t>95</w:t>
        </w:r>
        <w:r>
          <w:rPr>
            <w:webHidden/>
          </w:rPr>
          <w:fldChar w:fldCharType="end"/>
        </w:r>
      </w:hyperlink>
    </w:p>
    <w:p w14:paraId="02ED9296" w14:textId="6DE96B73" w:rsidR="00BB143B" w:rsidRDefault="00BB143B">
      <w:pPr>
        <w:pStyle w:val="TOC1"/>
        <w:rPr>
          <w:rFonts w:asciiTheme="minorHAnsi" w:eastAsiaTheme="minorEastAsia" w:hAnsiTheme="minorHAnsi" w:cstheme="minorBidi"/>
          <w:kern w:val="0"/>
        </w:rPr>
      </w:pPr>
      <w:hyperlink w:anchor="_Toc73453045" w:history="1">
        <w:r w:rsidRPr="002F7A05">
          <w:rPr>
            <w:rStyle w:val="Hyperlink"/>
          </w:rPr>
          <w:t>Tabel 4.48 Hasil Pengujian Halaman Teknisi</w:t>
        </w:r>
        <w:r>
          <w:rPr>
            <w:webHidden/>
          </w:rPr>
          <w:tab/>
        </w:r>
        <w:r>
          <w:rPr>
            <w:webHidden/>
          </w:rPr>
          <w:fldChar w:fldCharType="begin"/>
        </w:r>
        <w:r>
          <w:rPr>
            <w:webHidden/>
          </w:rPr>
          <w:instrText xml:space="preserve"> PAGEREF _Toc73453045 \h </w:instrText>
        </w:r>
        <w:r>
          <w:rPr>
            <w:webHidden/>
          </w:rPr>
        </w:r>
        <w:r>
          <w:rPr>
            <w:webHidden/>
          </w:rPr>
          <w:fldChar w:fldCharType="separate"/>
        </w:r>
        <w:r>
          <w:rPr>
            <w:webHidden/>
          </w:rPr>
          <w:t>95</w:t>
        </w:r>
        <w:r>
          <w:rPr>
            <w:webHidden/>
          </w:rPr>
          <w:fldChar w:fldCharType="end"/>
        </w:r>
      </w:hyperlink>
    </w:p>
    <w:p w14:paraId="6F1D42C1" w14:textId="1022C6F8" w:rsidR="00BB143B" w:rsidRDefault="00BB143B">
      <w:pPr>
        <w:pStyle w:val="TOC1"/>
        <w:rPr>
          <w:rFonts w:asciiTheme="minorHAnsi" w:eastAsiaTheme="minorEastAsia" w:hAnsiTheme="minorHAnsi" w:cstheme="minorBidi"/>
          <w:kern w:val="0"/>
        </w:rPr>
      </w:pPr>
      <w:hyperlink w:anchor="_Toc73453046" w:history="1">
        <w:r w:rsidRPr="002F7A05">
          <w:rPr>
            <w:rStyle w:val="Hyperlink"/>
          </w:rPr>
          <w:t xml:space="preserve">Tabel 4.49 Hasil Pengujian Halaman Ubah </w:t>
        </w:r>
        <w:r w:rsidRPr="002F7A05">
          <w:rPr>
            <w:rStyle w:val="Hyperlink"/>
            <w:i/>
          </w:rPr>
          <w:t>Biodata</w:t>
        </w:r>
        <w:r>
          <w:rPr>
            <w:webHidden/>
          </w:rPr>
          <w:tab/>
        </w:r>
        <w:r>
          <w:rPr>
            <w:webHidden/>
          </w:rPr>
          <w:fldChar w:fldCharType="begin"/>
        </w:r>
        <w:r>
          <w:rPr>
            <w:webHidden/>
          </w:rPr>
          <w:instrText xml:space="preserve"> PAGEREF _Toc73453046 \h </w:instrText>
        </w:r>
        <w:r>
          <w:rPr>
            <w:webHidden/>
          </w:rPr>
        </w:r>
        <w:r>
          <w:rPr>
            <w:webHidden/>
          </w:rPr>
          <w:fldChar w:fldCharType="separate"/>
        </w:r>
        <w:r>
          <w:rPr>
            <w:webHidden/>
          </w:rPr>
          <w:t>96</w:t>
        </w:r>
        <w:r>
          <w:rPr>
            <w:webHidden/>
          </w:rPr>
          <w:fldChar w:fldCharType="end"/>
        </w:r>
      </w:hyperlink>
    </w:p>
    <w:p w14:paraId="5096E425" w14:textId="777B0B8E" w:rsidR="00BB143B" w:rsidRDefault="00BB143B">
      <w:pPr>
        <w:pStyle w:val="TOC1"/>
        <w:rPr>
          <w:rFonts w:asciiTheme="minorHAnsi" w:eastAsiaTheme="minorEastAsia" w:hAnsiTheme="minorHAnsi" w:cstheme="minorBidi"/>
          <w:kern w:val="0"/>
        </w:rPr>
      </w:pPr>
      <w:hyperlink w:anchor="_Toc73453047" w:history="1">
        <w:r w:rsidRPr="002F7A05">
          <w:rPr>
            <w:rStyle w:val="Hyperlink"/>
          </w:rPr>
          <w:t xml:space="preserve">Tabel 4.50 Hasil Pengujian Halaman Lihat </w:t>
        </w:r>
        <w:r w:rsidRPr="002F7A05">
          <w:rPr>
            <w:rStyle w:val="Hyperlink"/>
            <w:i/>
            <w:iCs/>
          </w:rPr>
          <w:t>Order</w:t>
        </w:r>
        <w:r>
          <w:rPr>
            <w:webHidden/>
          </w:rPr>
          <w:tab/>
        </w:r>
        <w:r>
          <w:rPr>
            <w:webHidden/>
          </w:rPr>
          <w:fldChar w:fldCharType="begin"/>
        </w:r>
        <w:r>
          <w:rPr>
            <w:webHidden/>
          </w:rPr>
          <w:instrText xml:space="preserve"> PAGEREF _Toc73453047 \h </w:instrText>
        </w:r>
        <w:r>
          <w:rPr>
            <w:webHidden/>
          </w:rPr>
        </w:r>
        <w:r>
          <w:rPr>
            <w:webHidden/>
          </w:rPr>
          <w:fldChar w:fldCharType="separate"/>
        </w:r>
        <w:r>
          <w:rPr>
            <w:webHidden/>
          </w:rPr>
          <w:t>97</w:t>
        </w:r>
        <w:r>
          <w:rPr>
            <w:webHidden/>
          </w:rPr>
          <w:fldChar w:fldCharType="end"/>
        </w:r>
      </w:hyperlink>
    </w:p>
    <w:p w14:paraId="47BB3DED" w14:textId="3C395257" w:rsidR="00BB143B" w:rsidRDefault="00BB143B">
      <w:pPr>
        <w:pStyle w:val="TOC1"/>
        <w:rPr>
          <w:rFonts w:asciiTheme="minorHAnsi" w:eastAsiaTheme="minorEastAsia" w:hAnsiTheme="minorHAnsi" w:cstheme="minorBidi"/>
          <w:kern w:val="0"/>
        </w:rPr>
      </w:pPr>
      <w:hyperlink w:anchor="_Toc73453048" w:history="1">
        <w:r w:rsidRPr="002F7A05">
          <w:rPr>
            <w:rStyle w:val="Hyperlink"/>
          </w:rPr>
          <w:t>Tabel 4.51 Hasil Pengujian Halaman Saran</w:t>
        </w:r>
        <w:r>
          <w:rPr>
            <w:webHidden/>
          </w:rPr>
          <w:tab/>
        </w:r>
        <w:r>
          <w:rPr>
            <w:webHidden/>
          </w:rPr>
          <w:fldChar w:fldCharType="begin"/>
        </w:r>
        <w:r>
          <w:rPr>
            <w:webHidden/>
          </w:rPr>
          <w:instrText xml:space="preserve"> PAGEREF _Toc73453048 \h </w:instrText>
        </w:r>
        <w:r>
          <w:rPr>
            <w:webHidden/>
          </w:rPr>
        </w:r>
        <w:r>
          <w:rPr>
            <w:webHidden/>
          </w:rPr>
          <w:fldChar w:fldCharType="separate"/>
        </w:r>
        <w:r>
          <w:rPr>
            <w:webHidden/>
          </w:rPr>
          <w:t>98</w:t>
        </w:r>
        <w:r>
          <w:rPr>
            <w:webHidden/>
          </w:rPr>
          <w:fldChar w:fldCharType="end"/>
        </w:r>
      </w:hyperlink>
    </w:p>
    <w:p w14:paraId="754388CF" w14:textId="6A0C5D22" w:rsidR="00BB143B" w:rsidRDefault="00BB143B">
      <w:pPr>
        <w:pStyle w:val="TOC1"/>
        <w:rPr>
          <w:rFonts w:asciiTheme="minorHAnsi" w:eastAsiaTheme="minorEastAsia" w:hAnsiTheme="minorHAnsi" w:cstheme="minorBidi"/>
          <w:kern w:val="0"/>
        </w:rPr>
      </w:pPr>
      <w:hyperlink w:anchor="_Toc73453049" w:history="1">
        <w:r w:rsidRPr="002F7A05">
          <w:rPr>
            <w:rStyle w:val="Hyperlink"/>
          </w:rPr>
          <w:t>Tabel 4.52 Hasil Pengujian Halaman Buat Saran</w:t>
        </w:r>
        <w:r>
          <w:rPr>
            <w:webHidden/>
          </w:rPr>
          <w:tab/>
        </w:r>
        <w:r>
          <w:rPr>
            <w:webHidden/>
          </w:rPr>
          <w:fldChar w:fldCharType="begin"/>
        </w:r>
        <w:r>
          <w:rPr>
            <w:webHidden/>
          </w:rPr>
          <w:instrText xml:space="preserve"> PAGEREF _Toc73453049 \h </w:instrText>
        </w:r>
        <w:r>
          <w:rPr>
            <w:webHidden/>
          </w:rPr>
        </w:r>
        <w:r>
          <w:rPr>
            <w:webHidden/>
          </w:rPr>
          <w:fldChar w:fldCharType="separate"/>
        </w:r>
        <w:r>
          <w:rPr>
            <w:webHidden/>
          </w:rPr>
          <w:t>99</w:t>
        </w:r>
        <w:r>
          <w:rPr>
            <w:webHidden/>
          </w:rPr>
          <w:fldChar w:fldCharType="end"/>
        </w:r>
      </w:hyperlink>
    </w:p>
    <w:p w14:paraId="3AE453A0" w14:textId="0DCE64BB" w:rsidR="00BB143B" w:rsidRDefault="00BB143B">
      <w:pPr>
        <w:pStyle w:val="TOC1"/>
        <w:rPr>
          <w:rFonts w:asciiTheme="minorHAnsi" w:eastAsiaTheme="minorEastAsia" w:hAnsiTheme="minorHAnsi" w:cstheme="minorBidi"/>
          <w:kern w:val="0"/>
        </w:rPr>
      </w:pPr>
      <w:hyperlink w:anchor="_Toc73453050" w:history="1">
        <w:r w:rsidRPr="002F7A05">
          <w:rPr>
            <w:rStyle w:val="Hyperlink"/>
          </w:rPr>
          <w:t>Tabel 4.53 Hasil Pengujian Halaman Komplain</w:t>
        </w:r>
        <w:r>
          <w:rPr>
            <w:webHidden/>
          </w:rPr>
          <w:tab/>
        </w:r>
        <w:r>
          <w:rPr>
            <w:webHidden/>
          </w:rPr>
          <w:fldChar w:fldCharType="begin"/>
        </w:r>
        <w:r>
          <w:rPr>
            <w:webHidden/>
          </w:rPr>
          <w:instrText xml:space="preserve"> PAGEREF _Toc73453050 \h </w:instrText>
        </w:r>
        <w:r>
          <w:rPr>
            <w:webHidden/>
          </w:rPr>
        </w:r>
        <w:r>
          <w:rPr>
            <w:webHidden/>
          </w:rPr>
          <w:fldChar w:fldCharType="separate"/>
        </w:r>
        <w:r>
          <w:rPr>
            <w:webHidden/>
          </w:rPr>
          <w:t>100</w:t>
        </w:r>
        <w:r>
          <w:rPr>
            <w:webHidden/>
          </w:rPr>
          <w:fldChar w:fldCharType="end"/>
        </w:r>
      </w:hyperlink>
    </w:p>
    <w:p w14:paraId="646906A7" w14:textId="6342F9E5" w:rsidR="00BB143B" w:rsidRDefault="00BB143B">
      <w:pPr>
        <w:pStyle w:val="TOC1"/>
        <w:rPr>
          <w:rFonts w:asciiTheme="minorHAnsi" w:eastAsiaTheme="minorEastAsia" w:hAnsiTheme="minorHAnsi" w:cstheme="minorBidi"/>
          <w:kern w:val="0"/>
        </w:rPr>
      </w:pPr>
      <w:hyperlink w:anchor="_Toc73453051" w:history="1">
        <w:r w:rsidRPr="002F7A05">
          <w:rPr>
            <w:rStyle w:val="Hyperlink"/>
          </w:rPr>
          <w:t>Tabel 4.54 Hasil Pengujian Halaman Lihat Komplain</w:t>
        </w:r>
        <w:r>
          <w:rPr>
            <w:webHidden/>
          </w:rPr>
          <w:tab/>
        </w:r>
        <w:r>
          <w:rPr>
            <w:webHidden/>
          </w:rPr>
          <w:fldChar w:fldCharType="begin"/>
        </w:r>
        <w:r>
          <w:rPr>
            <w:webHidden/>
          </w:rPr>
          <w:instrText xml:space="preserve"> PAGEREF _Toc73453051 \h </w:instrText>
        </w:r>
        <w:r>
          <w:rPr>
            <w:webHidden/>
          </w:rPr>
        </w:r>
        <w:r>
          <w:rPr>
            <w:webHidden/>
          </w:rPr>
          <w:fldChar w:fldCharType="separate"/>
        </w:r>
        <w:r>
          <w:rPr>
            <w:webHidden/>
          </w:rPr>
          <w:t>100</w:t>
        </w:r>
        <w:r>
          <w:rPr>
            <w:webHidden/>
          </w:rPr>
          <w:fldChar w:fldCharType="end"/>
        </w:r>
      </w:hyperlink>
    </w:p>
    <w:p w14:paraId="660ACAF9" w14:textId="2C31133B"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450391"/>
      <w:r w:rsidRPr="00E83220">
        <w:rPr>
          <w:rStyle w:val="Heading1Char"/>
          <w:rFonts w:ascii="Arial" w:eastAsia="Calibri" w:hAnsi="Arial" w:cs="Arial"/>
          <w:b/>
          <w:color w:val="000000" w:themeColor="text1"/>
          <w:sz w:val="28"/>
          <w:szCs w:val="28"/>
        </w:rPr>
        <w:lastRenderedPageBreak/>
        <w:t>DAFTAR GAMBAR</w:t>
      </w:r>
      <w:bookmarkEnd w:id="14"/>
    </w:p>
    <w:p w14:paraId="074C18B8" w14:textId="580AB4AD" w:rsidR="003D4DD2" w:rsidRPr="00E83220" w:rsidRDefault="003D4DD2" w:rsidP="006C4C9D">
      <w:pPr>
        <w:ind w:left="0" w:firstLine="0"/>
        <w:rPr>
          <w:rFonts w:ascii="Arial" w:hAnsi="Arial" w:cs="Arial"/>
        </w:rPr>
      </w:pPr>
    </w:p>
    <w:p w14:paraId="48632ADD" w14:textId="2844B720"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Pr>
            <w:webHidden/>
          </w:rPr>
          <w:t>15</w:t>
        </w:r>
        <w:r>
          <w:rPr>
            <w:webHidden/>
          </w:rPr>
          <w:fldChar w:fldCharType="end"/>
        </w:r>
      </w:hyperlink>
    </w:p>
    <w:p w14:paraId="1F704E0F" w14:textId="52281969" w:rsidR="00D121D4" w:rsidRDefault="00D121D4">
      <w:pPr>
        <w:pStyle w:val="TOC1"/>
        <w:rPr>
          <w:rFonts w:asciiTheme="minorHAnsi" w:eastAsiaTheme="minorEastAsia" w:hAnsiTheme="minorHAnsi" w:cstheme="minorBidi"/>
          <w:kern w:val="0"/>
        </w:rPr>
      </w:pPr>
      <w:hyperlink w:anchor="_Toc73452912" w:history="1">
        <w:r w:rsidRPr="00FD0450">
          <w:rPr>
            <w:rStyle w:val="Hyperlink"/>
          </w:rPr>
          <w:t>Gambar 4.1 Gambaran Umum Sistem</w:t>
        </w:r>
        <w:r>
          <w:rPr>
            <w:webHidden/>
          </w:rPr>
          <w:tab/>
        </w:r>
        <w:r>
          <w:rPr>
            <w:webHidden/>
          </w:rPr>
          <w:fldChar w:fldCharType="begin"/>
        </w:r>
        <w:r>
          <w:rPr>
            <w:webHidden/>
          </w:rPr>
          <w:instrText xml:space="preserve"> PAGEREF _Toc73452912 \h </w:instrText>
        </w:r>
        <w:r>
          <w:rPr>
            <w:webHidden/>
          </w:rPr>
        </w:r>
        <w:r>
          <w:rPr>
            <w:webHidden/>
          </w:rPr>
          <w:fldChar w:fldCharType="separate"/>
        </w:r>
        <w:r>
          <w:rPr>
            <w:webHidden/>
          </w:rPr>
          <w:t>22</w:t>
        </w:r>
        <w:r>
          <w:rPr>
            <w:webHidden/>
          </w:rPr>
          <w:fldChar w:fldCharType="end"/>
        </w:r>
      </w:hyperlink>
    </w:p>
    <w:p w14:paraId="326F4CE6" w14:textId="1411DDC6" w:rsidR="00D121D4" w:rsidRDefault="00D121D4">
      <w:pPr>
        <w:pStyle w:val="TOC1"/>
        <w:rPr>
          <w:rFonts w:asciiTheme="minorHAnsi" w:eastAsiaTheme="minorEastAsia" w:hAnsiTheme="minorHAnsi" w:cstheme="minorBidi"/>
          <w:kern w:val="0"/>
        </w:rPr>
      </w:pPr>
      <w:hyperlink w:anchor="_Toc73452913" w:history="1">
        <w:r w:rsidRPr="00FD0450">
          <w:rPr>
            <w:rStyle w:val="Hyperlink"/>
          </w:rPr>
          <w:t>Gambar 4.2 Diagram Konteks</w:t>
        </w:r>
        <w:r>
          <w:rPr>
            <w:webHidden/>
          </w:rPr>
          <w:tab/>
        </w:r>
        <w:r>
          <w:rPr>
            <w:webHidden/>
          </w:rPr>
          <w:fldChar w:fldCharType="begin"/>
        </w:r>
        <w:r>
          <w:rPr>
            <w:webHidden/>
          </w:rPr>
          <w:instrText xml:space="preserve"> PAGEREF _Toc73452913 \h </w:instrText>
        </w:r>
        <w:r>
          <w:rPr>
            <w:webHidden/>
          </w:rPr>
        </w:r>
        <w:r>
          <w:rPr>
            <w:webHidden/>
          </w:rPr>
          <w:fldChar w:fldCharType="separate"/>
        </w:r>
        <w:r>
          <w:rPr>
            <w:webHidden/>
          </w:rPr>
          <w:t>23</w:t>
        </w:r>
        <w:r>
          <w:rPr>
            <w:webHidden/>
          </w:rPr>
          <w:fldChar w:fldCharType="end"/>
        </w:r>
      </w:hyperlink>
    </w:p>
    <w:p w14:paraId="72E5D6EA" w14:textId="1BE493A6" w:rsidR="00D121D4" w:rsidRDefault="00D121D4">
      <w:pPr>
        <w:pStyle w:val="TOC1"/>
        <w:rPr>
          <w:rFonts w:asciiTheme="minorHAnsi" w:eastAsiaTheme="minorEastAsia" w:hAnsiTheme="minorHAnsi" w:cstheme="minorBidi"/>
          <w:kern w:val="0"/>
        </w:rPr>
      </w:pPr>
      <w:hyperlink w:anchor="_Toc73452914" w:history="1">
        <w:r w:rsidRPr="00FD0450">
          <w:rPr>
            <w:rStyle w:val="Hyperlink"/>
          </w:rPr>
          <w:t>Gambar 4.3 DFD (</w:t>
        </w:r>
        <w:r w:rsidRPr="00FD0450">
          <w:rPr>
            <w:rStyle w:val="Hyperlink"/>
            <w:i/>
          </w:rPr>
          <w:t>Data Flow Diagram</w:t>
        </w:r>
        <w:r w:rsidRPr="00FD0450">
          <w:rPr>
            <w:rStyle w:val="Hyperlink"/>
          </w:rPr>
          <w:t>) Level 0</w:t>
        </w:r>
        <w:r>
          <w:rPr>
            <w:webHidden/>
          </w:rPr>
          <w:tab/>
        </w:r>
        <w:r>
          <w:rPr>
            <w:webHidden/>
          </w:rPr>
          <w:fldChar w:fldCharType="begin"/>
        </w:r>
        <w:r>
          <w:rPr>
            <w:webHidden/>
          </w:rPr>
          <w:instrText xml:space="preserve"> PAGEREF _Toc73452914 \h </w:instrText>
        </w:r>
        <w:r>
          <w:rPr>
            <w:webHidden/>
          </w:rPr>
        </w:r>
        <w:r>
          <w:rPr>
            <w:webHidden/>
          </w:rPr>
          <w:fldChar w:fldCharType="separate"/>
        </w:r>
        <w:r>
          <w:rPr>
            <w:webHidden/>
          </w:rPr>
          <w:t>23</w:t>
        </w:r>
        <w:r>
          <w:rPr>
            <w:webHidden/>
          </w:rPr>
          <w:fldChar w:fldCharType="end"/>
        </w:r>
      </w:hyperlink>
    </w:p>
    <w:p w14:paraId="7672B428" w14:textId="77480396" w:rsidR="00D121D4" w:rsidRDefault="00D121D4">
      <w:pPr>
        <w:pStyle w:val="TOC1"/>
        <w:rPr>
          <w:rFonts w:asciiTheme="minorHAnsi" w:eastAsiaTheme="minorEastAsia" w:hAnsiTheme="minorHAnsi" w:cstheme="minorBidi"/>
          <w:kern w:val="0"/>
        </w:rPr>
      </w:pPr>
      <w:hyperlink w:anchor="_Toc73452915" w:history="1">
        <w:r w:rsidRPr="00FD0450">
          <w:rPr>
            <w:rStyle w:val="Hyperlink"/>
          </w:rPr>
          <w:t>Gambar 4.4 DFD (</w:t>
        </w:r>
        <w:r w:rsidRPr="00FD0450">
          <w:rPr>
            <w:rStyle w:val="Hyperlink"/>
            <w:i/>
          </w:rPr>
          <w:t>Data Flow Diagram</w:t>
        </w:r>
        <w:r w:rsidRPr="00FD0450">
          <w:rPr>
            <w:rStyle w:val="Hyperlink"/>
          </w:rPr>
          <w:t xml:space="preserve">) Level 1 Proses </w:t>
        </w:r>
        <w:r w:rsidRPr="00FD0450">
          <w:rPr>
            <w:rStyle w:val="Hyperlink"/>
            <w:i/>
          </w:rPr>
          <w:t>Login</w:t>
        </w:r>
        <w:r>
          <w:rPr>
            <w:webHidden/>
          </w:rPr>
          <w:tab/>
        </w:r>
        <w:r>
          <w:rPr>
            <w:webHidden/>
          </w:rPr>
          <w:fldChar w:fldCharType="begin"/>
        </w:r>
        <w:r>
          <w:rPr>
            <w:webHidden/>
          </w:rPr>
          <w:instrText xml:space="preserve"> PAGEREF _Toc73452915 \h </w:instrText>
        </w:r>
        <w:r>
          <w:rPr>
            <w:webHidden/>
          </w:rPr>
        </w:r>
        <w:r>
          <w:rPr>
            <w:webHidden/>
          </w:rPr>
          <w:fldChar w:fldCharType="separate"/>
        </w:r>
        <w:r>
          <w:rPr>
            <w:webHidden/>
          </w:rPr>
          <w:t>24</w:t>
        </w:r>
        <w:r>
          <w:rPr>
            <w:webHidden/>
          </w:rPr>
          <w:fldChar w:fldCharType="end"/>
        </w:r>
      </w:hyperlink>
    </w:p>
    <w:p w14:paraId="29766B21" w14:textId="5B2383CE" w:rsidR="00D121D4" w:rsidRDefault="00D121D4">
      <w:pPr>
        <w:pStyle w:val="TOC1"/>
        <w:rPr>
          <w:rFonts w:asciiTheme="minorHAnsi" w:eastAsiaTheme="minorEastAsia" w:hAnsiTheme="minorHAnsi" w:cstheme="minorBidi"/>
          <w:kern w:val="0"/>
        </w:rPr>
      </w:pPr>
      <w:hyperlink w:anchor="_Toc73452916" w:history="1">
        <w:r w:rsidRPr="00FD0450">
          <w:rPr>
            <w:rStyle w:val="Hyperlink"/>
          </w:rPr>
          <w:t xml:space="preserve">Gambar 4.5 </w:t>
        </w:r>
        <w:r w:rsidRPr="00FD0450">
          <w:rPr>
            <w:rStyle w:val="Hyperlink"/>
            <w:i/>
            <w:iCs/>
          </w:rPr>
          <w:t xml:space="preserve">DFD (Data Flow Diagram) Level </w:t>
        </w:r>
        <w:r w:rsidRPr="00FD0450">
          <w:rPr>
            <w:rStyle w:val="Hyperlink"/>
          </w:rPr>
          <w:t>1 Proses Kelola Data</w:t>
        </w:r>
        <w:r>
          <w:rPr>
            <w:webHidden/>
          </w:rPr>
          <w:tab/>
        </w:r>
        <w:r>
          <w:rPr>
            <w:webHidden/>
          </w:rPr>
          <w:fldChar w:fldCharType="begin"/>
        </w:r>
        <w:r>
          <w:rPr>
            <w:webHidden/>
          </w:rPr>
          <w:instrText xml:space="preserve"> PAGEREF _Toc73452916 \h </w:instrText>
        </w:r>
        <w:r>
          <w:rPr>
            <w:webHidden/>
          </w:rPr>
        </w:r>
        <w:r>
          <w:rPr>
            <w:webHidden/>
          </w:rPr>
          <w:fldChar w:fldCharType="separate"/>
        </w:r>
        <w:r>
          <w:rPr>
            <w:webHidden/>
          </w:rPr>
          <w:t>25</w:t>
        </w:r>
        <w:r>
          <w:rPr>
            <w:webHidden/>
          </w:rPr>
          <w:fldChar w:fldCharType="end"/>
        </w:r>
      </w:hyperlink>
    </w:p>
    <w:p w14:paraId="3EF8898F" w14:textId="66CFA393" w:rsidR="00D121D4" w:rsidRDefault="00D121D4">
      <w:pPr>
        <w:pStyle w:val="TOC1"/>
        <w:rPr>
          <w:rFonts w:asciiTheme="minorHAnsi" w:eastAsiaTheme="minorEastAsia" w:hAnsiTheme="minorHAnsi" w:cstheme="minorBidi"/>
          <w:kern w:val="0"/>
        </w:rPr>
      </w:pPr>
      <w:hyperlink w:anchor="_Toc73452917" w:history="1">
        <w:r w:rsidRPr="00FD0450">
          <w:rPr>
            <w:rStyle w:val="Hyperlink"/>
          </w:rPr>
          <w:t xml:space="preserve">Gambar 4.6 </w:t>
        </w:r>
        <w:r w:rsidRPr="00FD0450">
          <w:rPr>
            <w:rStyle w:val="Hyperlink"/>
            <w:i/>
            <w:iCs/>
          </w:rPr>
          <w:t>DFD (Data Flow Diagram) Level</w:t>
        </w:r>
        <w:r w:rsidRPr="00FD0450">
          <w:rPr>
            <w:rStyle w:val="Hyperlink"/>
          </w:rPr>
          <w:t xml:space="preserve"> 1 Proses Cetak Laporan</w:t>
        </w:r>
        <w:r>
          <w:rPr>
            <w:webHidden/>
          </w:rPr>
          <w:tab/>
        </w:r>
        <w:r>
          <w:rPr>
            <w:webHidden/>
          </w:rPr>
          <w:fldChar w:fldCharType="begin"/>
        </w:r>
        <w:r>
          <w:rPr>
            <w:webHidden/>
          </w:rPr>
          <w:instrText xml:space="preserve"> PAGEREF _Toc73452917 \h </w:instrText>
        </w:r>
        <w:r>
          <w:rPr>
            <w:webHidden/>
          </w:rPr>
        </w:r>
        <w:r>
          <w:rPr>
            <w:webHidden/>
          </w:rPr>
          <w:fldChar w:fldCharType="separate"/>
        </w:r>
        <w:r>
          <w:rPr>
            <w:webHidden/>
          </w:rPr>
          <w:t>25</w:t>
        </w:r>
        <w:r>
          <w:rPr>
            <w:webHidden/>
          </w:rPr>
          <w:fldChar w:fldCharType="end"/>
        </w:r>
      </w:hyperlink>
    </w:p>
    <w:p w14:paraId="5FC2121B" w14:textId="55F18B2B" w:rsidR="00D121D4" w:rsidRDefault="00D121D4">
      <w:pPr>
        <w:pStyle w:val="TOC1"/>
        <w:rPr>
          <w:rFonts w:asciiTheme="minorHAnsi" w:eastAsiaTheme="minorEastAsia" w:hAnsiTheme="minorHAnsi" w:cstheme="minorBidi"/>
          <w:kern w:val="0"/>
        </w:rPr>
      </w:pPr>
      <w:hyperlink w:anchor="_Toc73452918" w:history="1">
        <w:r w:rsidRPr="00FD0450">
          <w:rPr>
            <w:rStyle w:val="Hyperlink"/>
          </w:rPr>
          <w:t>Gambar 4.7 ERD (</w:t>
        </w:r>
        <w:r w:rsidRPr="00FD0450">
          <w:rPr>
            <w:rStyle w:val="Hyperlink"/>
            <w:i/>
          </w:rPr>
          <w:t>Entity Relationship Diagram</w:t>
        </w:r>
        <w:r w:rsidRPr="00FD0450">
          <w:rPr>
            <w:rStyle w:val="Hyperlink"/>
          </w:rPr>
          <w:t>)</w:t>
        </w:r>
        <w:r>
          <w:rPr>
            <w:webHidden/>
          </w:rPr>
          <w:tab/>
        </w:r>
        <w:r>
          <w:rPr>
            <w:webHidden/>
          </w:rPr>
          <w:fldChar w:fldCharType="begin"/>
        </w:r>
        <w:r>
          <w:rPr>
            <w:webHidden/>
          </w:rPr>
          <w:instrText xml:space="preserve"> PAGEREF _Toc73452918 \h </w:instrText>
        </w:r>
        <w:r>
          <w:rPr>
            <w:webHidden/>
          </w:rPr>
        </w:r>
        <w:r>
          <w:rPr>
            <w:webHidden/>
          </w:rPr>
          <w:fldChar w:fldCharType="separate"/>
        </w:r>
        <w:r>
          <w:rPr>
            <w:webHidden/>
          </w:rPr>
          <w:t>26</w:t>
        </w:r>
        <w:r>
          <w:rPr>
            <w:webHidden/>
          </w:rPr>
          <w:fldChar w:fldCharType="end"/>
        </w:r>
      </w:hyperlink>
    </w:p>
    <w:p w14:paraId="333D89E0" w14:textId="1CC6F819" w:rsidR="00D121D4" w:rsidRDefault="00D121D4">
      <w:pPr>
        <w:pStyle w:val="TOC1"/>
        <w:rPr>
          <w:rFonts w:asciiTheme="minorHAnsi" w:eastAsiaTheme="minorEastAsia" w:hAnsiTheme="minorHAnsi" w:cstheme="minorBidi"/>
          <w:kern w:val="0"/>
        </w:rPr>
      </w:pPr>
      <w:hyperlink w:anchor="_Toc73452919" w:history="1">
        <w:r w:rsidRPr="00FD0450">
          <w:rPr>
            <w:rStyle w:val="Hyperlink"/>
          </w:rPr>
          <w:t>Gambar 4.8 Konseptual Basis Data</w:t>
        </w:r>
        <w:r>
          <w:rPr>
            <w:webHidden/>
          </w:rPr>
          <w:tab/>
        </w:r>
        <w:r>
          <w:rPr>
            <w:webHidden/>
          </w:rPr>
          <w:fldChar w:fldCharType="begin"/>
        </w:r>
        <w:r>
          <w:rPr>
            <w:webHidden/>
          </w:rPr>
          <w:instrText xml:space="preserve"> PAGEREF _Toc73452919 \h </w:instrText>
        </w:r>
        <w:r>
          <w:rPr>
            <w:webHidden/>
          </w:rPr>
        </w:r>
        <w:r>
          <w:rPr>
            <w:webHidden/>
          </w:rPr>
          <w:fldChar w:fldCharType="separate"/>
        </w:r>
        <w:r>
          <w:rPr>
            <w:webHidden/>
          </w:rPr>
          <w:t>27</w:t>
        </w:r>
        <w:r>
          <w:rPr>
            <w:webHidden/>
          </w:rPr>
          <w:fldChar w:fldCharType="end"/>
        </w:r>
      </w:hyperlink>
    </w:p>
    <w:p w14:paraId="5ADF17B6" w14:textId="747EA332" w:rsidR="00D121D4" w:rsidRDefault="00D121D4">
      <w:pPr>
        <w:pStyle w:val="TOC1"/>
        <w:rPr>
          <w:rFonts w:asciiTheme="minorHAnsi" w:eastAsiaTheme="minorEastAsia" w:hAnsiTheme="minorHAnsi" w:cstheme="minorBidi"/>
          <w:kern w:val="0"/>
        </w:rPr>
      </w:pPr>
      <w:hyperlink w:anchor="_Toc73452920" w:history="1">
        <w:r w:rsidRPr="00FD0450">
          <w:rPr>
            <w:rStyle w:val="Hyperlink"/>
          </w:rPr>
          <w:t xml:space="preserve">Gambar 4.9 Halaman </w:t>
        </w:r>
        <w:r w:rsidRPr="00FD0450">
          <w:rPr>
            <w:rStyle w:val="Hyperlink"/>
            <w:i/>
          </w:rPr>
          <w:t>Dashboard</w:t>
        </w:r>
        <w:r>
          <w:rPr>
            <w:webHidden/>
          </w:rPr>
          <w:tab/>
        </w:r>
        <w:r>
          <w:rPr>
            <w:webHidden/>
          </w:rPr>
          <w:fldChar w:fldCharType="begin"/>
        </w:r>
        <w:r>
          <w:rPr>
            <w:webHidden/>
          </w:rPr>
          <w:instrText xml:space="preserve"> PAGEREF _Toc73452920 \h </w:instrText>
        </w:r>
        <w:r>
          <w:rPr>
            <w:webHidden/>
          </w:rPr>
        </w:r>
        <w:r>
          <w:rPr>
            <w:webHidden/>
          </w:rPr>
          <w:fldChar w:fldCharType="separate"/>
        </w:r>
        <w:r>
          <w:rPr>
            <w:webHidden/>
          </w:rPr>
          <w:t>33</w:t>
        </w:r>
        <w:r>
          <w:rPr>
            <w:webHidden/>
          </w:rPr>
          <w:fldChar w:fldCharType="end"/>
        </w:r>
      </w:hyperlink>
    </w:p>
    <w:p w14:paraId="3B9D89F1" w14:textId="4F35735D" w:rsidR="00D121D4" w:rsidRDefault="00D121D4">
      <w:pPr>
        <w:pStyle w:val="TOC1"/>
        <w:rPr>
          <w:rFonts w:asciiTheme="minorHAnsi" w:eastAsiaTheme="minorEastAsia" w:hAnsiTheme="minorHAnsi" w:cstheme="minorBidi"/>
          <w:kern w:val="0"/>
        </w:rPr>
      </w:pPr>
      <w:hyperlink w:anchor="_Toc73452921" w:history="1">
        <w:r w:rsidRPr="00FD0450">
          <w:rPr>
            <w:rStyle w:val="Hyperlink"/>
          </w:rPr>
          <w:t xml:space="preserve">Gambar 4.10 Halaman Ubah </w:t>
        </w:r>
        <w:r w:rsidRPr="00FD0450">
          <w:rPr>
            <w:rStyle w:val="Hyperlink"/>
            <w:i/>
          </w:rPr>
          <w:t>Biodata</w:t>
        </w:r>
        <w:r>
          <w:rPr>
            <w:webHidden/>
          </w:rPr>
          <w:tab/>
        </w:r>
        <w:r>
          <w:rPr>
            <w:webHidden/>
          </w:rPr>
          <w:fldChar w:fldCharType="begin"/>
        </w:r>
        <w:r>
          <w:rPr>
            <w:webHidden/>
          </w:rPr>
          <w:instrText xml:space="preserve"> PAGEREF _Toc73452921 \h </w:instrText>
        </w:r>
        <w:r>
          <w:rPr>
            <w:webHidden/>
          </w:rPr>
        </w:r>
        <w:r>
          <w:rPr>
            <w:webHidden/>
          </w:rPr>
          <w:fldChar w:fldCharType="separate"/>
        </w:r>
        <w:r>
          <w:rPr>
            <w:webHidden/>
          </w:rPr>
          <w:t>34</w:t>
        </w:r>
        <w:r>
          <w:rPr>
            <w:webHidden/>
          </w:rPr>
          <w:fldChar w:fldCharType="end"/>
        </w:r>
      </w:hyperlink>
    </w:p>
    <w:p w14:paraId="25C1C0D0" w14:textId="388DA867" w:rsidR="00D121D4" w:rsidRDefault="00D121D4">
      <w:pPr>
        <w:pStyle w:val="TOC1"/>
        <w:rPr>
          <w:rFonts w:asciiTheme="minorHAnsi" w:eastAsiaTheme="minorEastAsia" w:hAnsiTheme="minorHAnsi" w:cstheme="minorBidi"/>
          <w:kern w:val="0"/>
        </w:rPr>
      </w:pPr>
      <w:hyperlink w:anchor="_Toc73452922" w:history="1">
        <w:r w:rsidRPr="00FD0450">
          <w:rPr>
            <w:rStyle w:val="Hyperlink"/>
          </w:rPr>
          <w:t xml:space="preserve">Gambar 4.11 Halaman </w:t>
        </w:r>
        <w:r w:rsidRPr="00FD0450">
          <w:rPr>
            <w:rStyle w:val="Hyperlink"/>
            <w:i/>
            <w:iCs/>
          </w:rPr>
          <w:t>Spare part</w:t>
        </w:r>
        <w:r>
          <w:rPr>
            <w:webHidden/>
          </w:rPr>
          <w:tab/>
        </w:r>
        <w:r>
          <w:rPr>
            <w:webHidden/>
          </w:rPr>
          <w:fldChar w:fldCharType="begin"/>
        </w:r>
        <w:r>
          <w:rPr>
            <w:webHidden/>
          </w:rPr>
          <w:instrText xml:space="preserve"> PAGEREF _Toc73452922 \h </w:instrText>
        </w:r>
        <w:r>
          <w:rPr>
            <w:webHidden/>
          </w:rPr>
        </w:r>
        <w:r>
          <w:rPr>
            <w:webHidden/>
          </w:rPr>
          <w:fldChar w:fldCharType="separate"/>
        </w:r>
        <w:r>
          <w:rPr>
            <w:webHidden/>
          </w:rPr>
          <w:t>34</w:t>
        </w:r>
        <w:r>
          <w:rPr>
            <w:webHidden/>
          </w:rPr>
          <w:fldChar w:fldCharType="end"/>
        </w:r>
      </w:hyperlink>
    </w:p>
    <w:p w14:paraId="150EB25F" w14:textId="006878F1" w:rsidR="00D121D4" w:rsidRDefault="00D121D4">
      <w:pPr>
        <w:pStyle w:val="TOC1"/>
        <w:rPr>
          <w:rFonts w:asciiTheme="minorHAnsi" w:eastAsiaTheme="minorEastAsia" w:hAnsiTheme="minorHAnsi" w:cstheme="minorBidi"/>
          <w:kern w:val="0"/>
        </w:rPr>
      </w:pPr>
      <w:hyperlink w:anchor="_Toc73452923" w:history="1">
        <w:r w:rsidRPr="00FD0450">
          <w:rPr>
            <w:rStyle w:val="Hyperlink"/>
          </w:rPr>
          <w:t xml:space="preserve">Gambar 4.12 Halaman Tambah dan </w:t>
        </w:r>
        <w:r w:rsidRPr="00FD0450">
          <w:rPr>
            <w:rStyle w:val="Hyperlink"/>
            <w:i/>
          </w:rPr>
          <w:t>Edit</w:t>
        </w:r>
        <w:r w:rsidRPr="00FD0450">
          <w:rPr>
            <w:rStyle w:val="Hyperlink"/>
          </w:rPr>
          <w:t xml:space="preserve"> </w:t>
        </w:r>
        <w:r w:rsidRPr="00FD0450">
          <w:rPr>
            <w:rStyle w:val="Hyperlink"/>
            <w:i/>
          </w:rPr>
          <w:t>Spare part</w:t>
        </w:r>
        <w:r>
          <w:rPr>
            <w:webHidden/>
          </w:rPr>
          <w:tab/>
        </w:r>
        <w:r>
          <w:rPr>
            <w:webHidden/>
          </w:rPr>
          <w:fldChar w:fldCharType="begin"/>
        </w:r>
        <w:r>
          <w:rPr>
            <w:webHidden/>
          </w:rPr>
          <w:instrText xml:space="preserve"> PAGEREF _Toc73452923 \h </w:instrText>
        </w:r>
        <w:r>
          <w:rPr>
            <w:webHidden/>
          </w:rPr>
        </w:r>
        <w:r>
          <w:rPr>
            <w:webHidden/>
          </w:rPr>
          <w:fldChar w:fldCharType="separate"/>
        </w:r>
        <w:r>
          <w:rPr>
            <w:webHidden/>
          </w:rPr>
          <w:t>34</w:t>
        </w:r>
        <w:r>
          <w:rPr>
            <w:webHidden/>
          </w:rPr>
          <w:fldChar w:fldCharType="end"/>
        </w:r>
      </w:hyperlink>
    </w:p>
    <w:p w14:paraId="6FDDB2F0" w14:textId="58B2DEE4" w:rsidR="00D121D4" w:rsidRDefault="00D121D4">
      <w:pPr>
        <w:pStyle w:val="TOC1"/>
        <w:rPr>
          <w:rFonts w:asciiTheme="minorHAnsi" w:eastAsiaTheme="minorEastAsia" w:hAnsiTheme="minorHAnsi" w:cstheme="minorBidi"/>
          <w:kern w:val="0"/>
        </w:rPr>
      </w:pPr>
      <w:hyperlink w:anchor="_Toc73452924" w:history="1">
        <w:r w:rsidRPr="00FD0450">
          <w:rPr>
            <w:rStyle w:val="Hyperlink"/>
          </w:rPr>
          <w:t>Gambar 4.13 Halaman Pelanggan</w:t>
        </w:r>
        <w:r>
          <w:rPr>
            <w:webHidden/>
          </w:rPr>
          <w:tab/>
        </w:r>
        <w:r>
          <w:rPr>
            <w:webHidden/>
          </w:rPr>
          <w:fldChar w:fldCharType="begin"/>
        </w:r>
        <w:r>
          <w:rPr>
            <w:webHidden/>
          </w:rPr>
          <w:instrText xml:space="preserve"> PAGEREF _Toc73452924 \h </w:instrText>
        </w:r>
        <w:r>
          <w:rPr>
            <w:webHidden/>
          </w:rPr>
        </w:r>
        <w:r>
          <w:rPr>
            <w:webHidden/>
          </w:rPr>
          <w:fldChar w:fldCharType="separate"/>
        </w:r>
        <w:r>
          <w:rPr>
            <w:webHidden/>
          </w:rPr>
          <w:t>35</w:t>
        </w:r>
        <w:r>
          <w:rPr>
            <w:webHidden/>
          </w:rPr>
          <w:fldChar w:fldCharType="end"/>
        </w:r>
      </w:hyperlink>
    </w:p>
    <w:p w14:paraId="27268585" w14:textId="7EF9B795" w:rsidR="00D121D4" w:rsidRDefault="00D121D4">
      <w:pPr>
        <w:pStyle w:val="TOC1"/>
        <w:rPr>
          <w:rFonts w:asciiTheme="minorHAnsi" w:eastAsiaTheme="minorEastAsia" w:hAnsiTheme="minorHAnsi" w:cstheme="minorBidi"/>
          <w:kern w:val="0"/>
        </w:rPr>
      </w:pPr>
      <w:hyperlink w:anchor="_Toc73452925" w:history="1">
        <w:r w:rsidRPr="00FD0450">
          <w:rPr>
            <w:rStyle w:val="Hyperlink"/>
          </w:rPr>
          <w:t>Gambar 4.14 Halaman Tambah Pelanggan</w:t>
        </w:r>
        <w:r>
          <w:rPr>
            <w:webHidden/>
          </w:rPr>
          <w:tab/>
        </w:r>
        <w:r>
          <w:rPr>
            <w:webHidden/>
          </w:rPr>
          <w:fldChar w:fldCharType="begin"/>
        </w:r>
        <w:r>
          <w:rPr>
            <w:webHidden/>
          </w:rPr>
          <w:instrText xml:space="preserve"> PAGEREF _Toc73452925 \h </w:instrText>
        </w:r>
        <w:r>
          <w:rPr>
            <w:webHidden/>
          </w:rPr>
        </w:r>
        <w:r>
          <w:rPr>
            <w:webHidden/>
          </w:rPr>
          <w:fldChar w:fldCharType="separate"/>
        </w:r>
        <w:r>
          <w:rPr>
            <w:webHidden/>
          </w:rPr>
          <w:t>35</w:t>
        </w:r>
        <w:r>
          <w:rPr>
            <w:webHidden/>
          </w:rPr>
          <w:fldChar w:fldCharType="end"/>
        </w:r>
      </w:hyperlink>
    </w:p>
    <w:p w14:paraId="0BDCFB30" w14:textId="236BB854" w:rsidR="00D121D4" w:rsidRDefault="00D121D4">
      <w:pPr>
        <w:pStyle w:val="TOC1"/>
        <w:rPr>
          <w:rFonts w:asciiTheme="minorHAnsi" w:eastAsiaTheme="minorEastAsia" w:hAnsiTheme="minorHAnsi" w:cstheme="minorBidi"/>
          <w:kern w:val="0"/>
        </w:rPr>
      </w:pPr>
      <w:hyperlink w:anchor="_Toc73452926" w:history="1">
        <w:r w:rsidRPr="00FD0450">
          <w:rPr>
            <w:rStyle w:val="Hyperlink"/>
          </w:rPr>
          <w:t>Gambar 4.15 Halaman Teknisi</w:t>
        </w:r>
        <w:r>
          <w:rPr>
            <w:webHidden/>
          </w:rPr>
          <w:tab/>
        </w:r>
        <w:r>
          <w:rPr>
            <w:webHidden/>
          </w:rPr>
          <w:fldChar w:fldCharType="begin"/>
        </w:r>
        <w:r>
          <w:rPr>
            <w:webHidden/>
          </w:rPr>
          <w:instrText xml:space="preserve"> PAGEREF _Toc73452926 \h </w:instrText>
        </w:r>
        <w:r>
          <w:rPr>
            <w:webHidden/>
          </w:rPr>
        </w:r>
        <w:r>
          <w:rPr>
            <w:webHidden/>
          </w:rPr>
          <w:fldChar w:fldCharType="separate"/>
        </w:r>
        <w:r>
          <w:rPr>
            <w:webHidden/>
          </w:rPr>
          <w:t>35</w:t>
        </w:r>
        <w:r>
          <w:rPr>
            <w:webHidden/>
          </w:rPr>
          <w:fldChar w:fldCharType="end"/>
        </w:r>
      </w:hyperlink>
    </w:p>
    <w:p w14:paraId="379D18EF" w14:textId="5CB8192C" w:rsidR="00D121D4" w:rsidRDefault="00D121D4">
      <w:pPr>
        <w:pStyle w:val="TOC1"/>
        <w:rPr>
          <w:rFonts w:asciiTheme="minorHAnsi" w:eastAsiaTheme="minorEastAsia" w:hAnsiTheme="minorHAnsi" w:cstheme="minorBidi"/>
          <w:kern w:val="0"/>
        </w:rPr>
      </w:pPr>
      <w:hyperlink w:anchor="_Toc73452927" w:history="1">
        <w:r w:rsidRPr="00FD0450">
          <w:rPr>
            <w:rStyle w:val="Hyperlink"/>
          </w:rPr>
          <w:t>Gambar 4.16 Halaman Tambah Teknisi</w:t>
        </w:r>
        <w:r>
          <w:rPr>
            <w:webHidden/>
          </w:rPr>
          <w:tab/>
        </w:r>
        <w:r>
          <w:rPr>
            <w:webHidden/>
          </w:rPr>
          <w:fldChar w:fldCharType="begin"/>
        </w:r>
        <w:r>
          <w:rPr>
            <w:webHidden/>
          </w:rPr>
          <w:instrText xml:space="preserve"> PAGEREF _Toc73452927 \h </w:instrText>
        </w:r>
        <w:r>
          <w:rPr>
            <w:webHidden/>
          </w:rPr>
        </w:r>
        <w:r>
          <w:rPr>
            <w:webHidden/>
          </w:rPr>
          <w:fldChar w:fldCharType="separate"/>
        </w:r>
        <w:r>
          <w:rPr>
            <w:webHidden/>
          </w:rPr>
          <w:t>36</w:t>
        </w:r>
        <w:r>
          <w:rPr>
            <w:webHidden/>
          </w:rPr>
          <w:fldChar w:fldCharType="end"/>
        </w:r>
      </w:hyperlink>
    </w:p>
    <w:p w14:paraId="20D26104" w14:textId="4BC88007" w:rsidR="00D121D4" w:rsidRDefault="00D121D4">
      <w:pPr>
        <w:pStyle w:val="TOC1"/>
        <w:rPr>
          <w:rFonts w:asciiTheme="minorHAnsi" w:eastAsiaTheme="minorEastAsia" w:hAnsiTheme="minorHAnsi" w:cstheme="minorBidi"/>
          <w:kern w:val="0"/>
        </w:rPr>
      </w:pPr>
      <w:hyperlink w:anchor="_Toc73452928" w:history="1">
        <w:r w:rsidRPr="00FD0450">
          <w:rPr>
            <w:rStyle w:val="Hyperlink"/>
          </w:rPr>
          <w:t>Gambar 4.17 Halaman Tambah Jasa</w:t>
        </w:r>
        <w:r>
          <w:rPr>
            <w:webHidden/>
          </w:rPr>
          <w:tab/>
        </w:r>
        <w:r>
          <w:rPr>
            <w:webHidden/>
          </w:rPr>
          <w:fldChar w:fldCharType="begin"/>
        </w:r>
        <w:r>
          <w:rPr>
            <w:webHidden/>
          </w:rPr>
          <w:instrText xml:space="preserve"> PAGEREF _Toc73452928 \h </w:instrText>
        </w:r>
        <w:r>
          <w:rPr>
            <w:webHidden/>
          </w:rPr>
        </w:r>
        <w:r>
          <w:rPr>
            <w:webHidden/>
          </w:rPr>
          <w:fldChar w:fldCharType="separate"/>
        </w:r>
        <w:r>
          <w:rPr>
            <w:webHidden/>
          </w:rPr>
          <w:t>36</w:t>
        </w:r>
        <w:r>
          <w:rPr>
            <w:webHidden/>
          </w:rPr>
          <w:fldChar w:fldCharType="end"/>
        </w:r>
      </w:hyperlink>
    </w:p>
    <w:p w14:paraId="41E0A846" w14:textId="782FDCCC" w:rsidR="00D121D4" w:rsidRDefault="00D121D4">
      <w:pPr>
        <w:pStyle w:val="TOC1"/>
        <w:rPr>
          <w:rFonts w:asciiTheme="minorHAnsi" w:eastAsiaTheme="minorEastAsia" w:hAnsiTheme="minorHAnsi" w:cstheme="minorBidi"/>
          <w:kern w:val="0"/>
        </w:rPr>
      </w:pPr>
      <w:hyperlink w:anchor="_Toc73452929" w:history="1">
        <w:r w:rsidRPr="00FD0450">
          <w:rPr>
            <w:rStyle w:val="Hyperlink"/>
          </w:rPr>
          <w:t>Gambar 4.18 Halaman Tambah Jasa</w:t>
        </w:r>
        <w:r>
          <w:rPr>
            <w:webHidden/>
          </w:rPr>
          <w:tab/>
        </w:r>
        <w:r>
          <w:rPr>
            <w:webHidden/>
          </w:rPr>
          <w:fldChar w:fldCharType="begin"/>
        </w:r>
        <w:r>
          <w:rPr>
            <w:webHidden/>
          </w:rPr>
          <w:instrText xml:space="preserve"> PAGEREF _Toc73452929 \h </w:instrText>
        </w:r>
        <w:r>
          <w:rPr>
            <w:webHidden/>
          </w:rPr>
        </w:r>
        <w:r>
          <w:rPr>
            <w:webHidden/>
          </w:rPr>
          <w:fldChar w:fldCharType="separate"/>
        </w:r>
        <w:r>
          <w:rPr>
            <w:webHidden/>
          </w:rPr>
          <w:t>37</w:t>
        </w:r>
        <w:r>
          <w:rPr>
            <w:webHidden/>
          </w:rPr>
          <w:fldChar w:fldCharType="end"/>
        </w:r>
      </w:hyperlink>
    </w:p>
    <w:p w14:paraId="62A46CC1" w14:textId="56005B53" w:rsidR="00D121D4" w:rsidRDefault="00D121D4">
      <w:pPr>
        <w:pStyle w:val="TOC1"/>
        <w:rPr>
          <w:rFonts w:asciiTheme="minorHAnsi" w:eastAsiaTheme="minorEastAsia" w:hAnsiTheme="minorHAnsi" w:cstheme="minorBidi"/>
          <w:kern w:val="0"/>
        </w:rPr>
      </w:pPr>
      <w:hyperlink w:anchor="_Toc73452930" w:history="1">
        <w:r w:rsidRPr="00FD0450">
          <w:rPr>
            <w:rStyle w:val="Hyperlink"/>
          </w:rPr>
          <w:t xml:space="preserve">Gambar 4.19 Halaman </w:t>
        </w:r>
        <w:r w:rsidRPr="00FD0450">
          <w:rPr>
            <w:rStyle w:val="Hyperlink"/>
            <w:i/>
            <w:iCs/>
          </w:rPr>
          <w:t>Orders</w:t>
        </w:r>
        <w:r>
          <w:rPr>
            <w:webHidden/>
          </w:rPr>
          <w:tab/>
        </w:r>
        <w:r>
          <w:rPr>
            <w:webHidden/>
          </w:rPr>
          <w:fldChar w:fldCharType="begin"/>
        </w:r>
        <w:r>
          <w:rPr>
            <w:webHidden/>
          </w:rPr>
          <w:instrText xml:space="preserve"> PAGEREF _Toc73452930 \h </w:instrText>
        </w:r>
        <w:r>
          <w:rPr>
            <w:webHidden/>
          </w:rPr>
        </w:r>
        <w:r>
          <w:rPr>
            <w:webHidden/>
          </w:rPr>
          <w:fldChar w:fldCharType="separate"/>
        </w:r>
        <w:r>
          <w:rPr>
            <w:webHidden/>
          </w:rPr>
          <w:t>37</w:t>
        </w:r>
        <w:r>
          <w:rPr>
            <w:webHidden/>
          </w:rPr>
          <w:fldChar w:fldCharType="end"/>
        </w:r>
      </w:hyperlink>
    </w:p>
    <w:p w14:paraId="58ED1475" w14:textId="5C0F59E8" w:rsidR="00D121D4" w:rsidRDefault="00D121D4">
      <w:pPr>
        <w:pStyle w:val="TOC1"/>
        <w:rPr>
          <w:rFonts w:asciiTheme="minorHAnsi" w:eastAsiaTheme="minorEastAsia" w:hAnsiTheme="minorHAnsi" w:cstheme="minorBidi"/>
          <w:kern w:val="0"/>
        </w:rPr>
      </w:pPr>
      <w:hyperlink w:anchor="_Toc73452931" w:history="1">
        <w:r w:rsidRPr="00FD0450">
          <w:rPr>
            <w:rStyle w:val="Hyperlink"/>
          </w:rPr>
          <w:t xml:space="preserve">Gambar 4.20 Halaman Tambah </w:t>
        </w:r>
        <w:r w:rsidRPr="00FD0450">
          <w:rPr>
            <w:rStyle w:val="Hyperlink"/>
            <w:i/>
            <w:iCs/>
          </w:rPr>
          <w:t>Orders</w:t>
        </w:r>
        <w:r>
          <w:rPr>
            <w:webHidden/>
          </w:rPr>
          <w:tab/>
        </w:r>
        <w:r>
          <w:rPr>
            <w:webHidden/>
          </w:rPr>
          <w:fldChar w:fldCharType="begin"/>
        </w:r>
        <w:r>
          <w:rPr>
            <w:webHidden/>
          </w:rPr>
          <w:instrText xml:space="preserve"> PAGEREF _Toc73452931 \h </w:instrText>
        </w:r>
        <w:r>
          <w:rPr>
            <w:webHidden/>
          </w:rPr>
        </w:r>
        <w:r>
          <w:rPr>
            <w:webHidden/>
          </w:rPr>
          <w:fldChar w:fldCharType="separate"/>
        </w:r>
        <w:r>
          <w:rPr>
            <w:webHidden/>
          </w:rPr>
          <w:t>37</w:t>
        </w:r>
        <w:r>
          <w:rPr>
            <w:webHidden/>
          </w:rPr>
          <w:fldChar w:fldCharType="end"/>
        </w:r>
      </w:hyperlink>
    </w:p>
    <w:p w14:paraId="1A36BF5F" w14:textId="754F0BE9" w:rsidR="00D121D4" w:rsidRDefault="00D121D4">
      <w:pPr>
        <w:pStyle w:val="TOC1"/>
        <w:rPr>
          <w:rFonts w:asciiTheme="minorHAnsi" w:eastAsiaTheme="minorEastAsia" w:hAnsiTheme="minorHAnsi" w:cstheme="minorBidi"/>
          <w:kern w:val="0"/>
        </w:rPr>
      </w:pPr>
      <w:hyperlink w:anchor="_Toc73452932" w:history="1">
        <w:r w:rsidRPr="00FD0450">
          <w:rPr>
            <w:rStyle w:val="Hyperlink"/>
          </w:rPr>
          <w:t xml:space="preserve">Gambar 4.21 Halaman </w:t>
        </w:r>
        <w:r w:rsidRPr="00FD0450">
          <w:rPr>
            <w:rStyle w:val="Hyperlink"/>
            <w:i/>
            <w:iCs/>
          </w:rPr>
          <w:t>Print Order</w:t>
        </w:r>
        <w:r>
          <w:rPr>
            <w:webHidden/>
          </w:rPr>
          <w:tab/>
        </w:r>
        <w:r>
          <w:rPr>
            <w:webHidden/>
          </w:rPr>
          <w:fldChar w:fldCharType="begin"/>
        </w:r>
        <w:r>
          <w:rPr>
            <w:webHidden/>
          </w:rPr>
          <w:instrText xml:space="preserve"> PAGEREF _Toc73452932 \h </w:instrText>
        </w:r>
        <w:r>
          <w:rPr>
            <w:webHidden/>
          </w:rPr>
        </w:r>
        <w:r>
          <w:rPr>
            <w:webHidden/>
          </w:rPr>
          <w:fldChar w:fldCharType="separate"/>
        </w:r>
        <w:r>
          <w:rPr>
            <w:webHidden/>
          </w:rPr>
          <w:t>38</w:t>
        </w:r>
        <w:r>
          <w:rPr>
            <w:webHidden/>
          </w:rPr>
          <w:fldChar w:fldCharType="end"/>
        </w:r>
      </w:hyperlink>
    </w:p>
    <w:p w14:paraId="77124772" w14:textId="7C9F6F19" w:rsidR="00D121D4" w:rsidRDefault="00D121D4" w:rsidP="00B44EC6">
      <w:pPr>
        <w:pStyle w:val="TOC1"/>
        <w:rPr>
          <w:rFonts w:asciiTheme="minorHAnsi" w:eastAsiaTheme="minorEastAsia" w:hAnsiTheme="minorHAnsi" w:cstheme="minorBidi"/>
          <w:kern w:val="0"/>
        </w:rPr>
      </w:pPr>
      <w:hyperlink w:anchor="_Toc73452933" w:history="1">
        <w:r w:rsidRPr="00FD0450">
          <w:rPr>
            <w:rStyle w:val="Hyperlink"/>
          </w:rPr>
          <w:t>Gambar 4.22 Halaman Saran</w:t>
        </w:r>
        <w:r>
          <w:rPr>
            <w:webHidden/>
          </w:rPr>
          <w:tab/>
        </w:r>
        <w:r>
          <w:rPr>
            <w:webHidden/>
          </w:rPr>
          <w:fldChar w:fldCharType="begin"/>
        </w:r>
        <w:r>
          <w:rPr>
            <w:webHidden/>
          </w:rPr>
          <w:instrText xml:space="preserve"> PAGEREF _Toc73452933 \h </w:instrText>
        </w:r>
        <w:r>
          <w:rPr>
            <w:webHidden/>
          </w:rPr>
        </w:r>
        <w:r>
          <w:rPr>
            <w:webHidden/>
          </w:rPr>
          <w:fldChar w:fldCharType="separate"/>
        </w:r>
        <w:r>
          <w:rPr>
            <w:webHidden/>
          </w:rPr>
          <w:t>38</w:t>
        </w:r>
        <w:r>
          <w:rPr>
            <w:webHidden/>
          </w:rPr>
          <w:fldChar w:fldCharType="end"/>
        </w:r>
      </w:hyperlink>
      <w:hyperlink w:anchor="_Toc73452934" w:history="1"/>
    </w:p>
    <w:p w14:paraId="134BDF0C" w14:textId="2DCCFAE2" w:rsidR="00D121D4" w:rsidRDefault="00D121D4">
      <w:pPr>
        <w:pStyle w:val="TOC1"/>
        <w:rPr>
          <w:rFonts w:asciiTheme="minorHAnsi" w:eastAsiaTheme="minorEastAsia" w:hAnsiTheme="minorHAnsi" w:cstheme="minorBidi"/>
          <w:kern w:val="0"/>
        </w:rPr>
      </w:pPr>
      <w:hyperlink w:anchor="_Toc73452935" w:history="1">
        <w:r w:rsidRPr="00FD0450">
          <w:rPr>
            <w:rStyle w:val="Hyperlink"/>
          </w:rPr>
          <w:t>Gambar 4.23 Halaman Balas Saran</w:t>
        </w:r>
        <w:r>
          <w:rPr>
            <w:webHidden/>
          </w:rPr>
          <w:tab/>
        </w:r>
        <w:r>
          <w:rPr>
            <w:webHidden/>
          </w:rPr>
          <w:fldChar w:fldCharType="begin"/>
        </w:r>
        <w:r>
          <w:rPr>
            <w:webHidden/>
          </w:rPr>
          <w:instrText xml:space="preserve"> PAGEREF _Toc73452935 \h </w:instrText>
        </w:r>
        <w:r>
          <w:rPr>
            <w:webHidden/>
          </w:rPr>
        </w:r>
        <w:r>
          <w:rPr>
            <w:webHidden/>
          </w:rPr>
          <w:fldChar w:fldCharType="separate"/>
        </w:r>
        <w:r>
          <w:rPr>
            <w:webHidden/>
          </w:rPr>
          <w:t>39</w:t>
        </w:r>
        <w:r>
          <w:rPr>
            <w:webHidden/>
          </w:rPr>
          <w:fldChar w:fldCharType="end"/>
        </w:r>
      </w:hyperlink>
    </w:p>
    <w:p w14:paraId="60B881EF" w14:textId="6F7DCD88" w:rsidR="00D121D4" w:rsidRDefault="00D121D4">
      <w:pPr>
        <w:pStyle w:val="TOC1"/>
        <w:rPr>
          <w:rFonts w:asciiTheme="minorHAnsi" w:eastAsiaTheme="minorEastAsia" w:hAnsiTheme="minorHAnsi" w:cstheme="minorBidi"/>
          <w:kern w:val="0"/>
        </w:rPr>
      </w:pPr>
      <w:hyperlink w:anchor="_Toc73452936" w:history="1">
        <w:r w:rsidRPr="00FD0450">
          <w:rPr>
            <w:rStyle w:val="Hyperlink"/>
          </w:rPr>
          <w:t>Gambar 4.24 Halaman Komplain</w:t>
        </w:r>
        <w:r>
          <w:rPr>
            <w:webHidden/>
          </w:rPr>
          <w:tab/>
        </w:r>
        <w:r>
          <w:rPr>
            <w:webHidden/>
          </w:rPr>
          <w:fldChar w:fldCharType="begin"/>
        </w:r>
        <w:r>
          <w:rPr>
            <w:webHidden/>
          </w:rPr>
          <w:instrText xml:space="preserve"> PAGEREF _Toc73452936 \h </w:instrText>
        </w:r>
        <w:r>
          <w:rPr>
            <w:webHidden/>
          </w:rPr>
        </w:r>
        <w:r>
          <w:rPr>
            <w:webHidden/>
          </w:rPr>
          <w:fldChar w:fldCharType="separate"/>
        </w:r>
        <w:r>
          <w:rPr>
            <w:webHidden/>
          </w:rPr>
          <w:t>39</w:t>
        </w:r>
        <w:r>
          <w:rPr>
            <w:webHidden/>
          </w:rPr>
          <w:fldChar w:fldCharType="end"/>
        </w:r>
      </w:hyperlink>
    </w:p>
    <w:p w14:paraId="215D9EF8" w14:textId="39C3691D" w:rsidR="00D121D4" w:rsidRDefault="00D121D4">
      <w:pPr>
        <w:pStyle w:val="TOC1"/>
        <w:rPr>
          <w:rFonts w:asciiTheme="minorHAnsi" w:eastAsiaTheme="minorEastAsia" w:hAnsiTheme="minorHAnsi" w:cstheme="minorBidi"/>
          <w:kern w:val="0"/>
        </w:rPr>
      </w:pPr>
      <w:hyperlink w:anchor="_Toc73452937" w:history="1">
        <w:r w:rsidRPr="00FD0450">
          <w:rPr>
            <w:rStyle w:val="Hyperlink"/>
          </w:rPr>
          <w:t xml:space="preserve">Gambar 4.25 Halaman </w:t>
        </w:r>
        <w:r w:rsidRPr="00FD0450">
          <w:rPr>
            <w:rStyle w:val="Hyperlink"/>
            <w:i/>
          </w:rPr>
          <w:t>Login</w:t>
        </w:r>
        <w:r>
          <w:rPr>
            <w:webHidden/>
          </w:rPr>
          <w:tab/>
        </w:r>
        <w:r>
          <w:rPr>
            <w:webHidden/>
          </w:rPr>
          <w:fldChar w:fldCharType="begin"/>
        </w:r>
        <w:r>
          <w:rPr>
            <w:webHidden/>
          </w:rPr>
          <w:instrText xml:space="preserve"> PAGEREF _Toc73452937 \h </w:instrText>
        </w:r>
        <w:r>
          <w:rPr>
            <w:webHidden/>
          </w:rPr>
        </w:r>
        <w:r>
          <w:rPr>
            <w:webHidden/>
          </w:rPr>
          <w:fldChar w:fldCharType="separate"/>
        </w:r>
        <w:r>
          <w:rPr>
            <w:webHidden/>
          </w:rPr>
          <w:t>39</w:t>
        </w:r>
        <w:r>
          <w:rPr>
            <w:webHidden/>
          </w:rPr>
          <w:fldChar w:fldCharType="end"/>
        </w:r>
      </w:hyperlink>
    </w:p>
    <w:p w14:paraId="1FA84E36" w14:textId="5021EA1F" w:rsidR="00D121D4" w:rsidRDefault="00D121D4">
      <w:pPr>
        <w:pStyle w:val="TOC1"/>
        <w:rPr>
          <w:rFonts w:asciiTheme="minorHAnsi" w:eastAsiaTheme="minorEastAsia" w:hAnsiTheme="minorHAnsi" w:cstheme="minorBidi"/>
          <w:kern w:val="0"/>
        </w:rPr>
      </w:pPr>
      <w:hyperlink w:anchor="_Toc73452938" w:history="1">
        <w:r w:rsidRPr="00FD0450">
          <w:rPr>
            <w:rStyle w:val="Hyperlink"/>
          </w:rPr>
          <w:t>Gambar 4.26 Halaman Cetak Laporan</w:t>
        </w:r>
        <w:r>
          <w:rPr>
            <w:webHidden/>
          </w:rPr>
          <w:tab/>
        </w:r>
        <w:r>
          <w:rPr>
            <w:webHidden/>
          </w:rPr>
          <w:fldChar w:fldCharType="begin"/>
        </w:r>
        <w:r>
          <w:rPr>
            <w:webHidden/>
          </w:rPr>
          <w:instrText xml:space="preserve"> PAGEREF _Toc73452938 \h </w:instrText>
        </w:r>
        <w:r>
          <w:rPr>
            <w:webHidden/>
          </w:rPr>
        </w:r>
        <w:r>
          <w:rPr>
            <w:webHidden/>
          </w:rPr>
          <w:fldChar w:fldCharType="separate"/>
        </w:r>
        <w:r>
          <w:rPr>
            <w:webHidden/>
          </w:rPr>
          <w:t>40</w:t>
        </w:r>
        <w:r>
          <w:rPr>
            <w:webHidden/>
          </w:rPr>
          <w:fldChar w:fldCharType="end"/>
        </w:r>
      </w:hyperlink>
    </w:p>
    <w:p w14:paraId="16CD3759" w14:textId="181AA58F" w:rsidR="00D121D4" w:rsidRDefault="00D121D4">
      <w:pPr>
        <w:pStyle w:val="TOC1"/>
        <w:rPr>
          <w:rFonts w:asciiTheme="minorHAnsi" w:eastAsiaTheme="minorEastAsia" w:hAnsiTheme="minorHAnsi" w:cstheme="minorBidi"/>
          <w:kern w:val="0"/>
        </w:rPr>
      </w:pPr>
      <w:hyperlink w:anchor="_Toc73452939" w:history="1">
        <w:r w:rsidRPr="00FD0450">
          <w:rPr>
            <w:rStyle w:val="Hyperlink"/>
          </w:rPr>
          <w:t xml:space="preserve">Gambar 4.27 Halaman </w:t>
        </w:r>
        <w:r w:rsidRPr="00FD0450">
          <w:rPr>
            <w:rStyle w:val="Hyperlink"/>
            <w:i/>
          </w:rPr>
          <w:t>Dashboard</w:t>
        </w:r>
        <w:r>
          <w:rPr>
            <w:webHidden/>
          </w:rPr>
          <w:tab/>
        </w:r>
        <w:r>
          <w:rPr>
            <w:webHidden/>
          </w:rPr>
          <w:fldChar w:fldCharType="begin"/>
        </w:r>
        <w:r>
          <w:rPr>
            <w:webHidden/>
          </w:rPr>
          <w:instrText xml:space="preserve"> PAGEREF _Toc73452939 \h </w:instrText>
        </w:r>
        <w:r>
          <w:rPr>
            <w:webHidden/>
          </w:rPr>
        </w:r>
        <w:r>
          <w:rPr>
            <w:webHidden/>
          </w:rPr>
          <w:fldChar w:fldCharType="separate"/>
        </w:r>
        <w:r>
          <w:rPr>
            <w:webHidden/>
          </w:rPr>
          <w:t>40</w:t>
        </w:r>
        <w:r>
          <w:rPr>
            <w:webHidden/>
          </w:rPr>
          <w:fldChar w:fldCharType="end"/>
        </w:r>
      </w:hyperlink>
    </w:p>
    <w:p w14:paraId="59D120FB" w14:textId="69785ECC" w:rsidR="00D121D4" w:rsidRDefault="00D121D4">
      <w:pPr>
        <w:pStyle w:val="TOC1"/>
        <w:rPr>
          <w:rFonts w:asciiTheme="minorHAnsi" w:eastAsiaTheme="minorEastAsia" w:hAnsiTheme="minorHAnsi" w:cstheme="minorBidi"/>
          <w:kern w:val="0"/>
        </w:rPr>
      </w:pPr>
      <w:hyperlink w:anchor="_Toc73452940" w:history="1">
        <w:r w:rsidRPr="00FD0450">
          <w:rPr>
            <w:rStyle w:val="Hyperlink"/>
          </w:rPr>
          <w:t xml:space="preserve">Gambar 4.28 Halaman </w:t>
        </w:r>
        <w:r w:rsidRPr="00FD0450">
          <w:rPr>
            <w:rStyle w:val="Hyperlink"/>
            <w:i/>
            <w:iCs/>
          </w:rPr>
          <w:t>Spare part</w:t>
        </w:r>
        <w:r>
          <w:rPr>
            <w:webHidden/>
          </w:rPr>
          <w:tab/>
        </w:r>
        <w:r>
          <w:rPr>
            <w:webHidden/>
          </w:rPr>
          <w:fldChar w:fldCharType="begin"/>
        </w:r>
        <w:r>
          <w:rPr>
            <w:webHidden/>
          </w:rPr>
          <w:instrText xml:space="preserve"> PAGEREF _Toc73452940 \h </w:instrText>
        </w:r>
        <w:r>
          <w:rPr>
            <w:webHidden/>
          </w:rPr>
        </w:r>
        <w:r>
          <w:rPr>
            <w:webHidden/>
          </w:rPr>
          <w:fldChar w:fldCharType="separate"/>
        </w:r>
        <w:r>
          <w:rPr>
            <w:webHidden/>
          </w:rPr>
          <w:t>41</w:t>
        </w:r>
        <w:r>
          <w:rPr>
            <w:webHidden/>
          </w:rPr>
          <w:fldChar w:fldCharType="end"/>
        </w:r>
      </w:hyperlink>
    </w:p>
    <w:p w14:paraId="46EB1A3F" w14:textId="6C4D2B20" w:rsidR="00D121D4" w:rsidRDefault="00D121D4">
      <w:pPr>
        <w:pStyle w:val="TOC1"/>
        <w:rPr>
          <w:rFonts w:asciiTheme="minorHAnsi" w:eastAsiaTheme="minorEastAsia" w:hAnsiTheme="minorHAnsi" w:cstheme="minorBidi"/>
          <w:kern w:val="0"/>
        </w:rPr>
      </w:pPr>
      <w:hyperlink w:anchor="_Toc73452941" w:history="1">
        <w:r w:rsidRPr="00FD0450">
          <w:rPr>
            <w:rStyle w:val="Hyperlink"/>
          </w:rPr>
          <w:t xml:space="preserve">Gambar 4.29 Halaman Lihat </w:t>
        </w:r>
        <w:r w:rsidRPr="00FD0450">
          <w:rPr>
            <w:rStyle w:val="Hyperlink"/>
            <w:i/>
            <w:iCs/>
          </w:rPr>
          <w:t>Spare part</w:t>
        </w:r>
        <w:r>
          <w:rPr>
            <w:webHidden/>
          </w:rPr>
          <w:tab/>
        </w:r>
        <w:r>
          <w:rPr>
            <w:webHidden/>
          </w:rPr>
          <w:fldChar w:fldCharType="begin"/>
        </w:r>
        <w:r>
          <w:rPr>
            <w:webHidden/>
          </w:rPr>
          <w:instrText xml:space="preserve"> PAGEREF _Toc73452941 \h </w:instrText>
        </w:r>
        <w:r>
          <w:rPr>
            <w:webHidden/>
          </w:rPr>
        </w:r>
        <w:r>
          <w:rPr>
            <w:webHidden/>
          </w:rPr>
          <w:fldChar w:fldCharType="separate"/>
        </w:r>
        <w:r>
          <w:rPr>
            <w:webHidden/>
          </w:rPr>
          <w:t>41</w:t>
        </w:r>
        <w:r>
          <w:rPr>
            <w:webHidden/>
          </w:rPr>
          <w:fldChar w:fldCharType="end"/>
        </w:r>
      </w:hyperlink>
    </w:p>
    <w:p w14:paraId="445AAD4A" w14:textId="71E1BC07" w:rsidR="00D121D4" w:rsidRDefault="00D121D4">
      <w:pPr>
        <w:pStyle w:val="TOC1"/>
        <w:rPr>
          <w:rFonts w:asciiTheme="minorHAnsi" w:eastAsiaTheme="minorEastAsia" w:hAnsiTheme="minorHAnsi" w:cstheme="minorBidi"/>
          <w:kern w:val="0"/>
        </w:rPr>
      </w:pPr>
      <w:hyperlink w:anchor="_Toc73452942" w:history="1">
        <w:r w:rsidRPr="00FD0450">
          <w:rPr>
            <w:rStyle w:val="Hyperlink"/>
          </w:rPr>
          <w:t xml:space="preserve">Gambar 4.30 Halaman </w:t>
        </w:r>
        <w:r w:rsidRPr="00FD0450">
          <w:rPr>
            <w:rStyle w:val="Hyperlink"/>
            <w:i/>
            <w:iCs/>
          </w:rPr>
          <w:t>Orders</w:t>
        </w:r>
        <w:r>
          <w:rPr>
            <w:webHidden/>
          </w:rPr>
          <w:tab/>
        </w:r>
        <w:r>
          <w:rPr>
            <w:webHidden/>
          </w:rPr>
          <w:fldChar w:fldCharType="begin"/>
        </w:r>
        <w:r>
          <w:rPr>
            <w:webHidden/>
          </w:rPr>
          <w:instrText xml:space="preserve"> PAGEREF _Toc73452942 \h </w:instrText>
        </w:r>
        <w:r>
          <w:rPr>
            <w:webHidden/>
          </w:rPr>
        </w:r>
        <w:r>
          <w:rPr>
            <w:webHidden/>
          </w:rPr>
          <w:fldChar w:fldCharType="separate"/>
        </w:r>
        <w:r>
          <w:rPr>
            <w:webHidden/>
          </w:rPr>
          <w:t>42</w:t>
        </w:r>
        <w:r>
          <w:rPr>
            <w:webHidden/>
          </w:rPr>
          <w:fldChar w:fldCharType="end"/>
        </w:r>
      </w:hyperlink>
    </w:p>
    <w:p w14:paraId="65B6D7E2" w14:textId="265A8259" w:rsidR="00D121D4" w:rsidRDefault="00D121D4">
      <w:pPr>
        <w:pStyle w:val="TOC1"/>
        <w:rPr>
          <w:rFonts w:asciiTheme="minorHAnsi" w:eastAsiaTheme="minorEastAsia" w:hAnsiTheme="minorHAnsi" w:cstheme="minorBidi"/>
          <w:kern w:val="0"/>
        </w:rPr>
      </w:pPr>
      <w:hyperlink w:anchor="_Toc73452943" w:history="1">
        <w:r w:rsidRPr="00FD0450">
          <w:rPr>
            <w:rStyle w:val="Hyperlink"/>
          </w:rPr>
          <w:t xml:space="preserve">Gambar 4.31 Halaman Lihat </w:t>
        </w:r>
        <w:r w:rsidRPr="00FD0450">
          <w:rPr>
            <w:rStyle w:val="Hyperlink"/>
            <w:i/>
            <w:iCs/>
          </w:rPr>
          <w:t>Orders</w:t>
        </w:r>
        <w:r>
          <w:rPr>
            <w:webHidden/>
          </w:rPr>
          <w:tab/>
        </w:r>
        <w:r>
          <w:rPr>
            <w:webHidden/>
          </w:rPr>
          <w:fldChar w:fldCharType="begin"/>
        </w:r>
        <w:r>
          <w:rPr>
            <w:webHidden/>
          </w:rPr>
          <w:instrText xml:space="preserve"> PAGEREF _Toc73452943 \h </w:instrText>
        </w:r>
        <w:r>
          <w:rPr>
            <w:webHidden/>
          </w:rPr>
        </w:r>
        <w:r>
          <w:rPr>
            <w:webHidden/>
          </w:rPr>
          <w:fldChar w:fldCharType="separate"/>
        </w:r>
        <w:r>
          <w:rPr>
            <w:webHidden/>
          </w:rPr>
          <w:t>42</w:t>
        </w:r>
        <w:r>
          <w:rPr>
            <w:webHidden/>
          </w:rPr>
          <w:fldChar w:fldCharType="end"/>
        </w:r>
      </w:hyperlink>
    </w:p>
    <w:p w14:paraId="3284D770" w14:textId="7D92150A" w:rsidR="00D121D4" w:rsidRDefault="00D121D4">
      <w:pPr>
        <w:pStyle w:val="TOC1"/>
        <w:rPr>
          <w:rFonts w:asciiTheme="minorHAnsi" w:eastAsiaTheme="minorEastAsia" w:hAnsiTheme="minorHAnsi" w:cstheme="minorBidi"/>
          <w:kern w:val="0"/>
        </w:rPr>
      </w:pPr>
      <w:hyperlink w:anchor="_Toc73452944" w:history="1">
        <w:r w:rsidRPr="00FD0450">
          <w:rPr>
            <w:rStyle w:val="Hyperlink"/>
          </w:rPr>
          <w:t>Gambar 4.32 Halaman Komplain</w:t>
        </w:r>
        <w:r>
          <w:rPr>
            <w:webHidden/>
          </w:rPr>
          <w:tab/>
        </w:r>
        <w:r>
          <w:rPr>
            <w:webHidden/>
          </w:rPr>
          <w:fldChar w:fldCharType="begin"/>
        </w:r>
        <w:r>
          <w:rPr>
            <w:webHidden/>
          </w:rPr>
          <w:instrText xml:space="preserve"> PAGEREF _Toc73452944 \h </w:instrText>
        </w:r>
        <w:r>
          <w:rPr>
            <w:webHidden/>
          </w:rPr>
        </w:r>
        <w:r>
          <w:rPr>
            <w:webHidden/>
          </w:rPr>
          <w:fldChar w:fldCharType="separate"/>
        </w:r>
        <w:r>
          <w:rPr>
            <w:webHidden/>
          </w:rPr>
          <w:t>43</w:t>
        </w:r>
        <w:r>
          <w:rPr>
            <w:webHidden/>
          </w:rPr>
          <w:fldChar w:fldCharType="end"/>
        </w:r>
      </w:hyperlink>
    </w:p>
    <w:p w14:paraId="2D49B177" w14:textId="55AC620E" w:rsidR="00D121D4" w:rsidRDefault="00D121D4">
      <w:pPr>
        <w:pStyle w:val="TOC1"/>
        <w:rPr>
          <w:rFonts w:asciiTheme="minorHAnsi" w:eastAsiaTheme="minorEastAsia" w:hAnsiTheme="minorHAnsi" w:cstheme="minorBidi"/>
          <w:kern w:val="0"/>
        </w:rPr>
      </w:pPr>
      <w:hyperlink w:anchor="_Toc73452945" w:history="1">
        <w:r w:rsidRPr="00FD0450">
          <w:rPr>
            <w:rStyle w:val="Hyperlink"/>
          </w:rPr>
          <w:t>Gambar 4.33 Halaman Lihat Komplain</w:t>
        </w:r>
        <w:r>
          <w:rPr>
            <w:webHidden/>
          </w:rPr>
          <w:tab/>
        </w:r>
        <w:r>
          <w:rPr>
            <w:webHidden/>
          </w:rPr>
          <w:fldChar w:fldCharType="begin"/>
        </w:r>
        <w:r>
          <w:rPr>
            <w:webHidden/>
          </w:rPr>
          <w:instrText xml:space="preserve"> PAGEREF _Toc73452945 \h </w:instrText>
        </w:r>
        <w:r>
          <w:rPr>
            <w:webHidden/>
          </w:rPr>
        </w:r>
        <w:r>
          <w:rPr>
            <w:webHidden/>
          </w:rPr>
          <w:fldChar w:fldCharType="separate"/>
        </w:r>
        <w:r>
          <w:rPr>
            <w:webHidden/>
          </w:rPr>
          <w:t>43</w:t>
        </w:r>
        <w:r>
          <w:rPr>
            <w:webHidden/>
          </w:rPr>
          <w:fldChar w:fldCharType="end"/>
        </w:r>
      </w:hyperlink>
    </w:p>
    <w:p w14:paraId="7F29EA88" w14:textId="3D37C4E2" w:rsidR="00D121D4" w:rsidRDefault="00D121D4">
      <w:pPr>
        <w:pStyle w:val="TOC1"/>
        <w:rPr>
          <w:rFonts w:asciiTheme="minorHAnsi" w:eastAsiaTheme="minorEastAsia" w:hAnsiTheme="minorHAnsi" w:cstheme="minorBidi"/>
          <w:kern w:val="0"/>
        </w:rPr>
      </w:pPr>
      <w:hyperlink w:anchor="_Toc73452946" w:history="1">
        <w:r w:rsidRPr="00FD0450">
          <w:rPr>
            <w:rStyle w:val="Hyperlink"/>
          </w:rPr>
          <w:t xml:space="preserve">Gambar 4.34 Halaman </w:t>
        </w:r>
        <w:r w:rsidRPr="00FD0450">
          <w:rPr>
            <w:rStyle w:val="Hyperlink"/>
            <w:i/>
          </w:rPr>
          <w:t>Dashboard</w:t>
        </w:r>
        <w:r>
          <w:rPr>
            <w:webHidden/>
          </w:rPr>
          <w:tab/>
        </w:r>
        <w:r>
          <w:rPr>
            <w:webHidden/>
          </w:rPr>
          <w:fldChar w:fldCharType="begin"/>
        </w:r>
        <w:r>
          <w:rPr>
            <w:webHidden/>
          </w:rPr>
          <w:instrText xml:space="preserve"> PAGEREF _Toc73452946 \h </w:instrText>
        </w:r>
        <w:r>
          <w:rPr>
            <w:webHidden/>
          </w:rPr>
        </w:r>
        <w:r>
          <w:rPr>
            <w:webHidden/>
          </w:rPr>
          <w:fldChar w:fldCharType="separate"/>
        </w:r>
        <w:r>
          <w:rPr>
            <w:webHidden/>
          </w:rPr>
          <w:t>44</w:t>
        </w:r>
        <w:r>
          <w:rPr>
            <w:webHidden/>
          </w:rPr>
          <w:fldChar w:fldCharType="end"/>
        </w:r>
      </w:hyperlink>
    </w:p>
    <w:p w14:paraId="06176E7A" w14:textId="6A0392F4" w:rsidR="00D121D4" w:rsidRDefault="00D121D4">
      <w:pPr>
        <w:pStyle w:val="TOC1"/>
        <w:rPr>
          <w:rFonts w:asciiTheme="minorHAnsi" w:eastAsiaTheme="minorEastAsia" w:hAnsiTheme="minorHAnsi" w:cstheme="minorBidi"/>
          <w:kern w:val="0"/>
        </w:rPr>
      </w:pPr>
      <w:hyperlink w:anchor="_Toc73452947" w:history="1">
        <w:r w:rsidRPr="00FD0450">
          <w:rPr>
            <w:rStyle w:val="Hyperlink"/>
          </w:rPr>
          <w:t>Gambar 4.35 Halaman Teknisi</w:t>
        </w:r>
        <w:r>
          <w:rPr>
            <w:webHidden/>
          </w:rPr>
          <w:tab/>
        </w:r>
        <w:r>
          <w:rPr>
            <w:webHidden/>
          </w:rPr>
          <w:fldChar w:fldCharType="begin"/>
        </w:r>
        <w:r>
          <w:rPr>
            <w:webHidden/>
          </w:rPr>
          <w:instrText xml:space="preserve"> PAGEREF _Toc73452947 \h </w:instrText>
        </w:r>
        <w:r>
          <w:rPr>
            <w:webHidden/>
          </w:rPr>
        </w:r>
        <w:r>
          <w:rPr>
            <w:webHidden/>
          </w:rPr>
          <w:fldChar w:fldCharType="separate"/>
        </w:r>
        <w:r>
          <w:rPr>
            <w:webHidden/>
          </w:rPr>
          <w:t>44</w:t>
        </w:r>
        <w:r>
          <w:rPr>
            <w:webHidden/>
          </w:rPr>
          <w:fldChar w:fldCharType="end"/>
        </w:r>
      </w:hyperlink>
    </w:p>
    <w:p w14:paraId="4BF5F697" w14:textId="496EA0B3" w:rsidR="00D121D4" w:rsidRDefault="00D121D4">
      <w:pPr>
        <w:pStyle w:val="TOC1"/>
        <w:rPr>
          <w:rFonts w:asciiTheme="minorHAnsi" w:eastAsiaTheme="minorEastAsia" w:hAnsiTheme="minorHAnsi" w:cstheme="minorBidi"/>
          <w:kern w:val="0"/>
        </w:rPr>
      </w:pPr>
      <w:hyperlink w:anchor="_Toc73452948" w:history="1">
        <w:r w:rsidRPr="00FD0450">
          <w:rPr>
            <w:rStyle w:val="Hyperlink"/>
          </w:rPr>
          <w:t xml:space="preserve">Gambar 4.36 Halaman </w:t>
        </w:r>
        <w:r w:rsidRPr="00FD0450">
          <w:rPr>
            <w:rStyle w:val="Hyperlink"/>
            <w:i/>
            <w:iCs/>
          </w:rPr>
          <w:t>Orders</w:t>
        </w:r>
        <w:r>
          <w:rPr>
            <w:webHidden/>
          </w:rPr>
          <w:tab/>
        </w:r>
        <w:r>
          <w:rPr>
            <w:webHidden/>
          </w:rPr>
          <w:fldChar w:fldCharType="begin"/>
        </w:r>
        <w:r>
          <w:rPr>
            <w:webHidden/>
          </w:rPr>
          <w:instrText xml:space="preserve"> PAGEREF _Toc73452948 \h </w:instrText>
        </w:r>
        <w:r>
          <w:rPr>
            <w:webHidden/>
          </w:rPr>
        </w:r>
        <w:r>
          <w:rPr>
            <w:webHidden/>
          </w:rPr>
          <w:fldChar w:fldCharType="separate"/>
        </w:r>
        <w:r>
          <w:rPr>
            <w:webHidden/>
          </w:rPr>
          <w:t>45</w:t>
        </w:r>
        <w:r>
          <w:rPr>
            <w:webHidden/>
          </w:rPr>
          <w:fldChar w:fldCharType="end"/>
        </w:r>
      </w:hyperlink>
    </w:p>
    <w:p w14:paraId="3601E881" w14:textId="50451221" w:rsidR="00D121D4" w:rsidRDefault="00D121D4">
      <w:pPr>
        <w:pStyle w:val="TOC1"/>
        <w:rPr>
          <w:rFonts w:asciiTheme="minorHAnsi" w:eastAsiaTheme="minorEastAsia" w:hAnsiTheme="minorHAnsi" w:cstheme="minorBidi"/>
          <w:kern w:val="0"/>
        </w:rPr>
      </w:pPr>
      <w:hyperlink w:anchor="_Toc73452949" w:history="1">
        <w:r w:rsidRPr="00FD0450">
          <w:rPr>
            <w:rStyle w:val="Hyperlink"/>
          </w:rPr>
          <w:t xml:space="preserve">Gambar 4.37 Halaman Lihat </w:t>
        </w:r>
        <w:r w:rsidRPr="00FD0450">
          <w:rPr>
            <w:rStyle w:val="Hyperlink"/>
            <w:i/>
            <w:iCs/>
          </w:rPr>
          <w:t>Orders</w:t>
        </w:r>
        <w:r>
          <w:rPr>
            <w:webHidden/>
          </w:rPr>
          <w:tab/>
        </w:r>
        <w:r>
          <w:rPr>
            <w:webHidden/>
          </w:rPr>
          <w:fldChar w:fldCharType="begin"/>
        </w:r>
        <w:r>
          <w:rPr>
            <w:webHidden/>
          </w:rPr>
          <w:instrText xml:space="preserve"> PAGEREF _Toc73452949 \h </w:instrText>
        </w:r>
        <w:r>
          <w:rPr>
            <w:webHidden/>
          </w:rPr>
        </w:r>
        <w:r>
          <w:rPr>
            <w:webHidden/>
          </w:rPr>
          <w:fldChar w:fldCharType="separate"/>
        </w:r>
        <w:r>
          <w:rPr>
            <w:webHidden/>
          </w:rPr>
          <w:t>45</w:t>
        </w:r>
        <w:r>
          <w:rPr>
            <w:webHidden/>
          </w:rPr>
          <w:fldChar w:fldCharType="end"/>
        </w:r>
      </w:hyperlink>
    </w:p>
    <w:p w14:paraId="02417B0D" w14:textId="4D26A58A" w:rsidR="00D121D4" w:rsidRDefault="00D121D4">
      <w:pPr>
        <w:pStyle w:val="TOC1"/>
        <w:rPr>
          <w:rFonts w:asciiTheme="minorHAnsi" w:eastAsiaTheme="minorEastAsia" w:hAnsiTheme="minorHAnsi" w:cstheme="minorBidi"/>
          <w:kern w:val="0"/>
        </w:rPr>
      </w:pPr>
      <w:hyperlink w:anchor="_Toc73452950" w:history="1">
        <w:r w:rsidRPr="00FD0450">
          <w:rPr>
            <w:rStyle w:val="Hyperlink"/>
          </w:rPr>
          <w:t>Gambar 4.38 Halaman Saran</w:t>
        </w:r>
        <w:r>
          <w:rPr>
            <w:webHidden/>
          </w:rPr>
          <w:tab/>
        </w:r>
        <w:r>
          <w:rPr>
            <w:webHidden/>
          </w:rPr>
          <w:fldChar w:fldCharType="begin"/>
        </w:r>
        <w:r>
          <w:rPr>
            <w:webHidden/>
          </w:rPr>
          <w:instrText xml:space="preserve"> PAGEREF _Toc73452950 \h </w:instrText>
        </w:r>
        <w:r>
          <w:rPr>
            <w:webHidden/>
          </w:rPr>
        </w:r>
        <w:r>
          <w:rPr>
            <w:webHidden/>
          </w:rPr>
          <w:fldChar w:fldCharType="separate"/>
        </w:r>
        <w:r>
          <w:rPr>
            <w:webHidden/>
          </w:rPr>
          <w:t>46</w:t>
        </w:r>
        <w:r>
          <w:rPr>
            <w:webHidden/>
          </w:rPr>
          <w:fldChar w:fldCharType="end"/>
        </w:r>
      </w:hyperlink>
    </w:p>
    <w:p w14:paraId="251A6190" w14:textId="44416D1D" w:rsidR="00D121D4" w:rsidRDefault="00D121D4">
      <w:pPr>
        <w:pStyle w:val="TOC1"/>
        <w:rPr>
          <w:rFonts w:asciiTheme="minorHAnsi" w:eastAsiaTheme="minorEastAsia" w:hAnsiTheme="minorHAnsi" w:cstheme="minorBidi"/>
          <w:kern w:val="0"/>
        </w:rPr>
      </w:pPr>
      <w:hyperlink w:anchor="_Toc73452951" w:history="1">
        <w:r w:rsidRPr="00FD0450">
          <w:rPr>
            <w:rStyle w:val="Hyperlink"/>
          </w:rPr>
          <w:t>Gambar 4.39 Halaman Kirim Saran</w:t>
        </w:r>
        <w:r>
          <w:rPr>
            <w:webHidden/>
          </w:rPr>
          <w:tab/>
        </w:r>
        <w:r>
          <w:rPr>
            <w:webHidden/>
          </w:rPr>
          <w:fldChar w:fldCharType="begin"/>
        </w:r>
        <w:r>
          <w:rPr>
            <w:webHidden/>
          </w:rPr>
          <w:instrText xml:space="preserve"> PAGEREF _Toc73452951 \h </w:instrText>
        </w:r>
        <w:r>
          <w:rPr>
            <w:webHidden/>
          </w:rPr>
        </w:r>
        <w:r>
          <w:rPr>
            <w:webHidden/>
          </w:rPr>
          <w:fldChar w:fldCharType="separate"/>
        </w:r>
        <w:r>
          <w:rPr>
            <w:webHidden/>
          </w:rPr>
          <w:t>46</w:t>
        </w:r>
        <w:r>
          <w:rPr>
            <w:webHidden/>
          </w:rPr>
          <w:fldChar w:fldCharType="end"/>
        </w:r>
      </w:hyperlink>
    </w:p>
    <w:p w14:paraId="001DA1DE" w14:textId="64ACE721" w:rsidR="00D121D4" w:rsidRDefault="00D121D4">
      <w:pPr>
        <w:pStyle w:val="TOC1"/>
        <w:rPr>
          <w:rFonts w:asciiTheme="minorHAnsi" w:eastAsiaTheme="minorEastAsia" w:hAnsiTheme="minorHAnsi" w:cstheme="minorBidi"/>
          <w:kern w:val="0"/>
        </w:rPr>
      </w:pPr>
      <w:hyperlink w:anchor="_Toc73452952" w:history="1">
        <w:r w:rsidRPr="00FD0450">
          <w:rPr>
            <w:rStyle w:val="Hyperlink"/>
          </w:rPr>
          <w:t>Gambar 4.40 Halaman Komplain</w:t>
        </w:r>
        <w:r>
          <w:rPr>
            <w:webHidden/>
          </w:rPr>
          <w:tab/>
        </w:r>
        <w:r>
          <w:rPr>
            <w:webHidden/>
          </w:rPr>
          <w:fldChar w:fldCharType="begin"/>
        </w:r>
        <w:r>
          <w:rPr>
            <w:webHidden/>
          </w:rPr>
          <w:instrText xml:space="preserve"> PAGEREF _Toc73452952 \h </w:instrText>
        </w:r>
        <w:r>
          <w:rPr>
            <w:webHidden/>
          </w:rPr>
        </w:r>
        <w:r>
          <w:rPr>
            <w:webHidden/>
          </w:rPr>
          <w:fldChar w:fldCharType="separate"/>
        </w:r>
        <w:r>
          <w:rPr>
            <w:webHidden/>
          </w:rPr>
          <w:t>46</w:t>
        </w:r>
        <w:r>
          <w:rPr>
            <w:webHidden/>
          </w:rPr>
          <w:fldChar w:fldCharType="end"/>
        </w:r>
      </w:hyperlink>
    </w:p>
    <w:p w14:paraId="0BD76FE2" w14:textId="17BD0EE2" w:rsidR="00D121D4" w:rsidRDefault="00D121D4">
      <w:pPr>
        <w:pStyle w:val="TOC1"/>
        <w:rPr>
          <w:rFonts w:asciiTheme="minorHAnsi" w:eastAsiaTheme="minorEastAsia" w:hAnsiTheme="minorHAnsi" w:cstheme="minorBidi"/>
          <w:kern w:val="0"/>
        </w:rPr>
      </w:pPr>
      <w:hyperlink w:anchor="_Toc73452953" w:history="1">
        <w:r w:rsidRPr="00FD0450">
          <w:rPr>
            <w:rStyle w:val="Hyperlink"/>
          </w:rPr>
          <w:t>Gambar 4.41 Halaman Lihat Komplain</w:t>
        </w:r>
        <w:r>
          <w:rPr>
            <w:webHidden/>
          </w:rPr>
          <w:tab/>
        </w:r>
        <w:r>
          <w:rPr>
            <w:webHidden/>
          </w:rPr>
          <w:fldChar w:fldCharType="begin"/>
        </w:r>
        <w:r>
          <w:rPr>
            <w:webHidden/>
          </w:rPr>
          <w:instrText xml:space="preserve"> PAGEREF _Toc73452953 \h </w:instrText>
        </w:r>
        <w:r>
          <w:rPr>
            <w:webHidden/>
          </w:rPr>
        </w:r>
        <w:r>
          <w:rPr>
            <w:webHidden/>
          </w:rPr>
          <w:fldChar w:fldCharType="separate"/>
        </w:r>
        <w:r>
          <w:rPr>
            <w:webHidden/>
          </w:rPr>
          <w:t>47</w:t>
        </w:r>
        <w:r>
          <w:rPr>
            <w:webHidden/>
          </w:rPr>
          <w:fldChar w:fldCharType="end"/>
        </w:r>
      </w:hyperlink>
    </w:p>
    <w:p w14:paraId="62EBE759" w14:textId="1B14A64B" w:rsidR="00D121D4" w:rsidRDefault="00D121D4">
      <w:pPr>
        <w:pStyle w:val="TOC1"/>
        <w:rPr>
          <w:rFonts w:asciiTheme="minorHAnsi" w:eastAsiaTheme="minorEastAsia" w:hAnsiTheme="minorHAnsi" w:cstheme="minorBidi"/>
          <w:kern w:val="0"/>
        </w:rPr>
      </w:pPr>
      <w:hyperlink w:anchor="_Toc73452954" w:history="1">
        <w:r w:rsidRPr="00FD0450">
          <w:rPr>
            <w:rStyle w:val="Hyperlink"/>
          </w:rPr>
          <w:t xml:space="preserve">Gambar 4.42 Halaman </w:t>
        </w:r>
        <w:r w:rsidRPr="00FD0450">
          <w:rPr>
            <w:rStyle w:val="Hyperlink"/>
            <w:i/>
            <w:iCs/>
          </w:rPr>
          <w:t>Login</w:t>
        </w:r>
        <w:r>
          <w:rPr>
            <w:webHidden/>
          </w:rPr>
          <w:tab/>
        </w:r>
        <w:r>
          <w:rPr>
            <w:webHidden/>
          </w:rPr>
          <w:fldChar w:fldCharType="begin"/>
        </w:r>
        <w:r>
          <w:rPr>
            <w:webHidden/>
          </w:rPr>
          <w:instrText xml:space="preserve"> PAGEREF _Toc73452954 \h </w:instrText>
        </w:r>
        <w:r>
          <w:rPr>
            <w:webHidden/>
          </w:rPr>
        </w:r>
        <w:r>
          <w:rPr>
            <w:webHidden/>
          </w:rPr>
          <w:fldChar w:fldCharType="separate"/>
        </w:r>
        <w:r>
          <w:rPr>
            <w:webHidden/>
          </w:rPr>
          <w:t>47</w:t>
        </w:r>
        <w:r>
          <w:rPr>
            <w:webHidden/>
          </w:rPr>
          <w:fldChar w:fldCharType="end"/>
        </w:r>
      </w:hyperlink>
    </w:p>
    <w:p w14:paraId="0F173D08" w14:textId="59275B52" w:rsidR="00D121D4" w:rsidRDefault="00D121D4">
      <w:pPr>
        <w:pStyle w:val="TOC1"/>
        <w:rPr>
          <w:rFonts w:asciiTheme="minorHAnsi" w:eastAsiaTheme="minorEastAsia" w:hAnsiTheme="minorHAnsi" w:cstheme="minorBidi"/>
          <w:kern w:val="0"/>
        </w:rPr>
      </w:pPr>
      <w:hyperlink w:anchor="_Toc73452955" w:history="1">
        <w:r w:rsidRPr="00FD0450">
          <w:rPr>
            <w:rStyle w:val="Hyperlink"/>
          </w:rPr>
          <w:t xml:space="preserve">Gambar 4.43 Halaman </w:t>
        </w:r>
        <w:r w:rsidRPr="00FD0450">
          <w:rPr>
            <w:rStyle w:val="Hyperlink"/>
            <w:i/>
            <w:iCs/>
          </w:rPr>
          <w:t>Dashboard</w:t>
        </w:r>
        <w:r>
          <w:rPr>
            <w:webHidden/>
          </w:rPr>
          <w:tab/>
        </w:r>
        <w:r>
          <w:rPr>
            <w:webHidden/>
          </w:rPr>
          <w:fldChar w:fldCharType="begin"/>
        </w:r>
        <w:r>
          <w:rPr>
            <w:webHidden/>
          </w:rPr>
          <w:instrText xml:space="preserve"> PAGEREF _Toc73452955 \h </w:instrText>
        </w:r>
        <w:r>
          <w:rPr>
            <w:webHidden/>
          </w:rPr>
        </w:r>
        <w:r>
          <w:rPr>
            <w:webHidden/>
          </w:rPr>
          <w:fldChar w:fldCharType="separate"/>
        </w:r>
        <w:r>
          <w:rPr>
            <w:webHidden/>
          </w:rPr>
          <w:t>48</w:t>
        </w:r>
        <w:r>
          <w:rPr>
            <w:webHidden/>
          </w:rPr>
          <w:fldChar w:fldCharType="end"/>
        </w:r>
      </w:hyperlink>
    </w:p>
    <w:p w14:paraId="098D2231" w14:textId="0AB44283" w:rsidR="00D121D4" w:rsidRDefault="00D121D4">
      <w:pPr>
        <w:pStyle w:val="TOC1"/>
        <w:rPr>
          <w:rFonts w:asciiTheme="minorHAnsi" w:eastAsiaTheme="minorEastAsia" w:hAnsiTheme="minorHAnsi" w:cstheme="minorBidi"/>
          <w:kern w:val="0"/>
        </w:rPr>
      </w:pPr>
      <w:hyperlink w:anchor="_Toc73452956" w:history="1">
        <w:r w:rsidRPr="00FD0450">
          <w:rPr>
            <w:rStyle w:val="Hyperlink"/>
          </w:rPr>
          <w:t xml:space="preserve">Gambar 4.44 Halaman </w:t>
        </w:r>
        <w:r w:rsidRPr="00FD0450">
          <w:rPr>
            <w:rStyle w:val="Hyperlink"/>
            <w:iCs/>
          </w:rPr>
          <w:t>Pelanggan</w:t>
        </w:r>
        <w:r>
          <w:rPr>
            <w:webHidden/>
          </w:rPr>
          <w:tab/>
        </w:r>
        <w:r>
          <w:rPr>
            <w:webHidden/>
          </w:rPr>
          <w:fldChar w:fldCharType="begin"/>
        </w:r>
        <w:r>
          <w:rPr>
            <w:webHidden/>
          </w:rPr>
          <w:instrText xml:space="preserve"> PAGEREF _Toc73452956 \h </w:instrText>
        </w:r>
        <w:r>
          <w:rPr>
            <w:webHidden/>
          </w:rPr>
        </w:r>
        <w:r>
          <w:rPr>
            <w:webHidden/>
          </w:rPr>
          <w:fldChar w:fldCharType="separate"/>
        </w:r>
        <w:r>
          <w:rPr>
            <w:webHidden/>
          </w:rPr>
          <w:t>48</w:t>
        </w:r>
        <w:r>
          <w:rPr>
            <w:webHidden/>
          </w:rPr>
          <w:fldChar w:fldCharType="end"/>
        </w:r>
      </w:hyperlink>
    </w:p>
    <w:p w14:paraId="066573D1" w14:textId="089B51A4" w:rsidR="00D121D4" w:rsidRDefault="00D121D4">
      <w:pPr>
        <w:pStyle w:val="TOC1"/>
        <w:rPr>
          <w:rFonts w:asciiTheme="minorHAnsi" w:eastAsiaTheme="minorEastAsia" w:hAnsiTheme="minorHAnsi" w:cstheme="minorBidi"/>
          <w:kern w:val="0"/>
        </w:rPr>
      </w:pPr>
      <w:hyperlink w:anchor="_Toc73452957" w:history="1">
        <w:r w:rsidRPr="00FD0450">
          <w:rPr>
            <w:rStyle w:val="Hyperlink"/>
          </w:rPr>
          <w:t>Gambar 4.45 Halaman Lihat Pelanggan</w:t>
        </w:r>
        <w:r>
          <w:rPr>
            <w:webHidden/>
          </w:rPr>
          <w:tab/>
        </w:r>
        <w:r>
          <w:rPr>
            <w:webHidden/>
          </w:rPr>
          <w:fldChar w:fldCharType="begin"/>
        </w:r>
        <w:r>
          <w:rPr>
            <w:webHidden/>
          </w:rPr>
          <w:instrText xml:space="preserve"> PAGEREF _Toc73452957 \h </w:instrText>
        </w:r>
        <w:r>
          <w:rPr>
            <w:webHidden/>
          </w:rPr>
        </w:r>
        <w:r>
          <w:rPr>
            <w:webHidden/>
          </w:rPr>
          <w:fldChar w:fldCharType="separate"/>
        </w:r>
        <w:r>
          <w:rPr>
            <w:webHidden/>
          </w:rPr>
          <w:t>49</w:t>
        </w:r>
        <w:r>
          <w:rPr>
            <w:webHidden/>
          </w:rPr>
          <w:fldChar w:fldCharType="end"/>
        </w:r>
      </w:hyperlink>
    </w:p>
    <w:p w14:paraId="7D18CD5F" w14:textId="4F3450DA" w:rsidR="00D121D4" w:rsidRDefault="00D121D4">
      <w:pPr>
        <w:pStyle w:val="TOC1"/>
        <w:rPr>
          <w:rFonts w:asciiTheme="minorHAnsi" w:eastAsiaTheme="minorEastAsia" w:hAnsiTheme="minorHAnsi" w:cstheme="minorBidi"/>
          <w:kern w:val="0"/>
        </w:rPr>
      </w:pPr>
      <w:hyperlink w:anchor="_Toc73452958" w:history="1">
        <w:r w:rsidRPr="00FD0450">
          <w:rPr>
            <w:rStyle w:val="Hyperlink"/>
          </w:rPr>
          <w:t xml:space="preserve">Gambar 4.46 </w:t>
        </w:r>
        <w:r w:rsidRPr="00FD0450">
          <w:rPr>
            <w:rStyle w:val="Hyperlink"/>
            <w:i/>
          </w:rPr>
          <w:t xml:space="preserve">Form </w:t>
        </w:r>
        <w:r w:rsidRPr="00FD0450">
          <w:rPr>
            <w:rStyle w:val="Hyperlink"/>
          </w:rPr>
          <w:t>Tambah Pelanggan</w:t>
        </w:r>
        <w:r>
          <w:rPr>
            <w:webHidden/>
          </w:rPr>
          <w:tab/>
        </w:r>
        <w:r>
          <w:rPr>
            <w:webHidden/>
          </w:rPr>
          <w:fldChar w:fldCharType="begin"/>
        </w:r>
        <w:r>
          <w:rPr>
            <w:webHidden/>
          </w:rPr>
          <w:instrText xml:space="preserve"> PAGEREF _Toc73452958 \h </w:instrText>
        </w:r>
        <w:r>
          <w:rPr>
            <w:webHidden/>
          </w:rPr>
        </w:r>
        <w:r>
          <w:rPr>
            <w:webHidden/>
          </w:rPr>
          <w:fldChar w:fldCharType="separate"/>
        </w:r>
        <w:r>
          <w:rPr>
            <w:webHidden/>
          </w:rPr>
          <w:t>49</w:t>
        </w:r>
        <w:r>
          <w:rPr>
            <w:webHidden/>
          </w:rPr>
          <w:fldChar w:fldCharType="end"/>
        </w:r>
      </w:hyperlink>
    </w:p>
    <w:p w14:paraId="3B8BBB69" w14:textId="020C9E88" w:rsidR="00D121D4" w:rsidRDefault="00D121D4">
      <w:pPr>
        <w:pStyle w:val="TOC1"/>
        <w:rPr>
          <w:rFonts w:asciiTheme="minorHAnsi" w:eastAsiaTheme="minorEastAsia" w:hAnsiTheme="minorHAnsi" w:cstheme="minorBidi"/>
          <w:kern w:val="0"/>
        </w:rPr>
      </w:pPr>
      <w:hyperlink w:anchor="_Toc73452959" w:history="1">
        <w:r w:rsidRPr="00FD0450">
          <w:rPr>
            <w:rStyle w:val="Hyperlink"/>
          </w:rPr>
          <w:t xml:space="preserve">Gambar 4.47 Halaman </w:t>
        </w:r>
        <w:r w:rsidRPr="00FD0450">
          <w:rPr>
            <w:rStyle w:val="Hyperlink"/>
            <w:i/>
            <w:iCs/>
          </w:rPr>
          <w:t>Spare part</w:t>
        </w:r>
        <w:r>
          <w:rPr>
            <w:webHidden/>
          </w:rPr>
          <w:tab/>
        </w:r>
        <w:r>
          <w:rPr>
            <w:webHidden/>
          </w:rPr>
          <w:fldChar w:fldCharType="begin"/>
        </w:r>
        <w:r>
          <w:rPr>
            <w:webHidden/>
          </w:rPr>
          <w:instrText xml:space="preserve"> PAGEREF _Toc73452959 \h </w:instrText>
        </w:r>
        <w:r>
          <w:rPr>
            <w:webHidden/>
          </w:rPr>
        </w:r>
        <w:r>
          <w:rPr>
            <w:webHidden/>
          </w:rPr>
          <w:fldChar w:fldCharType="separate"/>
        </w:r>
        <w:r>
          <w:rPr>
            <w:webHidden/>
          </w:rPr>
          <w:t>50</w:t>
        </w:r>
        <w:r>
          <w:rPr>
            <w:webHidden/>
          </w:rPr>
          <w:fldChar w:fldCharType="end"/>
        </w:r>
      </w:hyperlink>
    </w:p>
    <w:p w14:paraId="7AA17565" w14:textId="592CE55F" w:rsidR="00D121D4" w:rsidRDefault="00D121D4">
      <w:pPr>
        <w:pStyle w:val="TOC1"/>
        <w:rPr>
          <w:rFonts w:asciiTheme="minorHAnsi" w:eastAsiaTheme="minorEastAsia" w:hAnsiTheme="minorHAnsi" w:cstheme="minorBidi"/>
          <w:kern w:val="0"/>
        </w:rPr>
      </w:pPr>
      <w:hyperlink w:anchor="_Toc73452960" w:history="1">
        <w:r w:rsidRPr="00FD0450">
          <w:rPr>
            <w:rStyle w:val="Hyperlink"/>
          </w:rPr>
          <w:t xml:space="preserve">Gambar 4.48 Halaman Tambah </w:t>
        </w:r>
        <w:r w:rsidRPr="00FD0450">
          <w:rPr>
            <w:rStyle w:val="Hyperlink"/>
            <w:i/>
            <w:iCs/>
          </w:rPr>
          <w:t>Spare part</w:t>
        </w:r>
        <w:r>
          <w:rPr>
            <w:webHidden/>
          </w:rPr>
          <w:tab/>
        </w:r>
        <w:r>
          <w:rPr>
            <w:webHidden/>
          </w:rPr>
          <w:fldChar w:fldCharType="begin"/>
        </w:r>
        <w:r>
          <w:rPr>
            <w:webHidden/>
          </w:rPr>
          <w:instrText xml:space="preserve"> PAGEREF _Toc73452960 \h </w:instrText>
        </w:r>
        <w:r>
          <w:rPr>
            <w:webHidden/>
          </w:rPr>
        </w:r>
        <w:r>
          <w:rPr>
            <w:webHidden/>
          </w:rPr>
          <w:fldChar w:fldCharType="separate"/>
        </w:r>
        <w:r>
          <w:rPr>
            <w:webHidden/>
          </w:rPr>
          <w:t>50</w:t>
        </w:r>
        <w:r>
          <w:rPr>
            <w:webHidden/>
          </w:rPr>
          <w:fldChar w:fldCharType="end"/>
        </w:r>
      </w:hyperlink>
    </w:p>
    <w:p w14:paraId="1F21A41F" w14:textId="23ABA2F2" w:rsidR="00D121D4" w:rsidRDefault="00D121D4">
      <w:pPr>
        <w:pStyle w:val="TOC1"/>
        <w:rPr>
          <w:rFonts w:asciiTheme="minorHAnsi" w:eastAsiaTheme="minorEastAsia" w:hAnsiTheme="minorHAnsi" w:cstheme="minorBidi"/>
          <w:kern w:val="0"/>
        </w:rPr>
      </w:pPr>
      <w:hyperlink w:anchor="_Toc73452961" w:history="1">
        <w:r w:rsidRPr="00FD0450">
          <w:rPr>
            <w:rStyle w:val="Hyperlink"/>
          </w:rPr>
          <w:t xml:space="preserve">Gambar 4.49 Halaman Ubah </w:t>
        </w:r>
        <w:r w:rsidRPr="00FD0450">
          <w:rPr>
            <w:rStyle w:val="Hyperlink"/>
            <w:i/>
          </w:rPr>
          <w:t>Spare part</w:t>
        </w:r>
        <w:r>
          <w:rPr>
            <w:webHidden/>
          </w:rPr>
          <w:tab/>
        </w:r>
        <w:r>
          <w:rPr>
            <w:webHidden/>
          </w:rPr>
          <w:fldChar w:fldCharType="begin"/>
        </w:r>
        <w:r>
          <w:rPr>
            <w:webHidden/>
          </w:rPr>
          <w:instrText xml:space="preserve"> PAGEREF _Toc73452961 \h </w:instrText>
        </w:r>
        <w:r>
          <w:rPr>
            <w:webHidden/>
          </w:rPr>
        </w:r>
        <w:r>
          <w:rPr>
            <w:webHidden/>
          </w:rPr>
          <w:fldChar w:fldCharType="separate"/>
        </w:r>
        <w:r>
          <w:rPr>
            <w:webHidden/>
          </w:rPr>
          <w:t>51</w:t>
        </w:r>
        <w:r>
          <w:rPr>
            <w:webHidden/>
          </w:rPr>
          <w:fldChar w:fldCharType="end"/>
        </w:r>
      </w:hyperlink>
    </w:p>
    <w:p w14:paraId="68A1F99F" w14:textId="543A48FC" w:rsidR="00D121D4" w:rsidRDefault="00D121D4">
      <w:pPr>
        <w:pStyle w:val="TOC1"/>
        <w:rPr>
          <w:rFonts w:asciiTheme="minorHAnsi" w:eastAsiaTheme="minorEastAsia" w:hAnsiTheme="minorHAnsi" w:cstheme="minorBidi"/>
          <w:kern w:val="0"/>
        </w:rPr>
      </w:pPr>
      <w:hyperlink w:anchor="_Toc73452962" w:history="1">
        <w:r w:rsidRPr="00FD0450">
          <w:rPr>
            <w:rStyle w:val="Hyperlink"/>
          </w:rPr>
          <w:t xml:space="preserve">Gambar 4.50 Halaman </w:t>
        </w:r>
        <w:r w:rsidRPr="00FD0450">
          <w:rPr>
            <w:rStyle w:val="Hyperlink"/>
            <w:i/>
          </w:rPr>
          <w:t>Admin</w:t>
        </w:r>
        <w:r>
          <w:rPr>
            <w:webHidden/>
          </w:rPr>
          <w:tab/>
        </w:r>
        <w:r>
          <w:rPr>
            <w:webHidden/>
          </w:rPr>
          <w:fldChar w:fldCharType="begin"/>
        </w:r>
        <w:r>
          <w:rPr>
            <w:webHidden/>
          </w:rPr>
          <w:instrText xml:space="preserve"> PAGEREF _Toc73452962 \h </w:instrText>
        </w:r>
        <w:r>
          <w:rPr>
            <w:webHidden/>
          </w:rPr>
        </w:r>
        <w:r>
          <w:rPr>
            <w:webHidden/>
          </w:rPr>
          <w:fldChar w:fldCharType="separate"/>
        </w:r>
        <w:r>
          <w:rPr>
            <w:webHidden/>
          </w:rPr>
          <w:t>51</w:t>
        </w:r>
        <w:r>
          <w:rPr>
            <w:webHidden/>
          </w:rPr>
          <w:fldChar w:fldCharType="end"/>
        </w:r>
      </w:hyperlink>
    </w:p>
    <w:p w14:paraId="28F24A17" w14:textId="27459808" w:rsidR="00D121D4" w:rsidRDefault="00D121D4">
      <w:pPr>
        <w:pStyle w:val="TOC1"/>
        <w:rPr>
          <w:rFonts w:asciiTheme="minorHAnsi" w:eastAsiaTheme="minorEastAsia" w:hAnsiTheme="minorHAnsi" w:cstheme="minorBidi"/>
          <w:kern w:val="0"/>
        </w:rPr>
      </w:pPr>
      <w:hyperlink w:anchor="_Toc73452963" w:history="1">
        <w:r w:rsidRPr="00FD0450">
          <w:rPr>
            <w:rStyle w:val="Hyperlink"/>
          </w:rPr>
          <w:t xml:space="preserve">Gambar 4.51 </w:t>
        </w:r>
        <w:r w:rsidRPr="00FD0450">
          <w:rPr>
            <w:rStyle w:val="Hyperlink"/>
            <w:i/>
          </w:rPr>
          <w:t xml:space="preserve">Form </w:t>
        </w:r>
        <w:r w:rsidRPr="00FD0450">
          <w:rPr>
            <w:rStyle w:val="Hyperlink"/>
          </w:rPr>
          <w:t xml:space="preserve">Tambah </w:t>
        </w:r>
        <w:r w:rsidRPr="00FD0450">
          <w:rPr>
            <w:rStyle w:val="Hyperlink"/>
            <w:i/>
          </w:rPr>
          <w:t>Admin</w:t>
        </w:r>
        <w:r>
          <w:rPr>
            <w:webHidden/>
          </w:rPr>
          <w:tab/>
        </w:r>
        <w:r>
          <w:rPr>
            <w:webHidden/>
          </w:rPr>
          <w:fldChar w:fldCharType="begin"/>
        </w:r>
        <w:r>
          <w:rPr>
            <w:webHidden/>
          </w:rPr>
          <w:instrText xml:space="preserve"> PAGEREF _Toc73452963 \h </w:instrText>
        </w:r>
        <w:r>
          <w:rPr>
            <w:webHidden/>
          </w:rPr>
        </w:r>
        <w:r>
          <w:rPr>
            <w:webHidden/>
          </w:rPr>
          <w:fldChar w:fldCharType="separate"/>
        </w:r>
        <w:r>
          <w:rPr>
            <w:webHidden/>
          </w:rPr>
          <w:t>52</w:t>
        </w:r>
        <w:r>
          <w:rPr>
            <w:webHidden/>
          </w:rPr>
          <w:fldChar w:fldCharType="end"/>
        </w:r>
      </w:hyperlink>
    </w:p>
    <w:p w14:paraId="72111B76" w14:textId="7B15ABD9" w:rsidR="00D121D4" w:rsidRDefault="00D121D4">
      <w:pPr>
        <w:pStyle w:val="TOC1"/>
        <w:rPr>
          <w:rFonts w:asciiTheme="minorHAnsi" w:eastAsiaTheme="minorEastAsia" w:hAnsiTheme="minorHAnsi" w:cstheme="minorBidi"/>
          <w:kern w:val="0"/>
        </w:rPr>
      </w:pPr>
      <w:hyperlink w:anchor="_Toc73452964" w:history="1">
        <w:r w:rsidRPr="00FD0450">
          <w:rPr>
            <w:rStyle w:val="Hyperlink"/>
          </w:rPr>
          <w:t xml:space="preserve">Gambar 4.52 Halaman Lihat </w:t>
        </w:r>
        <w:r w:rsidRPr="00FD0450">
          <w:rPr>
            <w:rStyle w:val="Hyperlink"/>
            <w:i/>
          </w:rPr>
          <w:t>Admin</w:t>
        </w:r>
        <w:r>
          <w:rPr>
            <w:webHidden/>
          </w:rPr>
          <w:tab/>
        </w:r>
        <w:r>
          <w:rPr>
            <w:webHidden/>
          </w:rPr>
          <w:fldChar w:fldCharType="begin"/>
        </w:r>
        <w:r>
          <w:rPr>
            <w:webHidden/>
          </w:rPr>
          <w:instrText xml:space="preserve"> PAGEREF _Toc73452964 \h </w:instrText>
        </w:r>
        <w:r>
          <w:rPr>
            <w:webHidden/>
          </w:rPr>
        </w:r>
        <w:r>
          <w:rPr>
            <w:webHidden/>
          </w:rPr>
          <w:fldChar w:fldCharType="separate"/>
        </w:r>
        <w:r>
          <w:rPr>
            <w:webHidden/>
          </w:rPr>
          <w:t>52</w:t>
        </w:r>
        <w:r>
          <w:rPr>
            <w:webHidden/>
          </w:rPr>
          <w:fldChar w:fldCharType="end"/>
        </w:r>
      </w:hyperlink>
    </w:p>
    <w:p w14:paraId="1557662C" w14:textId="697ADC38" w:rsidR="00D121D4" w:rsidRDefault="00D121D4">
      <w:pPr>
        <w:pStyle w:val="TOC1"/>
        <w:rPr>
          <w:rFonts w:asciiTheme="minorHAnsi" w:eastAsiaTheme="minorEastAsia" w:hAnsiTheme="minorHAnsi" w:cstheme="minorBidi"/>
          <w:kern w:val="0"/>
        </w:rPr>
      </w:pPr>
      <w:hyperlink w:anchor="_Toc73452965" w:history="1">
        <w:r w:rsidRPr="00FD0450">
          <w:rPr>
            <w:rStyle w:val="Hyperlink"/>
          </w:rPr>
          <w:t>Gambar 4.53 Halaman Teknisi</w:t>
        </w:r>
        <w:r>
          <w:rPr>
            <w:webHidden/>
          </w:rPr>
          <w:tab/>
        </w:r>
        <w:r>
          <w:rPr>
            <w:webHidden/>
          </w:rPr>
          <w:fldChar w:fldCharType="begin"/>
        </w:r>
        <w:r>
          <w:rPr>
            <w:webHidden/>
          </w:rPr>
          <w:instrText xml:space="preserve"> PAGEREF _Toc73452965 \h </w:instrText>
        </w:r>
        <w:r>
          <w:rPr>
            <w:webHidden/>
          </w:rPr>
        </w:r>
        <w:r>
          <w:rPr>
            <w:webHidden/>
          </w:rPr>
          <w:fldChar w:fldCharType="separate"/>
        </w:r>
        <w:r>
          <w:rPr>
            <w:webHidden/>
          </w:rPr>
          <w:t>53</w:t>
        </w:r>
        <w:r>
          <w:rPr>
            <w:webHidden/>
          </w:rPr>
          <w:fldChar w:fldCharType="end"/>
        </w:r>
      </w:hyperlink>
    </w:p>
    <w:p w14:paraId="54F75377" w14:textId="188868BD" w:rsidR="00D121D4" w:rsidRDefault="00D121D4">
      <w:pPr>
        <w:pStyle w:val="TOC1"/>
        <w:rPr>
          <w:rFonts w:asciiTheme="minorHAnsi" w:eastAsiaTheme="minorEastAsia" w:hAnsiTheme="minorHAnsi" w:cstheme="minorBidi"/>
          <w:kern w:val="0"/>
        </w:rPr>
      </w:pPr>
      <w:hyperlink w:anchor="_Toc73452966" w:history="1">
        <w:r w:rsidRPr="00FD0450">
          <w:rPr>
            <w:rStyle w:val="Hyperlink"/>
          </w:rPr>
          <w:t xml:space="preserve">Gambar 4.54 </w:t>
        </w:r>
        <w:r w:rsidRPr="00FD0450">
          <w:rPr>
            <w:rStyle w:val="Hyperlink"/>
            <w:i/>
          </w:rPr>
          <w:t xml:space="preserve">Form </w:t>
        </w:r>
        <w:r w:rsidRPr="00FD0450">
          <w:rPr>
            <w:rStyle w:val="Hyperlink"/>
          </w:rPr>
          <w:t>Tambah Teknisi</w:t>
        </w:r>
        <w:r>
          <w:rPr>
            <w:webHidden/>
          </w:rPr>
          <w:tab/>
        </w:r>
        <w:r>
          <w:rPr>
            <w:webHidden/>
          </w:rPr>
          <w:fldChar w:fldCharType="begin"/>
        </w:r>
        <w:r>
          <w:rPr>
            <w:webHidden/>
          </w:rPr>
          <w:instrText xml:space="preserve"> PAGEREF _Toc73452966 \h </w:instrText>
        </w:r>
        <w:r>
          <w:rPr>
            <w:webHidden/>
          </w:rPr>
        </w:r>
        <w:r>
          <w:rPr>
            <w:webHidden/>
          </w:rPr>
          <w:fldChar w:fldCharType="separate"/>
        </w:r>
        <w:r>
          <w:rPr>
            <w:webHidden/>
          </w:rPr>
          <w:t>53</w:t>
        </w:r>
        <w:r>
          <w:rPr>
            <w:webHidden/>
          </w:rPr>
          <w:fldChar w:fldCharType="end"/>
        </w:r>
      </w:hyperlink>
    </w:p>
    <w:p w14:paraId="2F49DFE3" w14:textId="797D961E" w:rsidR="00D121D4" w:rsidRDefault="00D121D4">
      <w:pPr>
        <w:pStyle w:val="TOC1"/>
        <w:rPr>
          <w:rFonts w:asciiTheme="minorHAnsi" w:eastAsiaTheme="minorEastAsia" w:hAnsiTheme="minorHAnsi" w:cstheme="minorBidi"/>
          <w:kern w:val="0"/>
        </w:rPr>
      </w:pPr>
      <w:hyperlink w:anchor="_Toc73452967" w:history="1">
        <w:r w:rsidRPr="00FD0450">
          <w:rPr>
            <w:rStyle w:val="Hyperlink"/>
          </w:rPr>
          <w:t>Gambar 4.55 Halaman Lihat Teknisi</w:t>
        </w:r>
        <w:r>
          <w:rPr>
            <w:webHidden/>
          </w:rPr>
          <w:tab/>
        </w:r>
        <w:r>
          <w:rPr>
            <w:webHidden/>
          </w:rPr>
          <w:fldChar w:fldCharType="begin"/>
        </w:r>
        <w:r>
          <w:rPr>
            <w:webHidden/>
          </w:rPr>
          <w:instrText xml:space="preserve"> PAGEREF _Toc73452967 \h </w:instrText>
        </w:r>
        <w:r>
          <w:rPr>
            <w:webHidden/>
          </w:rPr>
        </w:r>
        <w:r>
          <w:rPr>
            <w:webHidden/>
          </w:rPr>
          <w:fldChar w:fldCharType="separate"/>
        </w:r>
        <w:r>
          <w:rPr>
            <w:webHidden/>
          </w:rPr>
          <w:t>54</w:t>
        </w:r>
        <w:r>
          <w:rPr>
            <w:webHidden/>
          </w:rPr>
          <w:fldChar w:fldCharType="end"/>
        </w:r>
      </w:hyperlink>
    </w:p>
    <w:p w14:paraId="401ED145" w14:textId="27647651" w:rsidR="00D121D4" w:rsidRDefault="00D121D4">
      <w:pPr>
        <w:pStyle w:val="TOC1"/>
        <w:rPr>
          <w:rFonts w:asciiTheme="minorHAnsi" w:eastAsiaTheme="minorEastAsia" w:hAnsiTheme="minorHAnsi" w:cstheme="minorBidi"/>
          <w:kern w:val="0"/>
        </w:rPr>
      </w:pPr>
      <w:hyperlink w:anchor="_Toc73452968" w:history="1">
        <w:r w:rsidRPr="00FD0450">
          <w:rPr>
            <w:rStyle w:val="Hyperlink"/>
          </w:rPr>
          <w:t xml:space="preserve">Gambar 4.56 Halaman Ubah </w:t>
        </w:r>
        <w:r w:rsidRPr="00FD0450">
          <w:rPr>
            <w:rStyle w:val="Hyperlink"/>
            <w:i/>
          </w:rPr>
          <w:t>Biodata</w:t>
        </w:r>
        <w:r>
          <w:rPr>
            <w:webHidden/>
          </w:rPr>
          <w:tab/>
        </w:r>
        <w:r>
          <w:rPr>
            <w:webHidden/>
          </w:rPr>
          <w:fldChar w:fldCharType="begin"/>
        </w:r>
        <w:r>
          <w:rPr>
            <w:webHidden/>
          </w:rPr>
          <w:instrText xml:space="preserve"> PAGEREF _Toc73452968 \h </w:instrText>
        </w:r>
        <w:r>
          <w:rPr>
            <w:webHidden/>
          </w:rPr>
        </w:r>
        <w:r>
          <w:rPr>
            <w:webHidden/>
          </w:rPr>
          <w:fldChar w:fldCharType="separate"/>
        </w:r>
        <w:r>
          <w:rPr>
            <w:webHidden/>
          </w:rPr>
          <w:t>54</w:t>
        </w:r>
        <w:r>
          <w:rPr>
            <w:webHidden/>
          </w:rPr>
          <w:fldChar w:fldCharType="end"/>
        </w:r>
      </w:hyperlink>
    </w:p>
    <w:p w14:paraId="794F1AAE" w14:textId="57A5C8E4" w:rsidR="00D121D4" w:rsidRDefault="00D121D4">
      <w:pPr>
        <w:pStyle w:val="TOC1"/>
        <w:rPr>
          <w:rFonts w:asciiTheme="minorHAnsi" w:eastAsiaTheme="minorEastAsia" w:hAnsiTheme="minorHAnsi" w:cstheme="minorBidi"/>
          <w:kern w:val="0"/>
        </w:rPr>
      </w:pPr>
      <w:hyperlink w:anchor="_Toc73452969" w:history="1">
        <w:r w:rsidRPr="00FD0450">
          <w:rPr>
            <w:rStyle w:val="Hyperlink"/>
          </w:rPr>
          <w:t xml:space="preserve">Gambar 4.57 Halaman </w:t>
        </w:r>
        <w:r w:rsidRPr="00FD0450">
          <w:rPr>
            <w:rStyle w:val="Hyperlink"/>
            <w:i/>
            <w:iCs/>
          </w:rPr>
          <w:t>Order</w:t>
        </w:r>
        <w:r>
          <w:rPr>
            <w:webHidden/>
          </w:rPr>
          <w:tab/>
        </w:r>
        <w:r>
          <w:rPr>
            <w:webHidden/>
          </w:rPr>
          <w:fldChar w:fldCharType="begin"/>
        </w:r>
        <w:r>
          <w:rPr>
            <w:webHidden/>
          </w:rPr>
          <w:instrText xml:space="preserve"> PAGEREF _Toc73452969 \h </w:instrText>
        </w:r>
        <w:r>
          <w:rPr>
            <w:webHidden/>
          </w:rPr>
        </w:r>
        <w:r>
          <w:rPr>
            <w:webHidden/>
          </w:rPr>
          <w:fldChar w:fldCharType="separate"/>
        </w:r>
        <w:r>
          <w:rPr>
            <w:webHidden/>
          </w:rPr>
          <w:t>55</w:t>
        </w:r>
        <w:r>
          <w:rPr>
            <w:webHidden/>
          </w:rPr>
          <w:fldChar w:fldCharType="end"/>
        </w:r>
      </w:hyperlink>
    </w:p>
    <w:p w14:paraId="6ABF8483" w14:textId="588C37B3" w:rsidR="00D121D4" w:rsidRDefault="00D121D4">
      <w:pPr>
        <w:pStyle w:val="TOC1"/>
        <w:rPr>
          <w:rFonts w:asciiTheme="minorHAnsi" w:eastAsiaTheme="minorEastAsia" w:hAnsiTheme="minorHAnsi" w:cstheme="minorBidi"/>
          <w:kern w:val="0"/>
        </w:rPr>
      </w:pPr>
      <w:hyperlink w:anchor="_Toc73452970" w:history="1">
        <w:r w:rsidRPr="00FD0450">
          <w:rPr>
            <w:rStyle w:val="Hyperlink"/>
          </w:rPr>
          <w:t xml:space="preserve">Gambar 4.58 Halaman Tambah </w:t>
        </w:r>
        <w:r w:rsidRPr="00FD0450">
          <w:rPr>
            <w:rStyle w:val="Hyperlink"/>
            <w:i/>
          </w:rPr>
          <w:t>Order</w:t>
        </w:r>
        <w:r>
          <w:rPr>
            <w:webHidden/>
          </w:rPr>
          <w:tab/>
        </w:r>
        <w:r>
          <w:rPr>
            <w:webHidden/>
          </w:rPr>
          <w:fldChar w:fldCharType="begin"/>
        </w:r>
        <w:r>
          <w:rPr>
            <w:webHidden/>
          </w:rPr>
          <w:instrText xml:space="preserve"> PAGEREF _Toc73452970 \h </w:instrText>
        </w:r>
        <w:r>
          <w:rPr>
            <w:webHidden/>
          </w:rPr>
        </w:r>
        <w:r>
          <w:rPr>
            <w:webHidden/>
          </w:rPr>
          <w:fldChar w:fldCharType="separate"/>
        </w:r>
        <w:r>
          <w:rPr>
            <w:webHidden/>
          </w:rPr>
          <w:t>55</w:t>
        </w:r>
        <w:r>
          <w:rPr>
            <w:webHidden/>
          </w:rPr>
          <w:fldChar w:fldCharType="end"/>
        </w:r>
      </w:hyperlink>
    </w:p>
    <w:p w14:paraId="504B86CE" w14:textId="67A91AA6" w:rsidR="00D121D4" w:rsidRDefault="00D121D4">
      <w:pPr>
        <w:pStyle w:val="TOC1"/>
        <w:rPr>
          <w:rFonts w:asciiTheme="minorHAnsi" w:eastAsiaTheme="minorEastAsia" w:hAnsiTheme="minorHAnsi" w:cstheme="minorBidi"/>
          <w:kern w:val="0"/>
        </w:rPr>
      </w:pPr>
      <w:hyperlink w:anchor="_Toc73452971" w:history="1">
        <w:r w:rsidRPr="00FD0450">
          <w:rPr>
            <w:rStyle w:val="Hyperlink"/>
          </w:rPr>
          <w:t xml:space="preserve">Gambar 4.59 Halaman </w:t>
        </w:r>
        <w:r w:rsidRPr="00FD0450">
          <w:rPr>
            <w:rStyle w:val="Hyperlink"/>
            <w:i/>
            <w:iCs/>
          </w:rPr>
          <w:t>Print Order</w:t>
        </w:r>
        <w:r>
          <w:rPr>
            <w:webHidden/>
          </w:rPr>
          <w:tab/>
        </w:r>
        <w:r>
          <w:rPr>
            <w:webHidden/>
          </w:rPr>
          <w:fldChar w:fldCharType="begin"/>
        </w:r>
        <w:r>
          <w:rPr>
            <w:webHidden/>
          </w:rPr>
          <w:instrText xml:space="preserve"> PAGEREF _Toc73452971 \h </w:instrText>
        </w:r>
        <w:r>
          <w:rPr>
            <w:webHidden/>
          </w:rPr>
        </w:r>
        <w:r>
          <w:rPr>
            <w:webHidden/>
          </w:rPr>
          <w:fldChar w:fldCharType="separate"/>
        </w:r>
        <w:r>
          <w:rPr>
            <w:webHidden/>
          </w:rPr>
          <w:t>55</w:t>
        </w:r>
        <w:r>
          <w:rPr>
            <w:webHidden/>
          </w:rPr>
          <w:fldChar w:fldCharType="end"/>
        </w:r>
      </w:hyperlink>
    </w:p>
    <w:p w14:paraId="7C7F7848" w14:textId="53D395A3" w:rsidR="00D121D4" w:rsidRDefault="00D121D4">
      <w:pPr>
        <w:pStyle w:val="TOC1"/>
        <w:rPr>
          <w:rFonts w:asciiTheme="minorHAnsi" w:eastAsiaTheme="minorEastAsia" w:hAnsiTheme="minorHAnsi" w:cstheme="minorBidi"/>
          <w:kern w:val="0"/>
        </w:rPr>
      </w:pPr>
      <w:hyperlink w:anchor="_Toc73452972" w:history="1">
        <w:r w:rsidRPr="00FD0450">
          <w:rPr>
            <w:rStyle w:val="Hyperlink"/>
          </w:rPr>
          <w:t xml:space="preserve">Gambar 4.60 Halaman Lihat </w:t>
        </w:r>
        <w:r w:rsidRPr="00FD0450">
          <w:rPr>
            <w:rStyle w:val="Hyperlink"/>
            <w:i/>
            <w:iCs/>
          </w:rPr>
          <w:t>Order</w:t>
        </w:r>
        <w:r>
          <w:rPr>
            <w:webHidden/>
          </w:rPr>
          <w:tab/>
        </w:r>
        <w:r>
          <w:rPr>
            <w:webHidden/>
          </w:rPr>
          <w:fldChar w:fldCharType="begin"/>
        </w:r>
        <w:r>
          <w:rPr>
            <w:webHidden/>
          </w:rPr>
          <w:instrText xml:space="preserve"> PAGEREF _Toc73452972 \h </w:instrText>
        </w:r>
        <w:r>
          <w:rPr>
            <w:webHidden/>
          </w:rPr>
        </w:r>
        <w:r>
          <w:rPr>
            <w:webHidden/>
          </w:rPr>
          <w:fldChar w:fldCharType="separate"/>
        </w:r>
        <w:r>
          <w:rPr>
            <w:webHidden/>
          </w:rPr>
          <w:t>56</w:t>
        </w:r>
        <w:r>
          <w:rPr>
            <w:webHidden/>
          </w:rPr>
          <w:fldChar w:fldCharType="end"/>
        </w:r>
      </w:hyperlink>
    </w:p>
    <w:p w14:paraId="41364E21" w14:textId="208DF585" w:rsidR="00D121D4" w:rsidRDefault="00D121D4">
      <w:pPr>
        <w:pStyle w:val="TOC1"/>
        <w:rPr>
          <w:rFonts w:asciiTheme="minorHAnsi" w:eastAsiaTheme="minorEastAsia" w:hAnsiTheme="minorHAnsi" w:cstheme="minorBidi"/>
          <w:kern w:val="0"/>
        </w:rPr>
      </w:pPr>
      <w:hyperlink w:anchor="_Toc73452973" w:history="1">
        <w:r w:rsidRPr="00FD0450">
          <w:rPr>
            <w:rStyle w:val="Hyperlink"/>
          </w:rPr>
          <w:t>Gambar 4.61 Halaman Saran</w:t>
        </w:r>
        <w:r>
          <w:rPr>
            <w:webHidden/>
          </w:rPr>
          <w:tab/>
        </w:r>
        <w:r>
          <w:rPr>
            <w:webHidden/>
          </w:rPr>
          <w:fldChar w:fldCharType="begin"/>
        </w:r>
        <w:r>
          <w:rPr>
            <w:webHidden/>
          </w:rPr>
          <w:instrText xml:space="preserve"> PAGEREF _Toc73452973 \h </w:instrText>
        </w:r>
        <w:r>
          <w:rPr>
            <w:webHidden/>
          </w:rPr>
        </w:r>
        <w:r>
          <w:rPr>
            <w:webHidden/>
          </w:rPr>
          <w:fldChar w:fldCharType="separate"/>
        </w:r>
        <w:r>
          <w:rPr>
            <w:webHidden/>
          </w:rPr>
          <w:t>56</w:t>
        </w:r>
        <w:r>
          <w:rPr>
            <w:webHidden/>
          </w:rPr>
          <w:fldChar w:fldCharType="end"/>
        </w:r>
      </w:hyperlink>
    </w:p>
    <w:p w14:paraId="5B601816" w14:textId="183BB564" w:rsidR="00D121D4" w:rsidRDefault="00D121D4">
      <w:pPr>
        <w:pStyle w:val="TOC1"/>
        <w:rPr>
          <w:rFonts w:asciiTheme="minorHAnsi" w:eastAsiaTheme="minorEastAsia" w:hAnsiTheme="minorHAnsi" w:cstheme="minorBidi"/>
          <w:kern w:val="0"/>
        </w:rPr>
      </w:pPr>
      <w:hyperlink w:anchor="_Toc73452974" w:history="1">
        <w:r w:rsidRPr="00FD0450">
          <w:rPr>
            <w:rStyle w:val="Hyperlink"/>
          </w:rPr>
          <w:t>Gambar 4.62 Halaman Lihat Saran</w:t>
        </w:r>
        <w:r>
          <w:rPr>
            <w:webHidden/>
          </w:rPr>
          <w:tab/>
        </w:r>
        <w:r>
          <w:rPr>
            <w:webHidden/>
          </w:rPr>
          <w:fldChar w:fldCharType="begin"/>
        </w:r>
        <w:r>
          <w:rPr>
            <w:webHidden/>
          </w:rPr>
          <w:instrText xml:space="preserve"> PAGEREF _Toc73452974 \h </w:instrText>
        </w:r>
        <w:r>
          <w:rPr>
            <w:webHidden/>
          </w:rPr>
        </w:r>
        <w:r>
          <w:rPr>
            <w:webHidden/>
          </w:rPr>
          <w:fldChar w:fldCharType="separate"/>
        </w:r>
        <w:r>
          <w:rPr>
            <w:webHidden/>
          </w:rPr>
          <w:t>57</w:t>
        </w:r>
        <w:r>
          <w:rPr>
            <w:webHidden/>
          </w:rPr>
          <w:fldChar w:fldCharType="end"/>
        </w:r>
      </w:hyperlink>
    </w:p>
    <w:p w14:paraId="1088E481" w14:textId="0D43EBE6" w:rsidR="00D121D4" w:rsidRDefault="00D121D4">
      <w:pPr>
        <w:pStyle w:val="TOC1"/>
        <w:rPr>
          <w:rFonts w:asciiTheme="minorHAnsi" w:eastAsiaTheme="minorEastAsia" w:hAnsiTheme="minorHAnsi" w:cstheme="minorBidi"/>
          <w:kern w:val="0"/>
        </w:rPr>
      </w:pPr>
      <w:hyperlink w:anchor="_Toc73452975" w:history="1">
        <w:r w:rsidRPr="00FD0450">
          <w:rPr>
            <w:rStyle w:val="Hyperlink"/>
          </w:rPr>
          <w:t>Gambar 4.63 Halaman Komplain</w:t>
        </w:r>
        <w:r>
          <w:rPr>
            <w:webHidden/>
          </w:rPr>
          <w:tab/>
        </w:r>
        <w:r>
          <w:rPr>
            <w:webHidden/>
          </w:rPr>
          <w:fldChar w:fldCharType="begin"/>
        </w:r>
        <w:r>
          <w:rPr>
            <w:webHidden/>
          </w:rPr>
          <w:instrText xml:space="preserve"> PAGEREF _Toc73452975 \h </w:instrText>
        </w:r>
        <w:r>
          <w:rPr>
            <w:webHidden/>
          </w:rPr>
        </w:r>
        <w:r>
          <w:rPr>
            <w:webHidden/>
          </w:rPr>
          <w:fldChar w:fldCharType="separate"/>
        </w:r>
        <w:r>
          <w:rPr>
            <w:webHidden/>
          </w:rPr>
          <w:t>57</w:t>
        </w:r>
        <w:r>
          <w:rPr>
            <w:webHidden/>
          </w:rPr>
          <w:fldChar w:fldCharType="end"/>
        </w:r>
      </w:hyperlink>
    </w:p>
    <w:p w14:paraId="6EB2DA8A" w14:textId="50DDA38F" w:rsidR="00D121D4" w:rsidRDefault="00D121D4">
      <w:pPr>
        <w:pStyle w:val="TOC1"/>
        <w:rPr>
          <w:rFonts w:asciiTheme="minorHAnsi" w:eastAsiaTheme="minorEastAsia" w:hAnsiTheme="minorHAnsi" w:cstheme="minorBidi"/>
          <w:kern w:val="0"/>
        </w:rPr>
      </w:pPr>
      <w:hyperlink w:anchor="_Toc73452976" w:history="1">
        <w:r w:rsidRPr="00FD0450">
          <w:rPr>
            <w:rStyle w:val="Hyperlink"/>
          </w:rPr>
          <w:t>Gambar 4.64 Halaman Lihat Komplain</w:t>
        </w:r>
        <w:r>
          <w:rPr>
            <w:webHidden/>
          </w:rPr>
          <w:tab/>
        </w:r>
        <w:r>
          <w:rPr>
            <w:webHidden/>
          </w:rPr>
          <w:fldChar w:fldCharType="begin"/>
        </w:r>
        <w:r>
          <w:rPr>
            <w:webHidden/>
          </w:rPr>
          <w:instrText xml:space="preserve"> PAGEREF _Toc73452976 \h </w:instrText>
        </w:r>
        <w:r>
          <w:rPr>
            <w:webHidden/>
          </w:rPr>
        </w:r>
        <w:r>
          <w:rPr>
            <w:webHidden/>
          </w:rPr>
          <w:fldChar w:fldCharType="separate"/>
        </w:r>
        <w:r>
          <w:rPr>
            <w:webHidden/>
          </w:rPr>
          <w:t>57</w:t>
        </w:r>
        <w:r>
          <w:rPr>
            <w:webHidden/>
          </w:rPr>
          <w:fldChar w:fldCharType="end"/>
        </w:r>
      </w:hyperlink>
    </w:p>
    <w:p w14:paraId="5E76CA61" w14:textId="63CA712C" w:rsidR="00D121D4" w:rsidRDefault="00D121D4">
      <w:pPr>
        <w:pStyle w:val="TOC1"/>
        <w:rPr>
          <w:rFonts w:asciiTheme="minorHAnsi" w:eastAsiaTheme="minorEastAsia" w:hAnsiTheme="minorHAnsi" w:cstheme="minorBidi"/>
          <w:kern w:val="0"/>
        </w:rPr>
      </w:pPr>
      <w:hyperlink w:anchor="_Toc73452977" w:history="1">
        <w:r w:rsidRPr="00FD0450">
          <w:rPr>
            <w:rStyle w:val="Hyperlink"/>
          </w:rPr>
          <w:t>Gambar 4.65 Halaman Cetak Laporan</w:t>
        </w:r>
        <w:r>
          <w:rPr>
            <w:webHidden/>
          </w:rPr>
          <w:tab/>
        </w:r>
        <w:r>
          <w:rPr>
            <w:webHidden/>
          </w:rPr>
          <w:fldChar w:fldCharType="begin"/>
        </w:r>
        <w:r>
          <w:rPr>
            <w:webHidden/>
          </w:rPr>
          <w:instrText xml:space="preserve"> PAGEREF _Toc73452977 \h </w:instrText>
        </w:r>
        <w:r>
          <w:rPr>
            <w:webHidden/>
          </w:rPr>
        </w:r>
        <w:r>
          <w:rPr>
            <w:webHidden/>
          </w:rPr>
          <w:fldChar w:fldCharType="separate"/>
        </w:r>
        <w:r>
          <w:rPr>
            <w:webHidden/>
          </w:rPr>
          <w:t>58</w:t>
        </w:r>
        <w:r>
          <w:rPr>
            <w:webHidden/>
          </w:rPr>
          <w:fldChar w:fldCharType="end"/>
        </w:r>
      </w:hyperlink>
    </w:p>
    <w:p w14:paraId="0E3EDAF6" w14:textId="056FCF27" w:rsidR="00D121D4" w:rsidRDefault="00D121D4">
      <w:pPr>
        <w:pStyle w:val="TOC1"/>
        <w:rPr>
          <w:rFonts w:asciiTheme="minorHAnsi" w:eastAsiaTheme="minorEastAsia" w:hAnsiTheme="minorHAnsi" w:cstheme="minorBidi"/>
          <w:kern w:val="0"/>
        </w:rPr>
      </w:pPr>
      <w:hyperlink w:anchor="_Toc73452978" w:history="1">
        <w:r w:rsidRPr="00FD0450">
          <w:rPr>
            <w:rStyle w:val="Hyperlink"/>
          </w:rPr>
          <w:t>Gambar 4.66 Halaman Jasa</w:t>
        </w:r>
        <w:r>
          <w:rPr>
            <w:webHidden/>
          </w:rPr>
          <w:tab/>
        </w:r>
        <w:r>
          <w:rPr>
            <w:webHidden/>
          </w:rPr>
          <w:fldChar w:fldCharType="begin"/>
        </w:r>
        <w:r>
          <w:rPr>
            <w:webHidden/>
          </w:rPr>
          <w:instrText xml:space="preserve"> PAGEREF _Toc73452978 \h </w:instrText>
        </w:r>
        <w:r>
          <w:rPr>
            <w:webHidden/>
          </w:rPr>
        </w:r>
        <w:r>
          <w:rPr>
            <w:webHidden/>
          </w:rPr>
          <w:fldChar w:fldCharType="separate"/>
        </w:r>
        <w:r>
          <w:rPr>
            <w:webHidden/>
          </w:rPr>
          <w:t>58</w:t>
        </w:r>
        <w:r>
          <w:rPr>
            <w:webHidden/>
          </w:rPr>
          <w:fldChar w:fldCharType="end"/>
        </w:r>
      </w:hyperlink>
    </w:p>
    <w:p w14:paraId="1C62BC2D" w14:textId="59054F32" w:rsidR="00D121D4" w:rsidRDefault="00D121D4">
      <w:pPr>
        <w:pStyle w:val="TOC1"/>
        <w:rPr>
          <w:rFonts w:asciiTheme="minorHAnsi" w:eastAsiaTheme="minorEastAsia" w:hAnsiTheme="minorHAnsi" w:cstheme="minorBidi"/>
          <w:kern w:val="0"/>
        </w:rPr>
      </w:pPr>
      <w:hyperlink w:anchor="_Toc73452979" w:history="1">
        <w:r w:rsidRPr="00FD0450">
          <w:rPr>
            <w:rStyle w:val="Hyperlink"/>
          </w:rPr>
          <w:t xml:space="preserve">Gambar 4.67 </w:t>
        </w:r>
        <w:r w:rsidRPr="00FD0450">
          <w:rPr>
            <w:rStyle w:val="Hyperlink"/>
            <w:i/>
            <w:iCs/>
          </w:rPr>
          <w:t>Form</w:t>
        </w:r>
        <w:r w:rsidRPr="00FD0450">
          <w:rPr>
            <w:rStyle w:val="Hyperlink"/>
          </w:rPr>
          <w:t xml:space="preserve"> Tambah Jasa</w:t>
        </w:r>
        <w:r>
          <w:rPr>
            <w:webHidden/>
          </w:rPr>
          <w:tab/>
        </w:r>
        <w:r>
          <w:rPr>
            <w:webHidden/>
          </w:rPr>
          <w:fldChar w:fldCharType="begin"/>
        </w:r>
        <w:r>
          <w:rPr>
            <w:webHidden/>
          </w:rPr>
          <w:instrText xml:space="preserve"> PAGEREF _Toc73452979 \h </w:instrText>
        </w:r>
        <w:r>
          <w:rPr>
            <w:webHidden/>
          </w:rPr>
        </w:r>
        <w:r>
          <w:rPr>
            <w:webHidden/>
          </w:rPr>
          <w:fldChar w:fldCharType="separate"/>
        </w:r>
        <w:r>
          <w:rPr>
            <w:webHidden/>
          </w:rPr>
          <w:t>58</w:t>
        </w:r>
        <w:r>
          <w:rPr>
            <w:webHidden/>
          </w:rPr>
          <w:fldChar w:fldCharType="end"/>
        </w:r>
      </w:hyperlink>
    </w:p>
    <w:p w14:paraId="12D9D5A7" w14:textId="75D75D00" w:rsidR="00D121D4" w:rsidRDefault="00D121D4">
      <w:pPr>
        <w:pStyle w:val="TOC1"/>
        <w:rPr>
          <w:rFonts w:asciiTheme="minorHAnsi" w:eastAsiaTheme="minorEastAsia" w:hAnsiTheme="minorHAnsi" w:cstheme="minorBidi"/>
          <w:kern w:val="0"/>
        </w:rPr>
      </w:pPr>
      <w:hyperlink w:anchor="_Toc73452980" w:history="1">
        <w:r w:rsidRPr="00FD0450">
          <w:rPr>
            <w:rStyle w:val="Hyperlink"/>
          </w:rPr>
          <w:t xml:space="preserve">Gambar 4.68 Halaman </w:t>
        </w:r>
        <w:r w:rsidRPr="00FD0450">
          <w:rPr>
            <w:rStyle w:val="Hyperlink"/>
            <w:i/>
          </w:rPr>
          <w:t>Dashboard</w:t>
        </w:r>
        <w:r>
          <w:rPr>
            <w:webHidden/>
          </w:rPr>
          <w:tab/>
        </w:r>
        <w:r>
          <w:rPr>
            <w:webHidden/>
          </w:rPr>
          <w:fldChar w:fldCharType="begin"/>
        </w:r>
        <w:r>
          <w:rPr>
            <w:webHidden/>
          </w:rPr>
          <w:instrText xml:space="preserve"> PAGEREF _Toc73452980 \h </w:instrText>
        </w:r>
        <w:r>
          <w:rPr>
            <w:webHidden/>
          </w:rPr>
        </w:r>
        <w:r>
          <w:rPr>
            <w:webHidden/>
          </w:rPr>
          <w:fldChar w:fldCharType="separate"/>
        </w:r>
        <w:r>
          <w:rPr>
            <w:webHidden/>
          </w:rPr>
          <w:t>59</w:t>
        </w:r>
        <w:r>
          <w:rPr>
            <w:webHidden/>
          </w:rPr>
          <w:fldChar w:fldCharType="end"/>
        </w:r>
      </w:hyperlink>
    </w:p>
    <w:p w14:paraId="49E63033" w14:textId="5C910800" w:rsidR="00D121D4" w:rsidRDefault="00D121D4">
      <w:pPr>
        <w:pStyle w:val="TOC1"/>
        <w:rPr>
          <w:rFonts w:asciiTheme="minorHAnsi" w:eastAsiaTheme="minorEastAsia" w:hAnsiTheme="minorHAnsi" w:cstheme="minorBidi"/>
          <w:kern w:val="0"/>
        </w:rPr>
      </w:pPr>
      <w:hyperlink w:anchor="_Toc73452981" w:history="1">
        <w:r w:rsidRPr="00FD0450">
          <w:rPr>
            <w:rStyle w:val="Hyperlink"/>
          </w:rPr>
          <w:t xml:space="preserve">Gambar 4.69 Halaman </w:t>
        </w:r>
        <w:r w:rsidRPr="00FD0450">
          <w:rPr>
            <w:rStyle w:val="Hyperlink"/>
            <w:i/>
            <w:iCs/>
          </w:rPr>
          <w:t>Order</w:t>
        </w:r>
        <w:r>
          <w:rPr>
            <w:webHidden/>
          </w:rPr>
          <w:tab/>
        </w:r>
        <w:r>
          <w:rPr>
            <w:webHidden/>
          </w:rPr>
          <w:fldChar w:fldCharType="begin"/>
        </w:r>
        <w:r>
          <w:rPr>
            <w:webHidden/>
          </w:rPr>
          <w:instrText xml:space="preserve"> PAGEREF _Toc73452981 \h </w:instrText>
        </w:r>
        <w:r>
          <w:rPr>
            <w:webHidden/>
          </w:rPr>
        </w:r>
        <w:r>
          <w:rPr>
            <w:webHidden/>
          </w:rPr>
          <w:fldChar w:fldCharType="separate"/>
        </w:r>
        <w:r>
          <w:rPr>
            <w:webHidden/>
          </w:rPr>
          <w:t>59</w:t>
        </w:r>
        <w:r>
          <w:rPr>
            <w:webHidden/>
          </w:rPr>
          <w:fldChar w:fldCharType="end"/>
        </w:r>
      </w:hyperlink>
    </w:p>
    <w:p w14:paraId="1ED3E7C6" w14:textId="429A5983" w:rsidR="00D121D4" w:rsidRDefault="00D121D4">
      <w:pPr>
        <w:pStyle w:val="TOC1"/>
        <w:rPr>
          <w:rFonts w:asciiTheme="minorHAnsi" w:eastAsiaTheme="minorEastAsia" w:hAnsiTheme="minorHAnsi" w:cstheme="minorBidi"/>
          <w:kern w:val="0"/>
        </w:rPr>
      </w:pPr>
      <w:hyperlink w:anchor="_Toc73452982" w:history="1">
        <w:r w:rsidRPr="00FD0450">
          <w:rPr>
            <w:rStyle w:val="Hyperlink"/>
          </w:rPr>
          <w:t xml:space="preserve">Gambar 4.70 Halaman Lihat </w:t>
        </w:r>
        <w:r w:rsidRPr="00FD0450">
          <w:rPr>
            <w:rStyle w:val="Hyperlink"/>
            <w:i/>
            <w:iCs/>
          </w:rPr>
          <w:t>Order</w:t>
        </w:r>
        <w:r>
          <w:rPr>
            <w:webHidden/>
          </w:rPr>
          <w:tab/>
        </w:r>
        <w:r>
          <w:rPr>
            <w:webHidden/>
          </w:rPr>
          <w:fldChar w:fldCharType="begin"/>
        </w:r>
        <w:r>
          <w:rPr>
            <w:webHidden/>
          </w:rPr>
          <w:instrText xml:space="preserve"> PAGEREF _Toc73452982 \h </w:instrText>
        </w:r>
        <w:r>
          <w:rPr>
            <w:webHidden/>
          </w:rPr>
        </w:r>
        <w:r>
          <w:rPr>
            <w:webHidden/>
          </w:rPr>
          <w:fldChar w:fldCharType="separate"/>
        </w:r>
        <w:r>
          <w:rPr>
            <w:webHidden/>
          </w:rPr>
          <w:t>60</w:t>
        </w:r>
        <w:r>
          <w:rPr>
            <w:webHidden/>
          </w:rPr>
          <w:fldChar w:fldCharType="end"/>
        </w:r>
      </w:hyperlink>
    </w:p>
    <w:p w14:paraId="426F6933" w14:textId="119BA9D7" w:rsidR="00D121D4" w:rsidRDefault="00D121D4">
      <w:pPr>
        <w:pStyle w:val="TOC1"/>
        <w:rPr>
          <w:rFonts w:asciiTheme="minorHAnsi" w:eastAsiaTheme="minorEastAsia" w:hAnsiTheme="minorHAnsi" w:cstheme="minorBidi"/>
          <w:kern w:val="0"/>
        </w:rPr>
      </w:pPr>
      <w:hyperlink w:anchor="_Toc73452983" w:history="1">
        <w:r w:rsidRPr="00FD0450">
          <w:rPr>
            <w:rStyle w:val="Hyperlink"/>
          </w:rPr>
          <w:t>Gambar 4.71 Halaman Komplain</w:t>
        </w:r>
        <w:r>
          <w:rPr>
            <w:webHidden/>
          </w:rPr>
          <w:tab/>
        </w:r>
        <w:r>
          <w:rPr>
            <w:webHidden/>
          </w:rPr>
          <w:fldChar w:fldCharType="begin"/>
        </w:r>
        <w:r>
          <w:rPr>
            <w:webHidden/>
          </w:rPr>
          <w:instrText xml:space="preserve"> PAGEREF _Toc73452983 \h </w:instrText>
        </w:r>
        <w:r>
          <w:rPr>
            <w:webHidden/>
          </w:rPr>
        </w:r>
        <w:r>
          <w:rPr>
            <w:webHidden/>
          </w:rPr>
          <w:fldChar w:fldCharType="separate"/>
        </w:r>
        <w:r>
          <w:rPr>
            <w:webHidden/>
          </w:rPr>
          <w:t>60</w:t>
        </w:r>
        <w:r>
          <w:rPr>
            <w:webHidden/>
          </w:rPr>
          <w:fldChar w:fldCharType="end"/>
        </w:r>
      </w:hyperlink>
    </w:p>
    <w:p w14:paraId="4723B44D" w14:textId="6FEFB260" w:rsidR="00D121D4" w:rsidRDefault="00D121D4">
      <w:pPr>
        <w:pStyle w:val="TOC1"/>
        <w:rPr>
          <w:rFonts w:asciiTheme="minorHAnsi" w:eastAsiaTheme="minorEastAsia" w:hAnsiTheme="minorHAnsi" w:cstheme="minorBidi"/>
          <w:kern w:val="0"/>
        </w:rPr>
      </w:pPr>
      <w:hyperlink w:anchor="_Toc73452984" w:history="1">
        <w:r w:rsidRPr="00FD0450">
          <w:rPr>
            <w:rStyle w:val="Hyperlink"/>
          </w:rPr>
          <w:t>Gambar 4.72 Halaman Lihat Komplain</w:t>
        </w:r>
        <w:r>
          <w:rPr>
            <w:webHidden/>
          </w:rPr>
          <w:tab/>
        </w:r>
        <w:r>
          <w:rPr>
            <w:webHidden/>
          </w:rPr>
          <w:fldChar w:fldCharType="begin"/>
        </w:r>
        <w:r>
          <w:rPr>
            <w:webHidden/>
          </w:rPr>
          <w:instrText xml:space="preserve"> PAGEREF _Toc73452984 \h </w:instrText>
        </w:r>
        <w:r>
          <w:rPr>
            <w:webHidden/>
          </w:rPr>
        </w:r>
        <w:r>
          <w:rPr>
            <w:webHidden/>
          </w:rPr>
          <w:fldChar w:fldCharType="separate"/>
        </w:r>
        <w:r>
          <w:rPr>
            <w:webHidden/>
          </w:rPr>
          <w:t>61</w:t>
        </w:r>
        <w:r>
          <w:rPr>
            <w:webHidden/>
          </w:rPr>
          <w:fldChar w:fldCharType="end"/>
        </w:r>
      </w:hyperlink>
    </w:p>
    <w:p w14:paraId="3FC8C198" w14:textId="6F00132E" w:rsidR="00D121D4" w:rsidRDefault="00D121D4">
      <w:pPr>
        <w:pStyle w:val="TOC1"/>
        <w:rPr>
          <w:rFonts w:asciiTheme="minorHAnsi" w:eastAsiaTheme="minorEastAsia" w:hAnsiTheme="minorHAnsi" w:cstheme="minorBidi"/>
          <w:kern w:val="0"/>
        </w:rPr>
      </w:pPr>
      <w:hyperlink w:anchor="_Toc73452985" w:history="1">
        <w:r w:rsidRPr="00FD0450">
          <w:rPr>
            <w:rStyle w:val="Hyperlink"/>
          </w:rPr>
          <w:t xml:space="preserve">Gambar 4.73 Halaman </w:t>
        </w:r>
        <w:r w:rsidRPr="00FD0450">
          <w:rPr>
            <w:rStyle w:val="Hyperlink"/>
            <w:i/>
            <w:iCs/>
          </w:rPr>
          <w:t>Dashboard</w:t>
        </w:r>
        <w:r>
          <w:rPr>
            <w:webHidden/>
          </w:rPr>
          <w:tab/>
        </w:r>
        <w:r>
          <w:rPr>
            <w:webHidden/>
          </w:rPr>
          <w:fldChar w:fldCharType="begin"/>
        </w:r>
        <w:r>
          <w:rPr>
            <w:webHidden/>
          </w:rPr>
          <w:instrText xml:space="preserve"> PAGEREF _Toc73452985 \h </w:instrText>
        </w:r>
        <w:r>
          <w:rPr>
            <w:webHidden/>
          </w:rPr>
        </w:r>
        <w:r>
          <w:rPr>
            <w:webHidden/>
          </w:rPr>
          <w:fldChar w:fldCharType="separate"/>
        </w:r>
        <w:r>
          <w:rPr>
            <w:webHidden/>
          </w:rPr>
          <w:t>61</w:t>
        </w:r>
        <w:r>
          <w:rPr>
            <w:webHidden/>
          </w:rPr>
          <w:fldChar w:fldCharType="end"/>
        </w:r>
      </w:hyperlink>
    </w:p>
    <w:p w14:paraId="13B7B2F9" w14:textId="7A419B22" w:rsidR="00D121D4" w:rsidRDefault="00D121D4">
      <w:pPr>
        <w:pStyle w:val="TOC1"/>
        <w:rPr>
          <w:rFonts w:asciiTheme="minorHAnsi" w:eastAsiaTheme="minorEastAsia" w:hAnsiTheme="minorHAnsi" w:cstheme="minorBidi"/>
          <w:kern w:val="0"/>
        </w:rPr>
      </w:pPr>
      <w:hyperlink w:anchor="_Toc73452986" w:history="1">
        <w:r w:rsidRPr="00FD0450">
          <w:rPr>
            <w:rStyle w:val="Hyperlink"/>
          </w:rPr>
          <w:t xml:space="preserve">Gambar 4.74 Halaman </w:t>
        </w:r>
        <w:r w:rsidRPr="00FD0450">
          <w:rPr>
            <w:rStyle w:val="Hyperlink"/>
            <w:i/>
            <w:iCs/>
          </w:rPr>
          <w:t>Admin</w:t>
        </w:r>
        <w:r>
          <w:rPr>
            <w:webHidden/>
          </w:rPr>
          <w:tab/>
        </w:r>
        <w:r>
          <w:rPr>
            <w:webHidden/>
          </w:rPr>
          <w:fldChar w:fldCharType="begin"/>
        </w:r>
        <w:r>
          <w:rPr>
            <w:webHidden/>
          </w:rPr>
          <w:instrText xml:space="preserve"> PAGEREF _Toc73452986 \h </w:instrText>
        </w:r>
        <w:r>
          <w:rPr>
            <w:webHidden/>
          </w:rPr>
        </w:r>
        <w:r>
          <w:rPr>
            <w:webHidden/>
          </w:rPr>
          <w:fldChar w:fldCharType="separate"/>
        </w:r>
        <w:r>
          <w:rPr>
            <w:webHidden/>
          </w:rPr>
          <w:t>62</w:t>
        </w:r>
        <w:r>
          <w:rPr>
            <w:webHidden/>
          </w:rPr>
          <w:fldChar w:fldCharType="end"/>
        </w:r>
      </w:hyperlink>
    </w:p>
    <w:p w14:paraId="0959AA44" w14:textId="5118B219" w:rsidR="00D121D4" w:rsidRDefault="00D121D4">
      <w:pPr>
        <w:pStyle w:val="TOC1"/>
        <w:rPr>
          <w:rFonts w:asciiTheme="minorHAnsi" w:eastAsiaTheme="minorEastAsia" w:hAnsiTheme="minorHAnsi" w:cstheme="minorBidi"/>
          <w:kern w:val="0"/>
        </w:rPr>
      </w:pPr>
      <w:hyperlink w:anchor="_Toc73452987" w:history="1">
        <w:r w:rsidRPr="00FD0450">
          <w:rPr>
            <w:rStyle w:val="Hyperlink"/>
          </w:rPr>
          <w:t xml:space="preserve">Gambar 4.75 Halaman Lihat </w:t>
        </w:r>
        <w:r w:rsidRPr="00FD0450">
          <w:rPr>
            <w:rStyle w:val="Hyperlink"/>
            <w:i/>
            <w:iCs/>
          </w:rPr>
          <w:t>Admin</w:t>
        </w:r>
        <w:r>
          <w:rPr>
            <w:webHidden/>
          </w:rPr>
          <w:tab/>
        </w:r>
        <w:r>
          <w:rPr>
            <w:webHidden/>
          </w:rPr>
          <w:fldChar w:fldCharType="begin"/>
        </w:r>
        <w:r>
          <w:rPr>
            <w:webHidden/>
          </w:rPr>
          <w:instrText xml:space="preserve"> PAGEREF _Toc73452987 \h </w:instrText>
        </w:r>
        <w:r>
          <w:rPr>
            <w:webHidden/>
          </w:rPr>
        </w:r>
        <w:r>
          <w:rPr>
            <w:webHidden/>
          </w:rPr>
          <w:fldChar w:fldCharType="separate"/>
        </w:r>
        <w:r>
          <w:rPr>
            <w:webHidden/>
          </w:rPr>
          <w:t>62</w:t>
        </w:r>
        <w:r>
          <w:rPr>
            <w:webHidden/>
          </w:rPr>
          <w:fldChar w:fldCharType="end"/>
        </w:r>
      </w:hyperlink>
    </w:p>
    <w:p w14:paraId="4FE5A1D5" w14:textId="502C21F2" w:rsidR="00D121D4" w:rsidRDefault="00D121D4">
      <w:pPr>
        <w:pStyle w:val="TOC1"/>
        <w:rPr>
          <w:rFonts w:asciiTheme="minorHAnsi" w:eastAsiaTheme="minorEastAsia" w:hAnsiTheme="minorHAnsi" w:cstheme="minorBidi"/>
          <w:kern w:val="0"/>
        </w:rPr>
      </w:pPr>
      <w:hyperlink w:anchor="_Toc73452988" w:history="1">
        <w:r w:rsidRPr="00FD0450">
          <w:rPr>
            <w:rStyle w:val="Hyperlink"/>
          </w:rPr>
          <w:t xml:space="preserve">Gambar 4.76 Halaman </w:t>
        </w:r>
        <w:r w:rsidRPr="00FD0450">
          <w:rPr>
            <w:rStyle w:val="Hyperlink"/>
            <w:i/>
            <w:iCs/>
          </w:rPr>
          <w:t>Order</w:t>
        </w:r>
        <w:r>
          <w:rPr>
            <w:webHidden/>
          </w:rPr>
          <w:tab/>
        </w:r>
        <w:r>
          <w:rPr>
            <w:webHidden/>
          </w:rPr>
          <w:fldChar w:fldCharType="begin"/>
        </w:r>
        <w:r>
          <w:rPr>
            <w:webHidden/>
          </w:rPr>
          <w:instrText xml:space="preserve"> PAGEREF _Toc73452988 \h </w:instrText>
        </w:r>
        <w:r>
          <w:rPr>
            <w:webHidden/>
          </w:rPr>
        </w:r>
        <w:r>
          <w:rPr>
            <w:webHidden/>
          </w:rPr>
          <w:fldChar w:fldCharType="separate"/>
        </w:r>
        <w:r>
          <w:rPr>
            <w:webHidden/>
          </w:rPr>
          <w:t>63</w:t>
        </w:r>
        <w:r>
          <w:rPr>
            <w:webHidden/>
          </w:rPr>
          <w:fldChar w:fldCharType="end"/>
        </w:r>
      </w:hyperlink>
    </w:p>
    <w:p w14:paraId="377E4BE2" w14:textId="00D37446" w:rsidR="00D121D4" w:rsidRDefault="00D121D4">
      <w:pPr>
        <w:pStyle w:val="TOC1"/>
        <w:rPr>
          <w:rFonts w:asciiTheme="minorHAnsi" w:eastAsiaTheme="minorEastAsia" w:hAnsiTheme="minorHAnsi" w:cstheme="minorBidi"/>
          <w:kern w:val="0"/>
        </w:rPr>
      </w:pPr>
      <w:hyperlink w:anchor="_Toc73452989" w:history="1">
        <w:r w:rsidRPr="00FD0450">
          <w:rPr>
            <w:rStyle w:val="Hyperlink"/>
          </w:rPr>
          <w:t xml:space="preserve">Gambar 4.77 Halaman Lihat </w:t>
        </w:r>
        <w:r w:rsidRPr="00FD0450">
          <w:rPr>
            <w:rStyle w:val="Hyperlink"/>
            <w:i/>
            <w:iCs/>
          </w:rPr>
          <w:t>Order</w:t>
        </w:r>
        <w:r>
          <w:rPr>
            <w:webHidden/>
          </w:rPr>
          <w:tab/>
        </w:r>
        <w:r>
          <w:rPr>
            <w:webHidden/>
          </w:rPr>
          <w:fldChar w:fldCharType="begin"/>
        </w:r>
        <w:r>
          <w:rPr>
            <w:webHidden/>
          </w:rPr>
          <w:instrText xml:space="preserve"> PAGEREF _Toc73452989 \h </w:instrText>
        </w:r>
        <w:r>
          <w:rPr>
            <w:webHidden/>
          </w:rPr>
        </w:r>
        <w:r>
          <w:rPr>
            <w:webHidden/>
          </w:rPr>
          <w:fldChar w:fldCharType="separate"/>
        </w:r>
        <w:r>
          <w:rPr>
            <w:webHidden/>
          </w:rPr>
          <w:t>63</w:t>
        </w:r>
        <w:r>
          <w:rPr>
            <w:webHidden/>
          </w:rPr>
          <w:fldChar w:fldCharType="end"/>
        </w:r>
      </w:hyperlink>
    </w:p>
    <w:p w14:paraId="0331FF56" w14:textId="700239E3" w:rsidR="00D121D4" w:rsidRDefault="00D121D4">
      <w:pPr>
        <w:pStyle w:val="TOC1"/>
        <w:rPr>
          <w:rFonts w:asciiTheme="minorHAnsi" w:eastAsiaTheme="minorEastAsia" w:hAnsiTheme="minorHAnsi" w:cstheme="minorBidi"/>
          <w:kern w:val="0"/>
        </w:rPr>
      </w:pPr>
      <w:hyperlink w:anchor="_Toc73452990" w:history="1">
        <w:r w:rsidRPr="00FD0450">
          <w:rPr>
            <w:rStyle w:val="Hyperlink"/>
          </w:rPr>
          <w:t>Gambar 4.78 Halaman Saran</w:t>
        </w:r>
        <w:r>
          <w:rPr>
            <w:webHidden/>
          </w:rPr>
          <w:tab/>
        </w:r>
        <w:r>
          <w:rPr>
            <w:webHidden/>
          </w:rPr>
          <w:fldChar w:fldCharType="begin"/>
        </w:r>
        <w:r>
          <w:rPr>
            <w:webHidden/>
          </w:rPr>
          <w:instrText xml:space="preserve"> PAGEREF _Toc73452990 \h </w:instrText>
        </w:r>
        <w:r>
          <w:rPr>
            <w:webHidden/>
          </w:rPr>
        </w:r>
        <w:r>
          <w:rPr>
            <w:webHidden/>
          </w:rPr>
          <w:fldChar w:fldCharType="separate"/>
        </w:r>
        <w:r>
          <w:rPr>
            <w:webHidden/>
          </w:rPr>
          <w:t>63</w:t>
        </w:r>
        <w:r>
          <w:rPr>
            <w:webHidden/>
          </w:rPr>
          <w:fldChar w:fldCharType="end"/>
        </w:r>
      </w:hyperlink>
    </w:p>
    <w:p w14:paraId="301D3EBD" w14:textId="63C3316F" w:rsidR="00D121D4" w:rsidRDefault="00D121D4">
      <w:pPr>
        <w:pStyle w:val="TOC1"/>
        <w:rPr>
          <w:rFonts w:asciiTheme="minorHAnsi" w:eastAsiaTheme="minorEastAsia" w:hAnsiTheme="minorHAnsi" w:cstheme="minorBidi"/>
          <w:kern w:val="0"/>
        </w:rPr>
      </w:pPr>
      <w:hyperlink w:anchor="_Toc73452991" w:history="1">
        <w:r w:rsidRPr="00FD0450">
          <w:rPr>
            <w:rStyle w:val="Hyperlink"/>
          </w:rPr>
          <w:t>Gambar 4.79 Halaman Kirim Saran</w:t>
        </w:r>
        <w:r>
          <w:rPr>
            <w:webHidden/>
          </w:rPr>
          <w:tab/>
        </w:r>
        <w:r>
          <w:rPr>
            <w:webHidden/>
          </w:rPr>
          <w:fldChar w:fldCharType="begin"/>
        </w:r>
        <w:r>
          <w:rPr>
            <w:webHidden/>
          </w:rPr>
          <w:instrText xml:space="preserve"> PAGEREF _Toc73452991 \h </w:instrText>
        </w:r>
        <w:r>
          <w:rPr>
            <w:webHidden/>
          </w:rPr>
        </w:r>
        <w:r>
          <w:rPr>
            <w:webHidden/>
          </w:rPr>
          <w:fldChar w:fldCharType="separate"/>
        </w:r>
        <w:r>
          <w:rPr>
            <w:webHidden/>
          </w:rPr>
          <w:t>64</w:t>
        </w:r>
        <w:r>
          <w:rPr>
            <w:webHidden/>
          </w:rPr>
          <w:fldChar w:fldCharType="end"/>
        </w:r>
      </w:hyperlink>
    </w:p>
    <w:p w14:paraId="6CFCB0DA" w14:textId="47D4D95C" w:rsidR="00D121D4" w:rsidRDefault="00D121D4">
      <w:pPr>
        <w:pStyle w:val="TOC1"/>
        <w:rPr>
          <w:rFonts w:asciiTheme="minorHAnsi" w:eastAsiaTheme="minorEastAsia" w:hAnsiTheme="minorHAnsi" w:cstheme="minorBidi"/>
          <w:kern w:val="0"/>
        </w:rPr>
      </w:pPr>
      <w:hyperlink w:anchor="_Toc73452992" w:history="1">
        <w:r w:rsidRPr="00FD0450">
          <w:rPr>
            <w:rStyle w:val="Hyperlink"/>
          </w:rPr>
          <w:t>Gambar 4.80 Halaman Lihat Saran</w:t>
        </w:r>
        <w:r>
          <w:rPr>
            <w:webHidden/>
          </w:rPr>
          <w:tab/>
        </w:r>
        <w:r>
          <w:rPr>
            <w:webHidden/>
          </w:rPr>
          <w:fldChar w:fldCharType="begin"/>
        </w:r>
        <w:r>
          <w:rPr>
            <w:webHidden/>
          </w:rPr>
          <w:instrText xml:space="preserve"> PAGEREF _Toc73452992 \h </w:instrText>
        </w:r>
        <w:r>
          <w:rPr>
            <w:webHidden/>
          </w:rPr>
        </w:r>
        <w:r>
          <w:rPr>
            <w:webHidden/>
          </w:rPr>
          <w:fldChar w:fldCharType="separate"/>
        </w:r>
        <w:r>
          <w:rPr>
            <w:webHidden/>
          </w:rPr>
          <w:t>64</w:t>
        </w:r>
        <w:r>
          <w:rPr>
            <w:webHidden/>
          </w:rPr>
          <w:fldChar w:fldCharType="end"/>
        </w:r>
      </w:hyperlink>
    </w:p>
    <w:p w14:paraId="35198405" w14:textId="66D8E90A" w:rsidR="00D121D4" w:rsidRDefault="00D121D4">
      <w:pPr>
        <w:pStyle w:val="TOC1"/>
        <w:rPr>
          <w:rFonts w:asciiTheme="minorHAnsi" w:eastAsiaTheme="minorEastAsia" w:hAnsiTheme="minorHAnsi" w:cstheme="minorBidi"/>
          <w:kern w:val="0"/>
        </w:rPr>
      </w:pPr>
      <w:hyperlink w:anchor="_Toc73452993" w:history="1">
        <w:r w:rsidRPr="00FD0450">
          <w:rPr>
            <w:rStyle w:val="Hyperlink"/>
          </w:rPr>
          <w:t>Gambar 4.81 Halaman Komplain</w:t>
        </w:r>
        <w:r>
          <w:rPr>
            <w:webHidden/>
          </w:rPr>
          <w:tab/>
        </w:r>
        <w:r>
          <w:rPr>
            <w:webHidden/>
          </w:rPr>
          <w:fldChar w:fldCharType="begin"/>
        </w:r>
        <w:r>
          <w:rPr>
            <w:webHidden/>
          </w:rPr>
          <w:instrText xml:space="preserve"> PAGEREF _Toc73452993 \h </w:instrText>
        </w:r>
        <w:r>
          <w:rPr>
            <w:webHidden/>
          </w:rPr>
        </w:r>
        <w:r>
          <w:rPr>
            <w:webHidden/>
          </w:rPr>
          <w:fldChar w:fldCharType="separate"/>
        </w:r>
        <w:r>
          <w:rPr>
            <w:webHidden/>
          </w:rPr>
          <w:t>64</w:t>
        </w:r>
        <w:r>
          <w:rPr>
            <w:webHidden/>
          </w:rPr>
          <w:fldChar w:fldCharType="end"/>
        </w:r>
      </w:hyperlink>
    </w:p>
    <w:p w14:paraId="2EEA9227" w14:textId="2B7B92DA" w:rsidR="00D121D4" w:rsidRDefault="00D121D4">
      <w:pPr>
        <w:pStyle w:val="TOC1"/>
        <w:rPr>
          <w:rFonts w:asciiTheme="minorHAnsi" w:eastAsiaTheme="minorEastAsia" w:hAnsiTheme="minorHAnsi" w:cstheme="minorBidi"/>
          <w:kern w:val="0"/>
        </w:rPr>
      </w:pPr>
      <w:hyperlink w:anchor="_Toc73452994" w:history="1">
        <w:r w:rsidRPr="00FD0450">
          <w:rPr>
            <w:rStyle w:val="Hyperlink"/>
          </w:rPr>
          <w:t>Gambar 4.82 Halaman Lihat Komplain</w:t>
        </w:r>
        <w:r>
          <w:rPr>
            <w:webHidden/>
          </w:rPr>
          <w:tab/>
        </w:r>
        <w:r>
          <w:rPr>
            <w:webHidden/>
          </w:rPr>
          <w:fldChar w:fldCharType="begin"/>
        </w:r>
        <w:r>
          <w:rPr>
            <w:webHidden/>
          </w:rPr>
          <w:instrText xml:space="preserve"> PAGEREF _Toc73452994 \h </w:instrText>
        </w:r>
        <w:r>
          <w:rPr>
            <w:webHidden/>
          </w:rPr>
        </w:r>
        <w:r>
          <w:rPr>
            <w:webHidden/>
          </w:rPr>
          <w:fldChar w:fldCharType="separate"/>
        </w:r>
        <w:r>
          <w:rPr>
            <w:webHidden/>
          </w:rPr>
          <w:t>65</w:t>
        </w:r>
        <w:r>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61B396D7" w:rsidR="006C4C9D" w:rsidRPr="00E83220" w:rsidRDefault="006C4C9D" w:rsidP="006C4C9D">
      <w:pPr>
        <w:ind w:left="0" w:firstLine="0"/>
        <w:rPr>
          <w:rFonts w:ascii="Arial" w:hAnsi="Arial" w:cs="Arial"/>
        </w:rPr>
      </w:pP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5"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6" w:name="_Toc73450392"/>
      <w:r w:rsidRPr="00E83220">
        <w:rPr>
          <w:rFonts w:ascii="Arial" w:hAnsi="Arial" w:cs="Arial"/>
          <w:sz w:val="28"/>
          <w:szCs w:val="28"/>
        </w:rPr>
        <w:lastRenderedPageBreak/>
        <w:t>BAB I</w:t>
      </w:r>
      <w:bookmarkStart w:id="17" w:name="_Toc21593003"/>
      <w:bookmarkStart w:id="18" w:name="_Toc59821558"/>
      <w:bookmarkEnd w:id="1"/>
      <w:bookmarkEnd w:id="15"/>
      <w:bookmarkEnd w:id="16"/>
      <w:r w:rsidR="007C08DD" w:rsidRPr="00E83220">
        <w:rPr>
          <w:rFonts w:ascii="Arial" w:hAnsi="Arial" w:cs="Arial"/>
          <w:sz w:val="28"/>
          <w:szCs w:val="28"/>
        </w:rPr>
        <w:t xml:space="preserve"> </w:t>
      </w:r>
    </w:p>
    <w:p w14:paraId="2438ACAB" w14:textId="1532F6EB" w:rsidR="00CA1F2B" w:rsidRPr="00E83220" w:rsidRDefault="00CA1F2B" w:rsidP="007C08DD">
      <w:pPr>
        <w:pStyle w:val="Heading1"/>
        <w:spacing w:before="0" w:after="0"/>
        <w:ind w:left="0" w:firstLine="0"/>
        <w:jc w:val="center"/>
        <w:rPr>
          <w:rFonts w:ascii="Arial" w:hAnsi="Arial" w:cs="Arial"/>
          <w:sz w:val="28"/>
          <w:szCs w:val="28"/>
        </w:rPr>
      </w:pPr>
      <w:bookmarkStart w:id="19" w:name="_Toc73450393"/>
      <w:r w:rsidRPr="00E83220">
        <w:rPr>
          <w:rFonts w:ascii="Arial" w:hAnsi="Arial" w:cs="Arial"/>
          <w:sz w:val="28"/>
          <w:szCs w:val="28"/>
        </w:rPr>
        <w:t>PENDAHULUAN</w:t>
      </w:r>
      <w:bookmarkEnd w:id="17"/>
      <w:bookmarkEnd w:id="18"/>
      <w:bookmarkEnd w:id="19"/>
    </w:p>
    <w:p w14:paraId="2D44E8A0" w14:textId="77777777" w:rsidR="00CA1F2B" w:rsidRPr="00E83220" w:rsidRDefault="00CA1F2B" w:rsidP="00022E52">
      <w:pPr>
        <w:ind w:left="0" w:firstLine="0"/>
        <w:rPr>
          <w:rFonts w:ascii="Arial" w:hAnsi="Arial" w:cs="Arial"/>
          <w:sz w:val="28"/>
          <w:szCs w:val="28"/>
        </w:rPr>
      </w:pPr>
    </w:p>
    <w:p w14:paraId="479D070F" w14:textId="61A994B3"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450394"/>
      <w:r w:rsidRPr="00E83220">
        <w:rPr>
          <w:rFonts w:ascii="Arial" w:hAnsi="Arial" w:cs="Arial"/>
          <w:i w:val="0"/>
          <w:sz w:val="22"/>
          <w:szCs w:val="22"/>
        </w:rPr>
        <w:t>Latar Belakang</w:t>
      </w:r>
      <w:bookmarkEnd w:id="20"/>
      <w:bookmarkEnd w:id="21"/>
      <w:bookmarkEnd w:id="22"/>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00EF0FA6"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3" w:name="_Toc21593005"/>
      <w:bookmarkStart w:id="24" w:name="_Toc59821560"/>
      <w:bookmarkStart w:id="25" w:name="_Toc73450395"/>
      <w:r w:rsidRPr="00E83220">
        <w:rPr>
          <w:rFonts w:ascii="Arial" w:hAnsi="Arial" w:cs="Arial"/>
          <w:i w:val="0"/>
          <w:sz w:val="22"/>
          <w:szCs w:val="22"/>
        </w:rPr>
        <w:t>Rumusan Masalah</w:t>
      </w:r>
      <w:bookmarkEnd w:id="23"/>
      <w:bookmarkEnd w:id="24"/>
      <w:bookmarkEnd w:id="25"/>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D00C6AF"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450396"/>
      <w:r w:rsidRPr="00E83220">
        <w:rPr>
          <w:rFonts w:ascii="Arial" w:hAnsi="Arial" w:cs="Arial"/>
          <w:i w:val="0"/>
          <w:sz w:val="22"/>
          <w:szCs w:val="22"/>
        </w:rPr>
        <w:t>Tujuan Penelitian</w:t>
      </w:r>
      <w:bookmarkEnd w:id="26"/>
      <w:bookmarkEnd w:id="27"/>
      <w:bookmarkEnd w:id="28"/>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73B94838"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450397"/>
      <w:r w:rsidRPr="00E83220">
        <w:rPr>
          <w:rFonts w:ascii="Arial" w:hAnsi="Arial" w:cs="Arial"/>
          <w:i w:val="0"/>
          <w:sz w:val="22"/>
          <w:szCs w:val="22"/>
        </w:rPr>
        <w:t>Manfaat Penelitian</w:t>
      </w:r>
      <w:bookmarkEnd w:id="29"/>
      <w:bookmarkEnd w:id="30"/>
      <w:bookmarkEnd w:id="31"/>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4669317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450398"/>
      <w:r w:rsidRPr="00E83220">
        <w:rPr>
          <w:rFonts w:ascii="Arial" w:hAnsi="Arial" w:cs="Arial"/>
          <w:i w:val="0"/>
          <w:sz w:val="22"/>
          <w:szCs w:val="22"/>
        </w:rPr>
        <w:t>Ruang Lingkup Penelitian</w:t>
      </w:r>
      <w:bookmarkEnd w:id="32"/>
      <w:bookmarkEnd w:id="33"/>
      <w:bookmarkEnd w:id="34"/>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1125A6E2"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450399"/>
      <w:r w:rsidRPr="00E83220">
        <w:rPr>
          <w:rFonts w:ascii="Arial" w:hAnsi="Arial" w:cs="Arial"/>
          <w:i w:val="0"/>
          <w:sz w:val="22"/>
          <w:szCs w:val="22"/>
        </w:rPr>
        <w:t>Sistematika Penulisan</w:t>
      </w:r>
      <w:bookmarkEnd w:id="35"/>
      <w:bookmarkEnd w:id="36"/>
      <w:bookmarkEnd w:id="37"/>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450400"/>
      <w:r w:rsidRPr="00E83220">
        <w:rPr>
          <w:rFonts w:ascii="Arial" w:hAnsi="Arial" w:cs="Arial"/>
          <w:sz w:val="28"/>
          <w:szCs w:val="28"/>
        </w:rPr>
        <w:lastRenderedPageBreak/>
        <w:t>BAB II</w:t>
      </w:r>
      <w:bookmarkStart w:id="42" w:name="_Toc21593011"/>
      <w:bookmarkStart w:id="43" w:name="_Toc59821566"/>
      <w:bookmarkEnd w:id="39"/>
      <w:bookmarkEnd w:id="40"/>
      <w:bookmarkEnd w:id="41"/>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4" w:name="_Toc73450401"/>
      <w:r w:rsidRPr="00E83220">
        <w:rPr>
          <w:rFonts w:ascii="Arial" w:hAnsi="Arial" w:cs="Arial"/>
          <w:sz w:val="28"/>
          <w:szCs w:val="28"/>
        </w:rPr>
        <w:t>TINJAUAN PUSTAKA</w:t>
      </w:r>
      <w:bookmarkEnd w:id="42"/>
      <w:bookmarkEnd w:id="43"/>
      <w:bookmarkEnd w:id="44"/>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5" w:name="_Toc73450402"/>
      <w:r w:rsidRPr="00E83220">
        <w:rPr>
          <w:rFonts w:ascii="Arial" w:hAnsi="Arial" w:cs="Arial"/>
          <w:sz w:val="22"/>
          <w:szCs w:val="22"/>
        </w:rPr>
        <w:t>State of the art</w:t>
      </w:r>
      <w:bookmarkEnd w:id="45"/>
    </w:p>
    <w:p w14:paraId="7A50C3C1" w14:textId="1EA1F515" w:rsidR="000B7675" w:rsidRPr="00E83220"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0772C605" w14:textId="658B3EA8" w:rsidR="000B7675" w:rsidRPr="00E83220" w:rsidRDefault="00D360F5" w:rsidP="00F412F0">
      <w:pPr>
        <w:pStyle w:val="Table"/>
        <w:rPr>
          <w:lang w:val="id-ID"/>
        </w:rPr>
      </w:pPr>
      <w:bookmarkStart w:id="46" w:name="_Toc21593013"/>
      <w:bookmarkStart w:id="47" w:name="_Toc59874797"/>
      <w:bookmarkStart w:id="48" w:name="_Toc73103384"/>
      <w:bookmarkStart w:id="49" w:name="_Toc73103654"/>
      <w:bookmarkStart w:id="50" w:name="_Toc73103716"/>
      <w:bookmarkStart w:id="51" w:name="_Toc73104071"/>
      <w:bookmarkStart w:id="52" w:name="_Toc73107691"/>
      <w:bookmarkStart w:id="53" w:name="_Toc73108084"/>
      <w:bookmarkStart w:id="54" w:name="_Toc73108343"/>
      <w:bookmarkStart w:id="55" w:name="_Toc73450285"/>
      <w:bookmarkStart w:id="56" w:name="_Toc73450403"/>
      <w:bookmarkStart w:id="57" w:name="_Toc73452995"/>
      <w:r w:rsidRPr="00E83220">
        <w:t>Tabel 2.</w:t>
      </w:r>
      <w:r w:rsidR="002A7A84" w:rsidRPr="00E83220">
        <w:fldChar w:fldCharType="begin"/>
      </w:r>
      <w:r w:rsidR="002A7A84" w:rsidRPr="00E83220">
        <w:instrText xml:space="preserve"> SEQ Tabel_2. \* ARABIC </w:instrText>
      </w:r>
      <w:r w:rsidR="002A7A84" w:rsidRPr="00E83220">
        <w:fldChar w:fldCharType="separate"/>
      </w:r>
      <w:r w:rsidR="00E87233" w:rsidRPr="00E83220">
        <w:rPr>
          <w:noProof/>
        </w:rPr>
        <w:t>1</w:t>
      </w:r>
      <w:r w:rsidR="002A7A84" w:rsidRPr="00E83220">
        <w:rPr>
          <w:noProof/>
        </w:rPr>
        <w:fldChar w:fldCharType="end"/>
      </w:r>
      <w:bookmarkEnd w:id="46"/>
      <w:r w:rsidRPr="00E83220">
        <w:t xml:space="preserve"> </w:t>
      </w:r>
      <w:r w:rsidR="00E759EA" w:rsidRPr="00E83220">
        <w:rPr>
          <w:i/>
        </w:rPr>
        <w:t>State of the art</w:t>
      </w:r>
      <w:bookmarkEnd w:id="47"/>
      <w:bookmarkEnd w:id="48"/>
      <w:bookmarkEnd w:id="49"/>
      <w:bookmarkEnd w:id="50"/>
      <w:bookmarkEnd w:id="51"/>
      <w:bookmarkEnd w:id="52"/>
      <w:bookmarkEnd w:id="53"/>
      <w:bookmarkEnd w:id="54"/>
      <w:bookmarkEnd w:id="55"/>
      <w:bookmarkEnd w:id="56"/>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E83220">
              <w:rPr>
                <w:rFonts w:ascii="Arial" w:hAnsi="Arial" w:cs="Arial"/>
                <w:lang w:val="id-ID"/>
              </w:rPr>
              <w:lastRenderedPageBreak/>
              <w:t xml:space="preserve">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lastRenderedPageBreak/>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58" w:name="_Toc59821568"/>
      <w:bookmarkStart w:id="59" w:name="_Toc73450404"/>
      <w:r w:rsidRPr="00E83220">
        <w:rPr>
          <w:rFonts w:ascii="Arial" w:hAnsi="Arial" w:cs="Arial"/>
          <w:i w:val="0"/>
          <w:sz w:val="22"/>
          <w:szCs w:val="22"/>
        </w:rPr>
        <w:t>Oneya Solutions</w:t>
      </w:r>
      <w:bookmarkEnd w:id="58"/>
      <w:bookmarkEnd w:id="59"/>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21593015"/>
      <w:bookmarkStart w:id="61" w:name="_Toc59821569"/>
      <w:bookmarkStart w:id="62" w:name="_Toc73450405"/>
      <w:r w:rsidRPr="00E83220">
        <w:rPr>
          <w:rFonts w:ascii="Arial" w:hAnsi="Arial" w:cs="Arial"/>
          <w:i w:val="0"/>
          <w:sz w:val="22"/>
          <w:szCs w:val="22"/>
        </w:rPr>
        <w:t>Sistem Informasi</w:t>
      </w:r>
      <w:bookmarkEnd w:id="60"/>
      <w:bookmarkEnd w:id="61"/>
      <w:bookmarkEnd w:id="62"/>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3" w:name="_Toc73450406"/>
      <w:r w:rsidRPr="00E83220">
        <w:rPr>
          <w:rFonts w:ascii="Arial" w:hAnsi="Arial" w:cs="Arial"/>
          <w:sz w:val="22"/>
          <w:szCs w:val="22"/>
        </w:rPr>
        <w:t>Website</w:t>
      </w:r>
      <w:bookmarkEnd w:id="63"/>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w:t>
      </w:r>
      <w:r w:rsidRPr="00E83220">
        <w:rPr>
          <w:rFonts w:ascii="Arial" w:hAnsi="Arial" w:cs="Arial"/>
        </w:rPr>
        <w:lastRenderedPageBreak/>
        <w:t xml:space="preserve">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4" w:name="_Toc59821571"/>
      <w:bookmarkStart w:id="65" w:name="_Toc73450407"/>
      <w:r w:rsidRPr="00E83220">
        <w:rPr>
          <w:rFonts w:ascii="Arial" w:hAnsi="Arial" w:cs="Arial"/>
          <w:i w:val="0"/>
          <w:sz w:val="22"/>
          <w:szCs w:val="22"/>
        </w:rPr>
        <w:t>XAMPP</w:t>
      </w:r>
      <w:bookmarkEnd w:id="64"/>
      <w:bookmarkEnd w:id="65"/>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6" w:name="_Toc59821572"/>
      <w:bookmarkStart w:id="67" w:name="_Toc73450408"/>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6"/>
      <w:bookmarkEnd w:id="67"/>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w:t>
      </w:r>
      <w:r w:rsidRPr="00E83220">
        <w:rPr>
          <w:rFonts w:ascii="Arial" w:hAnsi="Arial" w:cs="Arial"/>
        </w:rPr>
        <w:lastRenderedPageBreak/>
        <w:t xml:space="preserve">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3"/>
      <w:bookmarkStart w:id="69" w:name="_Toc73450409"/>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68"/>
      <w:bookmarkEnd w:id="69"/>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77777777" w:rsidR="00E22994" w:rsidRPr="00E83220"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395FEAB5" w14:textId="5A103CE7" w:rsidR="00A30E83" w:rsidRPr="00E83220" w:rsidRDefault="00D360F5" w:rsidP="00F412F0">
      <w:pPr>
        <w:pStyle w:val="Table"/>
        <w:rPr>
          <w:i/>
          <w:lang w:val="id-ID"/>
        </w:rPr>
      </w:pPr>
      <w:bookmarkStart w:id="70" w:name="_Toc59874798"/>
      <w:bookmarkStart w:id="71" w:name="_Toc73103385"/>
      <w:bookmarkStart w:id="72" w:name="_Toc73103655"/>
      <w:bookmarkStart w:id="73" w:name="_Toc73103717"/>
      <w:bookmarkStart w:id="74" w:name="_Toc73104072"/>
      <w:bookmarkStart w:id="75" w:name="_Toc73107692"/>
      <w:bookmarkStart w:id="76" w:name="_Toc73108085"/>
      <w:bookmarkStart w:id="77" w:name="_Toc73108344"/>
      <w:bookmarkStart w:id="78" w:name="_Toc73450292"/>
      <w:bookmarkStart w:id="79" w:name="_Toc73450410"/>
      <w:bookmarkStart w:id="80" w:name="_Toc73452996"/>
      <w:r w:rsidRPr="00E83220">
        <w:t>Tabel 2.</w:t>
      </w:r>
      <w:r w:rsidR="002A7A84" w:rsidRPr="00E83220">
        <w:fldChar w:fldCharType="begin"/>
      </w:r>
      <w:r w:rsidR="002A7A84" w:rsidRPr="00E83220">
        <w:instrText xml:space="preserve"> SEQ Tabel_2. \* ARABIC </w:instrText>
      </w:r>
      <w:r w:rsidR="002A7A84" w:rsidRPr="00E83220">
        <w:fldChar w:fldCharType="separate"/>
      </w:r>
      <w:r w:rsidR="00E87233" w:rsidRPr="00E83220">
        <w:rPr>
          <w:noProof/>
        </w:rPr>
        <w:t>2</w:t>
      </w:r>
      <w:r w:rsidR="002A7A84" w:rsidRPr="00E83220">
        <w:rPr>
          <w:noProof/>
        </w:rPr>
        <w:fldChar w:fldCharType="end"/>
      </w:r>
      <w:r w:rsidRPr="00E83220">
        <w:t xml:space="preserve"> </w:t>
      </w:r>
      <w:r w:rsidRPr="00E83220">
        <w:rPr>
          <w:lang w:val="id-ID"/>
        </w:rPr>
        <w:t>Simbol-Simbol DFD</w:t>
      </w:r>
      <w:bookmarkEnd w:id="70"/>
      <w:bookmarkEnd w:id="71"/>
      <w:bookmarkEnd w:id="72"/>
      <w:bookmarkEnd w:id="73"/>
      <w:bookmarkEnd w:id="74"/>
      <w:bookmarkEnd w:id="75"/>
      <w:bookmarkEnd w:id="76"/>
      <w:bookmarkEnd w:id="77"/>
      <w:bookmarkEnd w:id="78"/>
      <w:bookmarkEnd w:id="79"/>
      <w:bookmarkEnd w:id="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lastRenderedPageBreak/>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1" w:name="_Toc59821574"/>
      <w:bookmarkStart w:id="82" w:name="_Toc73450411"/>
      <w:r w:rsidRPr="00E83220">
        <w:rPr>
          <w:rFonts w:ascii="Arial" w:hAnsi="Arial" w:cs="Arial"/>
          <w:i w:val="0"/>
          <w:sz w:val="22"/>
          <w:szCs w:val="22"/>
          <w:lang w:val="id-ID"/>
        </w:rPr>
        <w:t>MariaDB</w:t>
      </w:r>
      <w:bookmarkEnd w:id="81"/>
      <w:bookmarkEnd w:id="82"/>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3" w:name="_Toc59821575"/>
      <w:bookmarkStart w:id="84" w:name="_Toc73450412"/>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3"/>
      <w:bookmarkEnd w:id="84"/>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77777777" w:rsidR="005946CF" w:rsidRPr="00E83220" w:rsidRDefault="005946CF">
      <w:pPr>
        <w:spacing w:line="240" w:lineRule="auto"/>
        <w:ind w:left="0" w:firstLine="0"/>
        <w:jc w:val="left"/>
        <w:rPr>
          <w:rFonts w:ascii="Arial" w:hAnsi="Arial" w:cs="Arial"/>
        </w:rPr>
      </w:pPr>
      <w:r w:rsidRPr="00E83220">
        <w:rPr>
          <w:rFonts w:ascii="Arial" w:hAnsi="Arial" w:cs="Arial"/>
        </w:rPr>
        <w:br w:type="page"/>
      </w:r>
    </w:p>
    <w:p w14:paraId="506793D4" w14:textId="5E3B965A" w:rsidR="001428F2" w:rsidRPr="00E83220" w:rsidRDefault="00D360F5" w:rsidP="00F412F0">
      <w:pPr>
        <w:pStyle w:val="Table"/>
        <w:rPr>
          <w:i/>
        </w:rPr>
      </w:pPr>
      <w:bookmarkStart w:id="85" w:name="_Toc59874799"/>
      <w:bookmarkStart w:id="86" w:name="_Toc73103386"/>
      <w:bookmarkStart w:id="87" w:name="_Toc73103656"/>
      <w:bookmarkStart w:id="88" w:name="_Toc73103718"/>
      <w:bookmarkStart w:id="89" w:name="_Toc73104073"/>
      <w:bookmarkStart w:id="90" w:name="_Toc73107693"/>
      <w:bookmarkStart w:id="91" w:name="_Toc73108086"/>
      <w:bookmarkStart w:id="92" w:name="_Toc73108345"/>
      <w:bookmarkStart w:id="93" w:name="_Toc73450295"/>
      <w:bookmarkStart w:id="94" w:name="_Toc73450413"/>
      <w:bookmarkStart w:id="95" w:name="_Toc73452997"/>
      <w:r w:rsidRPr="00E83220">
        <w:lastRenderedPageBreak/>
        <w:t>Tabel 2.</w:t>
      </w:r>
      <w:r w:rsidR="002A7A84" w:rsidRPr="00E83220">
        <w:fldChar w:fldCharType="begin"/>
      </w:r>
      <w:r w:rsidR="002A7A84" w:rsidRPr="00E83220">
        <w:instrText xml:space="preserve"> SEQ Tabel_2. \* ARABIC </w:instrText>
      </w:r>
      <w:r w:rsidR="002A7A84" w:rsidRPr="00E83220">
        <w:fldChar w:fldCharType="separate"/>
      </w:r>
      <w:r w:rsidR="00E87233" w:rsidRPr="00E83220">
        <w:rPr>
          <w:noProof/>
        </w:rPr>
        <w:t>3</w:t>
      </w:r>
      <w:r w:rsidR="002A7A84" w:rsidRPr="00E83220">
        <w:rPr>
          <w:noProof/>
        </w:rPr>
        <w:fldChar w:fldCharType="end"/>
      </w:r>
      <w:r w:rsidRPr="00E83220">
        <w:t xml:space="preserve"> Simbol-Simbol ERD </w:t>
      </w:r>
      <w:r w:rsidR="00291299" w:rsidRPr="00E83220">
        <w:rPr>
          <w:i/>
        </w:rPr>
        <w:t>Crow’s Foot</w:t>
      </w:r>
      <w:bookmarkEnd w:id="85"/>
      <w:bookmarkEnd w:id="86"/>
      <w:bookmarkEnd w:id="87"/>
      <w:bookmarkEnd w:id="88"/>
      <w:bookmarkEnd w:id="89"/>
      <w:bookmarkEnd w:id="90"/>
      <w:bookmarkEnd w:id="91"/>
      <w:bookmarkEnd w:id="92"/>
      <w:bookmarkEnd w:id="93"/>
      <w:bookmarkEnd w:id="94"/>
      <w:bookmarkEnd w:id="95"/>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6" w:name="_Toc59821576"/>
      <w:bookmarkStart w:id="97" w:name="_Toc73450414"/>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6"/>
      <w:bookmarkEnd w:id="97"/>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w:t>
      </w:r>
      <w:r w:rsidRPr="00E83220">
        <w:rPr>
          <w:rFonts w:ascii="Arial" w:hAnsi="Arial" w:cs="Arial"/>
        </w:rPr>
        <w:lastRenderedPageBreak/>
        <w:t>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98" w:name="_Toc73450415"/>
      <w:r w:rsidRPr="00E83220">
        <w:rPr>
          <w:rFonts w:ascii="Arial" w:hAnsi="Arial" w:cs="Arial"/>
          <w:sz w:val="22"/>
          <w:szCs w:val="22"/>
          <w:lang w:val="id-ID"/>
        </w:rPr>
        <w:t>Model View Controller</w:t>
      </w:r>
      <w:bookmarkEnd w:id="98"/>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068B53EB" w14:textId="215202A9" w:rsidR="00141665"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2A1F0077" w14:textId="316562DF" w:rsidR="007C08DD" w:rsidRPr="00E83220" w:rsidRDefault="007C08DD">
      <w:pPr>
        <w:spacing w:line="240" w:lineRule="auto"/>
        <w:ind w:left="0" w:firstLine="0"/>
        <w:jc w:val="left"/>
        <w:rPr>
          <w:rFonts w:ascii="Arial" w:hAnsi="Arial" w:cs="Arial"/>
          <w:lang w:val="id-ID"/>
        </w:rPr>
      </w:pPr>
      <w:r w:rsidRPr="00E83220">
        <w:rPr>
          <w:rFonts w:ascii="Arial" w:hAnsi="Arial" w:cs="Arial"/>
          <w:lang w:val="id-ID"/>
        </w:rPr>
        <w:br w:type="page"/>
      </w:r>
    </w:p>
    <w:p w14:paraId="198ECC92" w14:textId="77777777" w:rsidR="00141665" w:rsidRPr="00E83220" w:rsidRDefault="00141665" w:rsidP="00124426">
      <w:pPr>
        <w:pStyle w:val="ListParagraph"/>
        <w:ind w:firstLine="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3EEB552B" w:rsidR="00124426" w:rsidRPr="00E83220" w:rsidRDefault="0069641E" w:rsidP="005D6F60">
      <w:pPr>
        <w:pStyle w:val="LabelPicture"/>
        <w:rPr>
          <w:i/>
          <w:lang w:val="id-ID"/>
        </w:rPr>
      </w:pPr>
      <w:bookmarkStart w:id="99" w:name="_Toc59875150"/>
      <w:bookmarkStart w:id="100" w:name="_Toc73103387"/>
      <w:bookmarkStart w:id="101" w:name="_Toc73104424"/>
      <w:bookmarkStart w:id="102" w:name="_Toc73105991"/>
      <w:bookmarkStart w:id="103" w:name="_Toc73107748"/>
      <w:bookmarkStart w:id="104" w:name="_Toc73109048"/>
      <w:bookmarkStart w:id="105" w:name="_Toc73109481"/>
      <w:bookmarkStart w:id="106" w:name="_Toc73109817"/>
      <w:bookmarkStart w:id="107" w:name="_Toc73110063"/>
      <w:bookmarkStart w:id="108" w:name="_Toc73452911"/>
      <w:r w:rsidRPr="00E83220">
        <w:t>Gambar 2.</w:t>
      </w:r>
      <w:r w:rsidR="002A7A84" w:rsidRPr="00E83220">
        <w:fldChar w:fldCharType="begin"/>
      </w:r>
      <w:r w:rsidR="002A7A84" w:rsidRPr="00E83220">
        <w:instrText xml:space="preserve"> SEQ Gambar_2. \* ARABIC </w:instrText>
      </w:r>
      <w:r w:rsidR="002A7A84" w:rsidRPr="00E83220">
        <w:fldChar w:fldCharType="separate"/>
      </w:r>
      <w:r w:rsidR="00E87233" w:rsidRPr="00E83220">
        <w:rPr>
          <w:noProof/>
        </w:rPr>
        <w:t>1</w:t>
      </w:r>
      <w:r w:rsidR="002A7A84" w:rsidRPr="00E83220">
        <w:rPr>
          <w:noProof/>
        </w:rPr>
        <w:fldChar w:fldCharType="end"/>
      </w:r>
      <w:r w:rsidRPr="00E83220">
        <w:t xml:space="preserve"> Pola MVC</w:t>
      </w:r>
      <w:bookmarkEnd w:id="99"/>
      <w:bookmarkEnd w:id="100"/>
      <w:bookmarkEnd w:id="101"/>
      <w:bookmarkEnd w:id="102"/>
      <w:bookmarkEnd w:id="103"/>
      <w:bookmarkEnd w:id="104"/>
      <w:bookmarkEnd w:id="105"/>
      <w:bookmarkEnd w:id="106"/>
      <w:bookmarkEnd w:id="107"/>
      <w:bookmarkEnd w:id="108"/>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09" w:name="_Toc59821578"/>
      <w:bookmarkStart w:id="110" w:name="_Toc73450416"/>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09"/>
      <w:bookmarkEnd w:id="110"/>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1" w:name="_Toc59821579"/>
      <w:bookmarkStart w:id="112" w:name="_Toc73450417"/>
      <w:r w:rsidRPr="00E83220">
        <w:rPr>
          <w:rFonts w:ascii="Arial" w:hAnsi="Arial" w:cs="Arial"/>
          <w:i w:val="0"/>
          <w:sz w:val="22"/>
          <w:szCs w:val="22"/>
        </w:rPr>
        <w:t>REST API</w:t>
      </w:r>
      <w:bookmarkEnd w:id="111"/>
      <w:bookmarkEnd w:id="112"/>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3" w:name="_Toc59821580"/>
      <w:bookmarkStart w:id="114" w:name="_Toc73450418"/>
      <w:r w:rsidRPr="00E83220">
        <w:rPr>
          <w:rFonts w:ascii="Arial" w:hAnsi="Arial" w:cs="Arial"/>
          <w:i w:val="0"/>
          <w:sz w:val="22"/>
          <w:szCs w:val="22"/>
        </w:rPr>
        <w:lastRenderedPageBreak/>
        <w:t>JSON</w:t>
      </w:r>
      <w:bookmarkEnd w:id="113"/>
      <w:bookmarkEnd w:id="114"/>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5" w:name="_Toc73450419"/>
      <w:r w:rsidRPr="00E83220">
        <w:rPr>
          <w:rFonts w:ascii="Arial" w:hAnsi="Arial" w:cs="Arial"/>
          <w:sz w:val="22"/>
          <w:szCs w:val="22"/>
          <w:lang w:val="id-ID"/>
        </w:rPr>
        <w:t>Black box testing</w:t>
      </w:r>
      <w:bookmarkEnd w:id="115"/>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6" w:name="_Toc59821582"/>
      <w:bookmarkStart w:id="117" w:name="_Toc73450420"/>
      <w:r w:rsidRPr="00E83220">
        <w:rPr>
          <w:rFonts w:ascii="Arial" w:hAnsi="Arial" w:cs="Arial"/>
          <w:sz w:val="28"/>
          <w:szCs w:val="28"/>
        </w:rPr>
        <w:lastRenderedPageBreak/>
        <w:t>BAB II</w:t>
      </w:r>
      <w:r w:rsidRPr="00E83220">
        <w:rPr>
          <w:rFonts w:ascii="Arial" w:hAnsi="Arial" w:cs="Arial"/>
          <w:sz w:val="28"/>
          <w:szCs w:val="28"/>
          <w:lang w:val="id-ID"/>
        </w:rPr>
        <w:t>I</w:t>
      </w:r>
      <w:bookmarkStart w:id="118" w:name="_Toc59821583"/>
      <w:bookmarkEnd w:id="116"/>
      <w:bookmarkEnd w:id="117"/>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19" w:name="_Toc73450421"/>
      <w:r w:rsidRPr="00E83220">
        <w:rPr>
          <w:rFonts w:ascii="Arial" w:hAnsi="Arial" w:cs="Arial"/>
          <w:sz w:val="28"/>
          <w:szCs w:val="28"/>
          <w:lang w:val="id-ID"/>
        </w:rPr>
        <w:t>METODE PENELITIAN</w:t>
      </w:r>
      <w:bookmarkEnd w:id="118"/>
      <w:bookmarkEnd w:id="119"/>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0" w:name="_Toc21593032"/>
      <w:bookmarkStart w:id="121" w:name="_Toc59821584"/>
      <w:bookmarkStart w:id="122" w:name="_Toc73450422"/>
      <w:r w:rsidRPr="00E83220">
        <w:rPr>
          <w:rFonts w:ascii="Arial" w:hAnsi="Arial" w:cs="Arial"/>
          <w:sz w:val="22"/>
          <w:szCs w:val="22"/>
        </w:rPr>
        <w:t>Pengumpulan Data</w:t>
      </w:r>
      <w:bookmarkEnd w:id="120"/>
      <w:bookmarkEnd w:id="121"/>
      <w:bookmarkEnd w:id="122"/>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3" w:name="_Toc21593033"/>
      <w:bookmarkStart w:id="124" w:name="_Toc59821585"/>
      <w:bookmarkStart w:id="125" w:name="_Toc73450423"/>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3"/>
      <w:bookmarkEnd w:id="124"/>
      <w:bookmarkEnd w:id="125"/>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6" w:name="_Toc21593034"/>
      <w:bookmarkStart w:id="127" w:name="_Toc59821586"/>
      <w:bookmarkStart w:id="128" w:name="_Toc73450424"/>
      <w:r w:rsidRPr="00E83220">
        <w:rPr>
          <w:rFonts w:ascii="Arial" w:hAnsi="Arial" w:cs="Arial"/>
          <w:sz w:val="22"/>
          <w:szCs w:val="22"/>
        </w:rPr>
        <w:t>Perancangan</w:t>
      </w:r>
      <w:r w:rsidR="00547C30" w:rsidRPr="00E83220">
        <w:rPr>
          <w:rFonts w:ascii="Arial" w:hAnsi="Arial" w:cs="Arial"/>
          <w:sz w:val="22"/>
          <w:szCs w:val="22"/>
        </w:rPr>
        <w:t xml:space="preserve"> Sistem</w:t>
      </w:r>
      <w:bookmarkEnd w:id="126"/>
      <w:bookmarkEnd w:id="127"/>
      <w:bookmarkEnd w:id="128"/>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9" w:name="_Toc21593035"/>
      <w:bookmarkStart w:id="130" w:name="_Toc59821587"/>
      <w:bookmarkStart w:id="131" w:name="_Toc73450425"/>
      <w:r w:rsidRPr="00E83220">
        <w:rPr>
          <w:rFonts w:ascii="Arial" w:hAnsi="Arial" w:cs="Arial"/>
          <w:sz w:val="22"/>
          <w:szCs w:val="22"/>
        </w:rPr>
        <w:t>Implementasi Sistem</w:t>
      </w:r>
      <w:bookmarkEnd w:id="129"/>
      <w:bookmarkEnd w:id="130"/>
      <w:bookmarkEnd w:id="131"/>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2" w:name="_Toc21593036"/>
      <w:bookmarkStart w:id="133" w:name="_Toc59821588"/>
      <w:bookmarkStart w:id="134" w:name="_Toc73450426"/>
      <w:r w:rsidRPr="00E83220">
        <w:rPr>
          <w:rFonts w:ascii="Arial" w:hAnsi="Arial" w:cs="Arial"/>
          <w:sz w:val="22"/>
          <w:szCs w:val="22"/>
        </w:rPr>
        <w:t>Pengujian Sistem</w:t>
      </w:r>
      <w:bookmarkEnd w:id="132"/>
      <w:bookmarkEnd w:id="133"/>
      <w:bookmarkEnd w:id="134"/>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5" w:name="_Toc73450427"/>
      <w:r w:rsidRPr="00E83220">
        <w:rPr>
          <w:rFonts w:ascii="Arial" w:hAnsi="Arial" w:cs="Arial"/>
          <w:sz w:val="22"/>
          <w:szCs w:val="22"/>
        </w:rPr>
        <w:t>Pen</w:t>
      </w:r>
      <w:r w:rsidR="00251939" w:rsidRPr="00E83220">
        <w:rPr>
          <w:rFonts w:ascii="Arial" w:hAnsi="Arial" w:cs="Arial"/>
          <w:sz w:val="22"/>
          <w:szCs w:val="22"/>
        </w:rPr>
        <w:t>ulisan Laporan</w:t>
      </w:r>
      <w:bookmarkEnd w:id="135"/>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6" w:name="_Toc59821589"/>
      <w:bookmarkStart w:id="137" w:name="_Toc73450428"/>
      <w:r w:rsidRPr="00E83220">
        <w:rPr>
          <w:rFonts w:ascii="Arial" w:hAnsi="Arial" w:cs="Arial"/>
          <w:sz w:val="28"/>
          <w:szCs w:val="28"/>
          <w:lang w:val="id-ID"/>
        </w:rPr>
        <w:lastRenderedPageBreak/>
        <w:t>BAB IV</w:t>
      </w:r>
      <w:bookmarkEnd w:id="136"/>
      <w:bookmarkEnd w:id="137"/>
      <w:r w:rsidRPr="00E83220">
        <w:rPr>
          <w:rFonts w:ascii="Arial" w:hAnsi="Arial" w:cs="Arial"/>
          <w:sz w:val="28"/>
          <w:szCs w:val="28"/>
          <w:lang w:val="id-ID"/>
        </w:rPr>
        <w:t xml:space="preserve"> </w:t>
      </w:r>
      <w:bookmarkStart w:id="138"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39" w:name="_Toc73450429"/>
      <w:bookmarkEnd w:id="138"/>
      <w:r w:rsidRPr="00E83220">
        <w:rPr>
          <w:rFonts w:ascii="Arial" w:hAnsi="Arial" w:cs="Arial"/>
          <w:sz w:val="28"/>
          <w:szCs w:val="28"/>
        </w:rPr>
        <w:t>HASIL DAN PEMBAHASAN</w:t>
      </w:r>
      <w:bookmarkEnd w:id="139"/>
    </w:p>
    <w:p w14:paraId="6561161E" w14:textId="77777777" w:rsidR="00562B57" w:rsidRPr="00E83220" w:rsidRDefault="00562B57" w:rsidP="00562B57">
      <w:pPr>
        <w:rPr>
          <w:rFonts w:ascii="Arial" w:hAnsi="Arial" w:cs="Arial"/>
          <w:sz w:val="28"/>
          <w:lang w:val="id-ID"/>
        </w:rPr>
      </w:pPr>
    </w:p>
    <w:p w14:paraId="2669F72E" w14:textId="77777777" w:rsidR="001F6FF1" w:rsidRPr="00E83220" w:rsidRDefault="001F6FF1" w:rsidP="001F6FF1">
      <w:pPr>
        <w:rPr>
          <w:rFonts w:ascii="Arial" w:hAnsi="Arial" w:cs="Arial"/>
          <w:sz w:val="28"/>
          <w:szCs w:val="28"/>
          <w:lang w:val="id-ID"/>
        </w:rPr>
      </w:pPr>
    </w:p>
    <w:p w14:paraId="4C736565" w14:textId="5A9D27B7" w:rsidR="00DE78DD" w:rsidRPr="00E83220" w:rsidRDefault="00DE78DD" w:rsidP="00141C8C">
      <w:pPr>
        <w:pStyle w:val="Heading3"/>
        <w:numPr>
          <w:ilvl w:val="0"/>
          <w:numId w:val="19"/>
        </w:numPr>
        <w:spacing w:before="0" w:after="0"/>
        <w:ind w:left="142" w:hanging="709"/>
        <w:rPr>
          <w:rFonts w:ascii="Arial" w:hAnsi="Arial" w:cs="Arial"/>
          <w:sz w:val="22"/>
          <w:szCs w:val="22"/>
        </w:rPr>
      </w:pPr>
      <w:bookmarkStart w:id="140" w:name="_Toc73450430"/>
      <w:r w:rsidRPr="00E83220">
        <w:rPr>
          <w:rFonts w:ascii="Arial" w:hAnsi="Arial" w:cs="Arial"/>
          <w:sz w:val="22"/>
          <w:szCs w:val="22"/>
        </w:rPr>
        <w:t>Hasil Analisa</w:t>
      </w:r>
      <w:bookmarkEnd w:id="140"/>
    </w:p>
    <w:p w14:paraId="053185A4" w14:textId="2B83DB9A" w:rsidR="00B42768" w:rsidRPr="00E83220" w:rsidRDefault="00DE78DD" w:rsidP="00B42768">
      <w:pPr>
        <w:pStyle w:val="ListParagraph"/>
        <w:ind w:left="-567"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141C8C">
      <w:pPr>
        <w:pStyle w:val="ListParagraph"/>
        <w:numPr>
          <w:ilvl w:val="0"/>
          <w:numId w:val="20"/>
        </w:numPr>
        <w:ind w:left="142" w:hanging="644"/>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493F00">
      <w:pPr>
        <w:pStyle w:val="ListParagraph"/>
        <w:ind w:left="-567"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493F00">
      <w:pPr>
        <w:pStyle w:val="ListParagraph"/>
        <w:ind w:left="-567" w:firstLine="709"/>
        <w:rPr>
          <w:rFonts w:ascii="Arial" w:hAnsi="Arial" w:cs="Arial"/>
          <w:color w:val="000000" w:themeColor="text1"/>
        </w:rPr>
      </w:pPr>
    </w:p>
    <w:p w14:paraId="1FF91B8B" w14:textId="527DDB5B" w:rsidR="00D250BA" w:rsidRPr="00E83220" w:rsidRDefault="00D250BA" w:rsidP="00F412F0">
      <w:pPr>
        <w:pStyle w:val="Table"/>
      </w:pPr>
      <w:bookmarkStart w:id="141" w:name="_Toc73103657"/>
      <w:bookmarkStart w:id="142" w:name="_Toc73103719"/>
      <w:bookmarkStart w:id="143" w:name="_Toc73104074"/>
      <w:bookmarkStart w:id="144" w:name="_Toc73107694"/>
      <w:bookmarkStart w:id="145" w:name="_Toc73108087"/>
      <w:bookmarkStart w:id="146" w:name="_Toc73108346"/>
      <w:bookmarkStart w:id="147" w:name="_Toc73450313"/>
      <w:bookmarkStart w:id="148" w:name="_Toc73450431"/>
      <w:bookmarkStart w:id="149" w:name="_Toc73452998"/>
      <w:r w:rsidRPr="00E83220">
        <w:t>Tabel 4.1 Analisa Pengguna</w:t>
      </w:r>
      <w:bookmarkEnd w:id="141"/>
      <w:bookmarkEnd w:id="142"/>
      <w:bookmarkEnd w:id="143"/>
      <w:bookmarkEnd w:id="144"/>
      <w:bookmarkEnd w:id="145"/>
      <w:bookmarkEnd w:id="146"/>
      <w:bookmarkEnd w:id="147"/>
      <w:bookmarkEnd w:id="148"/>
      <w:bookmarkEnd w:id="149"/>
    </w:p>
    <w:p w14:paraId="1B3CA59F" w14:textId="77777777" w:rsidR="00D250BA" w:rsidRPr="00E83220"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rsidRPr="00E83220" w14:paraId="497F38FE" w14:textId="77777777" w:rsidTr="002D09DA">
        <w:trPr>
          <w:trHeight w:val="510"/>
        </w:trPr>
        <w:tc>
          <w:tcPr>
            <w:tcW w:w="567" w:type="dxa"/>
            <w:vAlign w:val="bottom"/>
          </w:tcPr>
          <w:p w14:paraId="2C81DE9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276" w:type="dxa"/>
            <w:vAlign w:val="bottom"/>
          </w:tcPr>
          <w:p w14:paraId="0D4636A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Pengguna</w:t>
            </w:r>
          </w:p>
        </w:tc>
        <w:tc>
          <w:tcPr>
            <w:tcW w:w="6731" w:type="dxa"/>
            <w:vAlign w:val="bottom"/>
          </w:tcPr>
          <w:p w14:paraId="59AC7E89"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D250BA" w:rsidRPr="00E83220" w14:paraId="2D5696AA" w14:textId="77777777" w:rsidTr="002D09DA">
        <w:tc>
          <w:tcPr>
            <w:tcW w:w="567" w:type="dxa"/>
            <w:vAlign w:val="center"/>
          </w:tcPr>
          <w:p w14:paraId="30BA3F57" w14:textId="415514D0"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276" w:type="dxa"/>
            <w:vAlign w:val="center"/>
          </w:tcPr>
          <w:p w14:paraId="741CC8FD" w14:textId="2ABB0403" w:rsidR="00D250BA" w:rsidRPr="00E83220" w:rsidRDefault="00D962FB" w:rsidP="00D838FD">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6731" w:type="dxa"/>
            <w:vAlign w:val="center"/>
          </w:tcPr>
          <w:p w14:paraId="0F5790B1" w14:textId="4130BDD2" w:rsidR="00D250BA" w:rsidRPr="00E83220" w:rsidRDefault="00D962FB" w:rsidP="00D838FD">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2D09DA">
        <w:tc>
          <w:tcPr>
            <w:tcW w:w="567" w:type="dxa"/>
            <w:vAlign w:val="center"/>
          </w:tcPr>
          <w:p w14:paraId="6DDED2B8" w14:textId="780C58D5"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2</w:t>
            </w:r>
          </w:p>
        </w:tc>
        <w:tc>
          <w:tcPr>
            <w:tcW w:w="1276" w:type="dxa"/>
            <w:vAlign w:val="center"/>
          </w:tcPr>
          <w:p w14:paraId="1846CA51" w14:textId="353DE35D" w:rsidR="00D250BA" w:rsidRPr="00E83220" w:rsidRDefault="00D9132C"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6731" w:type="dxa"/>
            <w:vAlign w:val="center"/>
          </w:tcPr>
          <w:p w14:paraId="6ECC476F" w14:textId="15DE3FDA" w:rsidR="00D250BA"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2D09DA">
        <w:tc>
          <w:tcPr>
            <w:tcW w:w="567" w:type="dxa"/>
            <w:vAlign w:val="center"/>
          </w:tcPr>
          <w:p w14:paraId="22E50409" w14:textId="0CB8EB74" w:rsidR="00D9132C" w:rsidRPr="00E83220" w:rsidRDefault="00D9132C"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3</w:t>
            </w:r>
          </w:p>
        </w:tc>
        <w:tc>
          <w:tcPr>
            <w:tcW w:w="1276" w:type="dxa"/>
            <w:vAlign w:val="center"/>
          </w:tcPr>
          <w:p w14:paraId="46D89773" w14:textId="5D527150" w:rsidR="00D9132C" w:rsidRPr="00E83220" w:rsidRDefault="00FA2FAE"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6731" w:type="dxa"/>
            <w:vAlign w:val="center"/>
          </w:tcPr>
          <w:p w14:paraId="7E36E9DF" w14:textId="49D0B1EF" w:rsidR="00D9132C"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2B0EF3">
      <w:pPr>
        <w:ind w:left="0" w:firstLine="0"/>
        <w:rPr>
          <w:rFonts w:ascii="Arial" w:hAnsi="Arial" w:cs="Arial"/>
          <w:color w:val="000000" w:themeColor="text1"/>
        </w:rPr>
      </w:pPr>
    </w:p>
    <w:p w14:paraId="4C420DBD" w14:textId="2ABBB72F" w:rsidR="002E3152" w:rsidRPr="00E83220" w:rsidRDefault="002E3152" w:rsidP="00CD4116">
      <w:pPr>
        <w:pStyle w:val="ListParagraph"/>
        <w:numPr>
          <w:ilvl w:val="0"/>
          <w:numId w:val="20"/>
        </w:numPr>
        <w:ind w:left="142"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CD4116">
      <w:pPr>
        <w:pStyle w:val="ListParagraph"/>
        <w:ind w:left="-567"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3BF93F17" w14:textId="77777777" w:rsidR="00042835" w:rsidRPr="00E83220" w:rsidRDefault="00042835" w:rsidP="00F412F0">
      <w:pPr>
        <w:pStyle w:val="Table"/>
      </w:pPr>
      <w:bookmarkStart w:id="150" w:name="_Toc73103658"/>
      <w:bookmarkStart w:id="151" w:name="_Toc73103720"/>
      <w:bookmarkStart w:id="152" w:name="_Toc73104075"/>
      <w:bookmarkStart w:id="153" w:name="_Toc73107695"/>
      <w:bookmarkStart w:id="154" w:name="_Toc73108088"/>
      <w:bookmarkStart w:id="155" w:name="_Toc73108347"/>
      <w:bookmarkStart w:id="156" w:name="_Toc73450314"/>
      <w:bookmarkStart w:id="157" w:name="_Toc73450432"/>
      <w:bookmarkStart w:id="158" w:name="_Toc73452999"/>
      <w:r w:rsidRPr="00E83220">
        <w:t>Tabel 4.2 Analisa Data</w:t>
      </w:r>
      <w:bookmarkEnd w:id="150"/>
      <w:bookmarkEnd w:id="151"/>
      <w:bookmarkEnd w:id="152"/>
      <w:bookmarkEnd w:id="153"/>
      <w:bookmarkEnd w:id="154"/>
      <w:bookmarkEnd w:id="155"/>
      <w:bookmarkEnd w:id="156"/>
      <w:bookmarkEnd w:id="157"/>
      <w:bookmarkEnd w:id="158"/>
    </w:p>
    <w:p w14:paraId="1EBA7F0C" w14:textId="4923E30A" w:rsidR="00232BAA" w:rsidRPr="00E83220"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4905DBBE"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part</w:t>
            </w:r>
            <w:r w:rsidR="00D26B5E" w:rsidRPr="00E83220">
              <w:rPr>
                <w:rFonts w:ascii="Arial" w:hAnsi="Arial" w:cs="Arial"/>
                <w:color w:val="000000" w:themeColor="text1"/>
              </w:rPr>
              <w:t>, 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1F4B104B"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1F0843EB" w14:textId="71795817" w:rsidR="00042835" w:rsidRPr="00E83220" w:rsidRDefault="00042835" w:rsidP="009350AE">
      <w:pPr>
        <w:pStyle w:val="ListParagraph"/>
        <w:ind w:left="0" w:firstLine="709"/>
        <w:jc w:val="center"/>
        <w:rPr>
          <w:rFonts w:ascii="Arial" w:hAnsi="Arial" w:cs="Arial"/>
        </w:rPr>
      </w:pPr>
    </w:p>
    <w:p w14:paraId="57355AD2" w14:textId="34EA1CDB" w:rsidR="00870967" w:rsidRPr="00E83220" w:rsidRDefault="00870967" w:rsidP="009350AE">
      <w:pPr>
        <w:pStyle w:val="ListParagraph"/>
        <w:ind w:left="0" w:firstLine="709"/>
        <w:jc w:val="center"/>
        <w:rPr>
          <w:rFonts w:ascii="Arial" w:hAnsi="Arial" w:cs="Arial"/>
        </w:rPr>
      </w:pPr>
    </w:p>
    <w:p w14:paraId="1461CCFC" w14:textId="0701A7B5" w:rsidR="00870967" w:rsidRPr="00E83220" w:rsidRDefault="00870967" w:rsidP="009350AE">
      <w:pPr>
        <w:pStyle w:val="ListParagraph"/>
        <w:ind w:left="0" w:firstLine="709"/>
        <w:jc w:val="center"/>
        <w:rPr>
          <w:rFonts w:ascii="Arial" w:hAnsi="Arial" w:cs="Arial"/>
        </w:rPr>
      </w:pPr>
    </w:p>
    <w:p w14:paraId="658B7B28" w14:textId="77777777" w:rsidR="00870967" w:rsidRPr="00E83220" w:rsidRDefault="00870967" w:rsidP="009350AE">
      <w:pPr>
        <w:pStyle w:val="ListParagraph"/>
        <w:ind w:left="0" w:firstLine="709"/>
        <w:jc w:val="center"/>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164998CA" w:rsidR="0045657C" w:rsidRPr="00E83220"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Pr="00E83220" w:rsidRDefault="0045657C" w:rsidP="00F412F0">
      <w:pPr>
        <w:pStyle w:val="Table"/>
      </w:pPr>
      <w:bookmarkStart w:id="159" w:name="_Toc73103659"/>
      <w:bookmarkStart w:id="160" w:name="_Toc73103721"/>
      <w:bookmarkStart w:id="161" w:name="_Toc73104076"/>
      <w:bookmarkStart w:id="162" w:name="_Toc73107696"/>
      <w:bookmarkStart w:id="163" w:name="_Toc73108089"/>
      <w:bookmarkStart w:id="164" w:name="_Toc73108348"/>
      <w:bookmarkStart w:id="165" w:name="_Toc73450315"/>
      <w:bookmarkStart w:id="166" w:name="_Toc73450433"/>
      <w:bookmarkStart w:id="167" w:name="_Toc73453000"/>
      <w:r w:rsidRPr="00E83220">
        <w:t>Tabel 4.3 Analisa Proses</w:t>
      </w:r>
      <w:bookmarkEnd w:id="159"/>
      <w:bookmarkEnd w:id="160"/>
      <w:bookmarkEnd w:id="161"/>
      <w:bookmarkEnd w:id="162"/>
      <w:bookmarkEnd w:id="163"/>
      <w:bookmarkEnd w:id="164"/>
      <w:bookmarkEnd w:id="165"/>
      <w:bookmarkEnd w:id="166"/>
      <w:bookmarkEnd w:id="167"/>
    </w:p>
    <w:p w14:paraId="12D2B98D" w14:textId="77777777" w:rsidR="00F412F0" w:rsidRPr="00E83220"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5A097CEF" w14:textId="6A064DA0" w:rsidR="00DE78DD" w:rsidRPr="00E83220" w:rsidRDefault="004F3CA6" w:rsidP="00DE78DD">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Pr="00E83220" w:rsidRDefault="0048389B" w:rsidP="00DE78DD">
      <w:pPr>
        <w:ind w:left="862"/>
        <w:rPr>
          <w:rFonts w:ascii="Arial" w:hAnsi="Arial" w:cs="Arial"/>
        </w:rPr>
      </w:pPr>
    </w:p>
    <w:p w14:paraId="38E9BEC5" w14:textId="7A48609B" w:rsidR="0048389B" w:rsidRPr="00E83220" w:rsidRDefault="0048389B" w:rsidP="00DE78DD">
      <w:pPr>
        <w:ind w:left="862"/>
        <w:rPr>
          <w:rFonts w:ascii="Arial" w:hAnsi="Arial" w:cs="Arial"/>
        </w:rPr>
      </w:pPr>
    </w:p>
    <w:p w14:paraId="45AF20BB" w14:textId="6A877AAD" w:rsidR="0048389B" w:rsidRPr="00E83220" w:rsidRDefault="0048389B" w:rsidP="00DE78DD">
      <w:pPr>
        <w:ind w:left="862"/>
        <w:rPr>
          <w:rFonts w:ascii="Arial" w:hAnsi="Arial" w:cs="Arial"/>
        </w:rPr>
      </w:pPr>
    </w:p>
    <w:p w14:paraId="6A7A2965" w14:textId="1018778B" w:rsidR="0048389B" w:rsidRPr="00E83220" w:rsidRDefault="0048389B" w:rsidP="00DE78DD">
      <w:pPr>
        <w:ind w:left="862"/>
        <w:rPr>
          <w:rFonts w:ascii="Arial" w:hAnsi="Arial" w:cs="Arial"/>
        </w:rPr>
      </w:pPr>
    </w:p>
    <w:p w14:paraId="7E921CAD" w14:textId="46631441" w:rsidR="0048389B" w:rsidRPr="00E83220" w:rsidRDefault="0048389B" w:rsidP="00DE78DD">
      <w:pPr>
        <w:ind w:left="862"/>
        <w:rPr>
          <w:rFonts w:ascii="Arial" w:hAnsi="Arial" w:cs="Arial"/>
        </w:rPr>
      </w:pPr>
    </w:p>
    <w:p w14:paraId="620CE1BF" w14:textId="233D37F4" w:rsidR="0048389B" w:rsidRPr="00E83220" w:rsidRDefault="0048389B" w:rsidP="00DE78DD">
      <w:pPr>
        <w:ind w:left="862"/>
        <w:rPr>
          <w:rFonts w:ascii="Arial" w:hAnsi="Arial" w:cs="Arial"/>
        </w:rPr>
      </w:pPr>
    </w:p>
    <w:p w14:paraId="7E983DC4" w14:textId="318675E6" w:rsidR="0048389B" w:rsidRPr="00E83220" w:rsidRDefault="0048389B" w:rsidP="00DE78DD">
      <w:pPr>
        <w:ind w:left="862"/>
        <w:rPr>
          <w:rFonts w:ascii="Arial" w:hAnsi="Arial" w:cs="Arial"/>
        </w:rPr>
      </w:pPr>
    </w:p>
    <w:p w14:paraId="471CEF44" w14:textId="77777777" w:rsidR="0048389B" w:rsidRPr="00E83220" w:rsidRDefault="0048389B" w:rsidP="002B0EF3">
      <w:pPr>
        <w:ind w:left="0" w:firstLine="0"/>
        <w:rPr>
          <w:rFonts w:ascii="Arial" w:hAnsi="Arial" w:cs="Arial"/>
        </w:rPr>
      </w:pPr>
    </w:p>
    <w:p w14:paraId="17DB4549" w14:textId="77777777" w:rsidR="004F3CA6" w:rsidRPr="00E83220" w:rsidRDefault="004F3CA6" w:rsidP="00D31DE1">
      <w:pPr>
        <w:jc w:val="center"/>
        <w:rPr>
          <w:rFonts w:ascii="Arial" w:hAnsi="Arial" w:cs="Arial"/>
        </w:rPr>
      </w:pPr>
    </w:p>
    <w:p w14:paraId="101BDEB8" w14:textId="4A7F7C95" w:rsidR="001F6FF1" w:rsidRPr="00E83220" w:rsidRDefault="00D31DE1" w:rsidP="00D51860">
      <w:pPr>
        <w:pStyle w:val="LabelPicture"/>
      </w:pPr>
      <w:bookmarkStart w:id="168" w:name="_Toc73105992"/>
      <w:bookmarkStart w:id="169" w:name="_Toc73107749"/>
      <w:bookmarkStart w:id="170" w:name="_Toc73109049"/>
      <w:bookmarkStart w:id="171" w:name="_Toc73109482"/>
      <w:bookmarkStart w:id="172" w:name="_Toc73109818"/>
      <w:bookmarkStart w:id="173" w:name="_Toc73110064"/>
      <w:bookmarkStart w:id="174" w:name="_Toc73452912"/>
      <w:r w:rsidRPr="00E83220">
        <w:t>Gambar 4.1 Gambaran Umum Sistem</w:t>
      </w:r>
      <w:bookmarkEnd w:id="168"/>
      <w:bookmarkEnd w:id="169"/>
      <w:bookmarkEnd w:id="170"/>
      <w:bookmarkEnd w:id="171"/>
      <w:bookmarkEnd w:id="172"/>
      <w:bookmarkEnd w:id="173"/>
      <w:bookmarkEnd w:id="174"/>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5" w:name="_Toc73450434"/>
      <w:r w:rsidRPr="00E83220">
        <w:rPr>
          <w:rFonts w:ascii="Arial" w:hAnsi="Arial" w:cs="Arial"/>
          <w:sz w:val="22"/>
          <w:szCs w:val="22"/>
        </w:rPr>
        <w:t>Perancangan Sistem</w:t>
      </w:r>
      <w:bookmarkEnd w:id="175"/>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874966C" w:rsidR="004E5276" w:rsidRPr="00E83220" w:rsidRDefault="004E5276" w:rsidP="004E5276">
      <w:pPr>
        <w:pStyle w:val="ListParagraph"/>
        <w:ind w:left="0" w:firstLine="709"/>
        <w:rPr>
          <w:rFonts w:ascii="Arial" w:hAnsi="Arial" w:cs="Arial"/>
        </w:rPr>
      </w:pPr>
      <w:r w:rsidRPr="00E83220">
        <w:rPr>
          <w:rFonts w:ascii="Arial" w:hAnsi="Arial" w:cs="Arial"/>
        </w:rPr>
        <w:t>Diagram Konteks adalah sebuah diagram yang menggambarkan ruang lingkup sebuah sistem yang secara umum menjelaskan bagaimana sebuah sistem 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Berikut merupakan gambaran dari Diagram Konteks yang terdapat pada Gambar 4.2.</w:t>
      </w:r>
    </w:p>
    <w:p w14:paraId="5DFA49FA" w14:textId="3A270654" w:rsidR="0048389B" w:rsidRPr="00E83220" w:rsidRDefault="00CA6E88" w:rsidP="004E5276">
      <w:pPr>
        <w:pStyle w:val="ListParagraph"/>
        <w:ind w:left="426"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28896" behindDoc="0" locked="0" layoutInCell="1" allowOverlap="1" wp14:anchorId="078F97BB" wp14:editId="6231D55A">
            <wp:simplePos x="0" y="0"/>
            <wp:positionH relativeFrom="page">
              <wp:align>center</wp:align>
            </wp:positionH>
            <wp:positionV relativeFrom="paragraph">
              <wp:posOffset>29845</wp:posOffset>
            </wp:positionV>
            <wp:extent cx="3215640" cy="2355850"/>
            <wp:effectExtent l="0" t="0" r="381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1564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7059A" w14:textId="77777777" w:rsidR="0048389B" w:rsidRPr="00E83220" w:rsidRDefault="0048389B" w:rsidP="004E5276">
      <w:pPr>
        <w:pStyle w:val="ListParagraph"/>
        <w:ind w:left="426" w:firstLine="0"/>
        <w:rPr>
          <w:rFonts w:ascii="Arial" w:hAnsi="Arial" w:cs="Arial"/>
          <w:color w:val="000000" w:themeColor="text1"/>
        </w:rPr>
      </w:pPr>
    </w:p>
    <w:p w14:paraId="5CFF12CB" w14:textId="7BCE7477" w:rsidR="0048389B" w:rsidRPr="00E83220" w:rsidRDefault="0048389B" w:rsidP="004E5276">
      <w:pPr>
        <w:pStyle w:val="ListParagraph"/>
        <w:ind w:left="426" w:firstLine="0"/>
        <w:rPr>
          <w:rFonts w:ascii="Arial" w:hAnsi="Arial" w:cs="Arial"/>
          <w:color w:val="000000" w:themeColor="text1"/>
        </w:rPr>
      </w:pPr>
    </w:p>
    <w:p w14:paraId="2C1257DA" w14:textId="4BFE8EF5" w:rsidR="0048389B" w:rsidRPr="00E83220" w:rsidRDefault="0048389B" w:rsidP="004E5276">
      <w:pPr>
        <w:pStyle w:val="ListParagraph"/>
        <w:ind w:left="426" w:firstLine="0"/>
        <w:rPr>
          <w:rFonts w:ascii="Arial" w:hAnsi="Arial" w:cs="Arial"/>
          <w:color w:val="000000" w:themeColor="text1"/>
        </w:rPr>
      </w:pPr>
    </w:p>
    <w:p w14:paraId="7FBF1B4D" w14:textId="628F9A80" w:rsidR="0048389B" w:rsidRPr="00E83220" w:rsidRDefault="0048389B" w:rsidP="004E5276">
      <w:pPr>
        <w:pStyle w:val="ListParagraph"/>
        <w:ind w:left="426" w:firstLine="0"/>
        <w:rPr>
          <w:rFonts w:ascii="Arial" w:hAnsi="Arial" w:cs="Arial"/>
          <w:color w:val="000000" w:themeColor="text1"/>
        </w:rPr>
      </w:pPr>
    </w:p>
    <w:p w14:paraId="1F63D14F" w14:textId="53617E98" w:rsidR="0048389B" w:rsidRPr="00E83220" w:rsidRDefault="0048389B" w:rsidP="004E5276">
      <w:pPr>
        <w:pStyle w:val="ListParagraph"/>
        <w:ind w:left="426" w:firstLine="0"/>
        <w:rPr>
          <w:rFonts w:ascii="Arial" w:hAnsi="Arial" w:cs="Arial"/>
          <w:color w:val="000000" w:themeColor="text1"/>
        </w:rPr>
      </w:pPr>
    </w:p>
    <w:p w14:paraId="5E425E37" w14:textId="0A4E7F41" w:rsidR="0048389B" w:rsidRPr="00E83220" w:rsidRDefault="0048389B" w:rsidP="004E5276">
      <w:pPr>
        <w:pStyle w:val="ListParagraph"/>
        <w:ind w:left="426" w:firstLine="0"/>
        <w:rPr>
          <w:rFonts w:ascii="Arial" w:hAnsi="Arial" w:cs="Arial"/>
          <w:color w:val="000000" w:themeColor="text1"/>
        </w:rPr>
      </w:pPr>
    </w:p>
    <w:p w14:paraId="38C9BB8E" w14:textId="2E2CFEF8" w:rsidR="0048389B" w:rsidRPr="00E83220" w:rsidRDefault="0048389B" w:rsidP="004E5276">
      <w:pPr>
        <w:pStyle w:val="ListParagraph"/>
        <w:ind w:left="426" w:firstLine="0"/>
        <w:rPr>
          <w:rFonts w:ascii="Arial" w:hAnsi="Arial" w:cs="Arial"/>
          <w:color w:val="000000" w:themeColor="text1"/>
        </w:rPr>
      </w:pPr>
    </w:p>
    <w:p w14:paraId="0F3E3568" w14:textId="60938AEE" w:rsidR="0048389B" w:rsidRPr="00E83220" w:rsidRDefault="0048389B" w:rsidP="004E5276">
      <w:pPr>
        <w:pStyle w:val="ListParagraph"/>
        <w:ind w:left="426" w:firstLine="0"/>
        <w:rPr>
          <w:rFonts w:ascii="Arial" w:hAnsi="Arial" w:cs="Arial"/>
          <w:color w:val="000000" w:themeColor="text1"/>
        </w:rPr>
      </w:pPr>
    </w:p>
    <w:p w14:paraId="1745B67D" w14:textId="68768DB5" w:rsidR="0048389B" w:rsidRPr="00E83220" w:rsidRDefault="0048389B" w:rsidP="004E5276">
      <w:pPr>
        <w:pStyle w:val="ListParagraph"/>
        <w:ind w:left="426" w:firstLine="0"/>
        <w:rPr>
          <w:rFonts w:ascii="Arial" w:hAnsi="Arial" w:cs="Arial"/>
          <w:color w:val="000000" w:themeColor="text1"/>
        </w:rPr>
      </w:pPr>
    </w:p>
    <w:p w14:paraId="67282C22" w14:textId="1FD84A34" w:rsidR="004E5276" w:rsidRPr="00E83220" w:rsidRDefault="004E5276" w:rsidP="00CA6E88">
      <w:pPr>
        <w:ind w:left="0" w:firstLine="0"/>
        <w:rPr>
          <w:rFonts w:ascii="Arial" w:hAnsi="Arial" w:cs="Arial"/>
          <w:color w:val="000000" w:themeColor="text1"/>
        </w:rPr>
      </w:pPr>
    </w:p>
    <w:p w14:paraId="19FC9CDC" w14:textId="4BC8D189" w:rsidR="00355564" w:rsidRPr="00E83220" w:rsidRDefault="007B450C" w:rsidP="00D51860">
      <w:pPr>
        <w:pStyle w:val="LabelPicture"/>
      </w:pPr>
      <w:bookmarkStart w:id="176" w:name="_Toc73105993"/>
      <w:bookmarkStart w:id="177" w:name="_Toc73107750"/>
      <w:bookmarkStart w:id="178" w:name="_Toc73109050"/>
      <w:bookmarkStart w:id="179" w:name="_Toc73109483"/>
      <w:bookmarkStart w:id="180" w:name="_Toc73109819"/>
      <w:bookmarkStart w:id="181" w:name="_Toc73110065"/>
      <w:bookmarkStart w:id="182" w:name="_Toc73452913"/>
      <w:r w:rsidRPr="00E83220">
        <w:t>Gambar 4.2 Diagram Konteks</w:t>
      </w:r>
      <w:bookmarkEnd w:id="176"/>
      <w:bookmarkEnd w:id="177"/>
      <w:bookmarkEnd w:id="178"/>
      <w:bookmarkEnd w:id="179"/>
      <w:bookmarkEnd w:id="180"/>
      <w:bookmarkEnd w:id="181"/>
      <w:bookmarkEnd w:id="182"/>
    </w:p>
    <w:p w14:paraId="721B5D38" w14:textId="77777777" w:rsidR="000513F8" w:rsidRPr="00E83220" w:rsidRDefault="000513F8" w:rsidP="00D51860">
      <w:pPr>
        <w:pStyle w:val="LabelPicture"/>
      </w:pPr>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7BAB6FE0"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7B7B79B0" w:rsidR="007B450C" w:rsidRPr="00E83220" w:rsidRDefault="0048389B" w:rsidP="007F3CB6">
      <w:pPr>
        <w:pStyle w:val="ListParagraph"/>
        <w:ind w:left="0" w:firstLine="709"/>
        <w:rPr>
          <w:rFonts w:ascii="Arial" w:hAnsi="Arial" w:cs="Arial"/>
        </w:rPr>
      </w:pPr>
      <w:r w:rsidRPr="00E83220">
        <w:rPr>
          <w:rFonts w:ascii="Arial" w:hAnsi="Arial" w:cs="Arial"/>
          <w:noProof/>
        </w:rPr>
        <w:drawing>
          <wp:anchor distT="0" distB="0" distL="114300" distR="114300" simplePos="0" relativeHeight="251731968" behindDoc="0" locked="0" layoutInCell="1" allowOverlap="1" wp14:anchorId="67F757A6" wp14:editId="6A63317A">
            <wp:simplePos x="0" y="0"/>
            <wp:positionH relativeFrom="margin">
              <wp:align>center</wp:align>
            </wp:positionH>
            <wp:positionV relativeFrom="paragraph">
              <wp:posOffset>6350</wp:posOffset>
            </wp:positionV>
            <wp:extent cx="3615055" cy="3238500"/>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505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Pr="00E83220" w:rsidRDefault="007B450C" w:rsidP="007F3CB6">
      <w:pPr>
        <w:pStyle w:val="ListParagraph"/>
        <w:ind w:left="0" w:firstLine="709"/>
        <w:rPr>
          <w:rFonts w:ascii="Arial" w:hAnsi="Arial" w:cs="Arial"/>
        </w:rPr>
      </w:pPr>
    </w:p>
    <w:p w14:paraId="79A9B9A3" w14:textId="0225AAAB"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19F4CEB7" w14:textId="5FAAF8A7" w:rsidR="0048389B" w:rsidRPr="00E83220" w:rsidRDefault="0048389B" w:rsidP="007F3CB6">
      <w:pPr>
        <w:pStyle w:val="ListParagraph"/>
        <w:ind w:left="0" w:firstLine="709"/>
        <w:rPr>
          <w:rFonts w:ascii="Arial" w:hAnsi="Arial" w:cs="Arial"/>
        </w:rPr>
      </w:pPr>
    </w:p>
    <w:p w14:paraId="3D120505" w14:textId="77576F4C" w:rsidR="0048389B" w:rsidRPr="00E83220" w:rsidRDefault="0048389B" w:rsidP="007F3CB6">
      <w:pPr>
        <w:pStyle w:val="ListParagraph"/>
        <w:ind w:left="0" w:firstLine="709"/>
        <w:rPr>
          <w:rFonts w:ascii="Arial" w:hAnsi="Arial" w:cs="Arial"/>
        </w:rPr>
      </w:pPr>
    </w:p>
    <w:p w14:paraId="7055B8AF" w14:textId="239AF801" w:rsidR="0048389B" w:rsidRPr="00E83220" w:rsidRDefault="0048389B" w:rsidP="007F3CB6">
      <w:pPr>
        <w:pStyle w:val="ListParagraph"/>
        <w:ind w:left="0" w:firstLine="709"/>
        <w:rPr>
          <w:rFonts w:ascii="Arial" w:hAnsi="Arial" w:cs="Arial"/>
        </w:rPr>
      </w:pPr>
    </w:p>
    <w:p w14:paraId="0B28FD88" w14:textId="3E93029A" w:rsidR="0048389B" w:rsidRPr="00E83220" w:rsidRDefault="0048389B" w:rsidP="007F3CB6">
      <w:pPr>
        <w:pStyle w:val="ListParagraph"/>
        <w:ind w:left="0" w:firstLine="709"/>
        <w:rPr>
          <w:rFonts w:ascii="Arial" w:hAnsi="Arial" w:cs="Arial"/>
        </w:rPr>
      </w:pPr>
    </w:p>
    <w:p w14:paraId="28D7B0A1" w14:textId="759FCC6E" w:rsidR="0048389B" w:rsidRPr="00E83220" w:rsidRDefault="0048389B" w:rsidP="007F3CB6">
      <w:pPr>
        <w:pStyle w:val="ListParagraph"/>
        <w:ind w:left="0" w:firstLine="709"/>
        <w:rPr>
          <w:rFonts w:ascii="Arial" w:hAnsi="Arial" w:cs="Arial"/>
        </w:rPr>
      </w:pPr>
    </w:p>
    <w:p w14:paraId="43B6638A" w14:textId="77777777" w:rsidR="0048389B" w:rsidRPr="00E83220" w:rsidRDefault="0048389B" w:rsidP="003179CF">
      <w:pPr>
        <w:ind w:left="0" w:firstLine="0"/>
        <w:rPr>
          <w:rFonts w:ascii="Arial" w:hAnsi="Arial" w:cs="Arial"/>
        </w:rPr>
      </w:pPr>
    </w:p>
    <w:p w14:paraId="47669818" w14:textId="5FC7B772" w:rsidR="007B450C" w:rsidRPr="00E83220" w:rsidRDefault="007B450C" w:rsidP="00D51860">
      <w:pPr>
        <w:pStyle w:val="LabelPicture"/>
      </w:pPr>
      <w:bookmarkStart w:id="183" w:name="_Toc73105994"/>
      <w:bookmarkStart w:id="184" w:name="_Toc73107751"/>
      <w:bookmarkStart w:id="185" w:name="_Toc73109051"/>
      <w:bookmarkStart w:id="186" w:name="_Toc73109484"/>
      <w:bookmarkStart w:id="187" w:name="_Toc73109820"/>
      <w:bookmarkStart w:id="188" w:name="_Toc73110066"/>
      <w:bookmarkStart w:id="189" w:name="_Toc73452914"/>
      <w:r w:rsidRPr="00E83220">
        <w:t>Gambar 4.3 DFD (</w:t>
      </w:r>
      <w:r w:rsidR="00D85EAB" w:rsidRPr="00E83220">
        <w:rPr>
          <w:i/>
        </w:rPr>
        <w:t>Data Flow Diagram</w:t>
      </w:r>
      <w:r w:rsidRPr="00E83220">
        <w:t>) Level 0</w:t>
      </w:r>
      <w:bookmarkEnd w:id="183"/>
      <w:bookmarkEnd w:id="184"/>
      <w:bookmarkEnd w:id="185"/>
      <w:bookmarkEnd w:id="186"/>
      <w:bookmarkEnd w:id="187"/>
      <w:bookmarkEnd w:id="188"/>
      <w:bookmarkEnd w:id="189"/>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08D17821" w:rsidR="00EE76B1" w:rsidRPr="00E83220" w:rsidRDefault="00EE76B1" w:rsidP="00EE76B1">
      <w:pPr>
        <w:ind w:left="0" w:firstLine="709"/>
        <w:rPr>
          <w:rFonts w:ascii="Arial" w:hAnsi="Arial" w:cs="Arial"/>
        </w:rPr>
      </w:pPr>
      <w:r w:rsidRPr="00E83220">
        <w:rPr>
          <w:rFonts w:ascii="Arial" w:hAnsi="Arial" w:cs="Arial"/>
          <w:i/>
          <w:iCs/>
        </w:rPr>
        <w:lastRenderedPageBreak/>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6B326551" w:rsidR="006C3CA6" w:rsidRPr="00E83220" w:rsidRDefault="004B7448" w:rsidP="00EE76B1">
      <w:pPr>
        <w:ind w:left="0" w:firstLine="709"/>
        <w:rPr>
          <w:rFonts w:ascii="Arial" w:hAnsi="Arial" w:cs="Arial"/>
        </w:rPr>
      </w:pPr>
      <w:r w:rsidRPr="00E83220">
        <w:rPr>
          <w:rFonts w:ascii="Arial" w:hAnsi="Arial" w:cs="Arial"/>
          <w:noProof/>
        </w:rPr>
        <w:drawing>
          <wp:anchor distT="0" distB="0" distL="114300" distR="114300" simplePos="0" relativeHeight="251676672" behindDoc="0" locked="0" layoutInCell="1" allowOverlap="1" wp14:anchorId="4EC221A6" wp14:editId="79940F11">
            <wp:simplePos x="0" y="0"/>
            <wp:positionH relativeFrom="margin">
              <wp:align>center</wp:align>
            </wp:positionH>
            <wp:positionV relativeFrom="paragraph">
              <wp:posOffset>86995</wp:posOffset>
            </wp:positionV>
            <wp:extent cx="2659380" cy="196151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9380" cy="1961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8DA71" w14:textId="7955C9FA" w:rsidR="006C3CA6" w:rsidRPr="00E83220" w:rsidRDefault="006C3CA6" w:rsidP="00EE76B1">
      <w:pPr>
        <w:ind w:left="0" w:firstLine="709"/>
        <w:rPr>
          <w:rFonts w:ascii="Arial" w:hAnsi="Arial" w:cs="Arial"/>
        </w:rPr>
      </w:pPr>
    </w:p>
    <w:p w14:paraId="2C2834EE" w14:textId="2CFE79C4" w:rsidR="007B450C" w:rsidRPr="00E83220" w:rsidRDefault="007B450C" w:rsidP="006C3CA6">
      <w:pPr>
        <w:ind w:left="0" w:firstLine="0"/>
        <w:rPr>
          <w:rFonts w:ascii="Arial" w:hAnsi="Arial" w:cs="Arial"/>
          <w:color w:val="000000" w:themeColor="text1"/>
        </w:rPr>
      </w:pPr>
    </w:p>
    <w:p w14:paraId="5A1C5C5F" w14:textId="43F864B9" w:rsidR="00CE6F11" w:rsidRPr="00E83220" w:rsidRDefault="00CE6F11" w:rsidP="007F3CB6">
      <w:pPr>
        <w:pStyle w:val="ListParagraph"/>
        <w:ind w:left="0" w:firstLine="709"/>
        <w:rPr>
          <w:rFonts w:ascii="Arial" w:hAnsi="Arial" w:cs="Arial"/>
          <w:color w:val="000000" w:themeColor="text1"/>
        </w:rPr>
      </w:pPr>
    </w:p>
    <w:p w14:paraId="15AECC17" w14:textId="2CBC9C36" w:rsidR="006C3CA6" w:rsidRPr="00E83220" w:rsidRDefault="006C3CA6" w:rsidP="007F3CB6">
      <w:pPr>
        <w:pStyle w:val="ListParagraph"/>
        <w:ind w:left="0" w:firstLine="709"/>
        <w:rPr>
          <w:rFonts w:ascii="Arial" w:hAnsi="Arial" w:cs="Arial"/>
          <w:color w:val="000000" w:themeColor="text1"/>
        </w:rPr>
      </w:pPr>
    </w:p>
    <w:p w14:paraId="48B40EA5" w14:textId="69BA75F8" w:rsidR="006C3CA6" w:rsidRPr="00E83220" w:rsidRDefault="006C3CA6" w:rsidP="007F3CB6">
      <w:pPr>
        <w:pStyle w:val="ListParagraph"/>
        <w:ind w:left="0" w:firstLine="709"/>
        <w:rPr>
          <w:rFonts w:ascii="Arial" w:hAnsi="Arial" w:cs="Arial"/>
          <w:color w:val="000000" w:themeColor="text1"/>
        </w:rPr>
      </w:pPr>
    </w:p>
    <w:p w14:paraId="43A0C5AB" w14:textId="77777777" w:rsidR="004B7448" w:rsidRPr="00E83220" w:rsidRDefault="004B7448" w:rsidP="006C3CA6">
      <w:pPr>
        <w:ind w:left="0" w:firstLine="709"/>
        <w:jc w:val="center"/>
        <w:rPr>
          <w:rFonts w:ascii="Arial" w:hAnsi="Arial" w:cs="Arial"/>
        </w:rPr>
      </w:pPr>
    </w:p>
    <w:p w14:paraId="7540205A" w14:textId="77777777" w:rsidR="004B7448" w:rsidRPr="00E83220" w:rsidRDefault="004B7448" w:rsidP="006C3CA6">
      <w:pPr>
        <w:ind w:left="0" w:firstLine="709"/>
        <w:jc w:val="center"/>
        <w:rPr>
          <w:rFonts w:ascii="Arial" w:hAnsi="Arial" w:cs="Arial"/>
        </w:rPr>
      </w:pPr>
    </w:p>
    <w:p w14:paraId="29801BB1" w14:textId="4012F603" w:rsidR="004B7448" w:rsidRPr="00E83220" w:rsidRDefault="004B7448" w:rsidP="00CA6E88">
      <w:pPr>
        <w:ind w:left="0" w:firstLine="0"/>
        <w:rPr>
          <w:rFonts w:ascii="Arial" w:hAnsi="Arial" w:cs="Arial"/>
        </w:rPr>
      </w:pPr>
    </w:p>
    <w:p w14:paraId="3274AE3A" w14:textId="77777777" w:rsidR="00CA6E88" w:rsidRPr="00E83220" w:rsidRDefault="00CA6E88" w:rsidP="00CA6E88">
      <w:pPr>
        <w:ind w:left="0" w:firstLine="0"/>
        <w:rPr>
          <w:rFonts w:ascii="Arial" w:hAnsi="Arial" w:cs="Arial"/>
        </w:rPr>
      </w:pPr>
    </w:p>
    <w:p w14:paraId="0B5A8A02" w14:textId="26A7EBD7" w:rsidR="006C3CA6" w:rsidRPr="00E83220" w:rsidRDefault="006C3CA6" w:rsidP="00D51860">
      <w:pPr>
        <w:pStyle w:val="LabelPicture"/>
      </w:pPr>
      <w:bookmarkStart w:id="190" w:name="_Toc73105995"/>
      <w:bookmarkStart w:id="191" w:name="_Toc73107752"/>
      <w:bookmarkStart w:id="192" w:name="_Toc73109052"/>
      <w:bookmarkStart w:id="193" w:name="_Toc73109485"/>
      <w:bookmarkStart w:id="194" w:name="_Toc73109821"/>
      <w:bookmarkStart w:id="195" w:name="_Toc73110067"/>
      <w:bookmarkStart w:id="196" w:name="_Toc73452915"/>
      <w:r w:rsidRPr="00E83220">
        <w:t>Gambar 4.4 DFD (</w:t>
      </w:r>
      <w:r w:rsidR="00D85EAB" w:rsidRPr="00E83220">
        <w:rPr>
          <w:i/>
        </w:rPr>
        <w:t>Data Flow Diagram</w:t>
      </w:r>
      <w:r w:rsidRPr="00E83220">
        <w:t xml:space="preserve">) Level 1 Proses </w:t>
      </w:r>
      <w:r w:rsidR="00BD6F63" w:rsidRPr="00E83220">
        <w:rPr>
          <w:i/>
        </w:rPr>
        <w:t>Login</w:t>
      </w:r>
      <w:bookmarkEnd w:id="190"/>
      <w:bookmarkEnd w:id="191"/>
      <w:bookmarkEnd w:id="192"/>
      <w:bookmarkEnd w:id="193"/>
      <w:bookmarkEnd w:id="194"/>
      <w:bookmarkEnd w:id="195"/>
      <w:bookmarkEnd w:id="196"/>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5C694EE5" w14:textId="5F22D7DB" w:rsidR="007F3CB6" w:rsidRPr="00E83220" w:rsidRDefault="00384CB5" w:rsidP="00384CB5">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32992" behindDoc="0" locked="0" layoutInCell="1" allowOverlap="1" wp14:anchorId="16F64AA1" wp14:editId="7BA9693D">
            <wp:simplePos x="0" y="0"/>
            <wp:positionH relativeFrom="margin">
              <wp:align>center</wp:align>
            </wp:positionH>
            <wp:positionV relativeFrom="paragraph">
              <wp:posOffset>7620</wp:posOffset>
            </wp:positionV>
            <wp:extent cx="4274820" cy="31927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748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7AB509C6" w:rsidR="007F3CB6" w:rsidRPr="00E83220" w:rsidRDefault="006808BC" w:rsidP="00D51860">
      <w:pPr>
        <w:pStyle w:val="LabelPicture"/>
      </w:pPr>
      <w:bookmarkStart w:id="197" w:name="_Toc73105996"/>
      <w:bookmarkStart w:id="198" w:name="_Toc73107753"/>
      <w:bookmarkStart w:id="199" w:name="_Toc73109053"/>
      <w:bookmarkStart w:id="200" w:name="_Toc73109486"/>
      <w:bookmarkStart w:id="201" w:name="_Toc73109822"/>
      <w:bookmarkStart w:id="202" w:name="_Toc73110068"/>
      <w:bookmarkStart w:id="203" w:name="_Toc73452916"/>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7"/>
      <w:bookmarkEnd w:id="198"/>
      <w:bookmarkEnd w:id="199"/>
      <w:bookmarkEnd w:id="200"/>
      <w:bookmarkEnd w:id="201"/>
      <w:bookmarkEnd w:id="202"/>
      <w:bookmarkEnd w:id="203"/>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58B7F00" w:rsidR="00A92222" w:rsidRPr="00E83220" w:rsidRDefault="003D10EA" w:rsidP="00A92222">
      <w:pPr>
        <w:ind w:left="0" w:firstLine="0"/>
        <w:rPr>
          <w:rFonts w:ascii="Arial" w:hAnsi="Arial" w:cs="Arial"/>
        </w:rPr>
      </w:pPr>
      <w:r w:rsidRPr="00E83220">
        <w:rPr>
          <w:rFonts w:ascii="Arial" w:hAnsi="Arial" w:cs="Arial"/>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Pr="00E83220" w:rsidRDefault="00434D08" w:rsidP="00A92222">
      <w:pPr>
        <w:ind w:left="0" w:firstLine="0"/>
        <w:rPr>
          <w:rFonts w:ascii="Arial" w:hAnsi="Arial" w:cs="Arial"/>
        </w:rPr>
      </w:pPr>
    </w:p>
    <w:p w14:paraId="712DE979" w14:textId="687A28B6" w:rsidR="00434D08" w:rsidRPr="00E83220" w:rsidRDefault="00434D08" w:rsidP="00AE7B9D">
      <w:pPr>
        <w:ind w:left="142" w:firstLine="567"/>
        <w:rPr>
          <w:rFonts w:ascii="Arial" w:hAnsi="Arial" w:cs="Arial"/>
        </w:rPr>
      </w:pPr>
    </w:p>
    <w:p w14:paraId="2C45EFD0" w14:textId="0BFC1C73" w:rsidR="00434D08" w:rsidRPr="00E83220" w:rsidRDefault="00434D08" w:rsidP="00AE7B9D">
      <w:pPr>
        <w:ind w:left="142" w:firstLine="567"/>
        <w:rPr>
          <w:rFonts w:ascii="Arial" w:hAnsi="Arial" w:cs="Arial"/>
        </w:rPr>
      </w:pPr>
    </w:p>
    <w:p w14:paraId="61DC1F73" w14:textId="77777777" w:rsidR="003D10EA" w:rsidRPr="00E83220" w:rsidRDefault="003D10EA" w:rsidP="00AE7B9D">
      <w:pPr>
        <w:ind w:left="142" w:firstLine="567"/>
        <w:rPr>
          <w:rFonts w:ascii="Arial" w:hAnsi="Arial" w:cs="Arial"/>
        </w:rPr>
      </w:pPr>
    </w:p>
    <w:p w14:paraId="0DF2D6E4" w14:textId="77777777" w:rsidR="00A92222" w:rsidRPr="00E83220" w:rsidRDefault="00A92222" w:rsidP="00AE7B9D">
      <w:pPr>
        <w:ind w:left="142" w:firstLine="567"/>
        <w:rPr>
          <w:rFonts w:ascii="Arial" w:hAnsi="Arial" w:cs="Arial"/>
        </w:rPr>
      </w:pPr>
    </w:p>
    <w:p w14:paraId="3FD300FF" w14:textId="3B9CD259" w:rsidR="00A92222" w:rsidRPr="00E83220" w:rsidRDefault="00A92222" w:rsidP="00D51860">
      <w:pPr>
        <w:pStyle w:val="LabelPicture"/>
      </w:pPr>
      <w:bookmarkStart w:id="204" w:name="_Toc73105997"/>
      <w:bookmarkStart w:id="205" w:name="_Toc73107754"/>
      <w:bookmarkStart w:id="206" w:name="_Toc73109054"/>
      <w:bookmarkStart w:id="207" w:name="_Toc73109487"/>
      <w:bookmarkStart w:id="208" w:name="_Toc73109823"/>
      <w:bookmarkStart w:id="209" w:name="_Toc73110069"/>
      <w:bookmarkStart w:id="210"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4"/>
      <w:bookmarkEnd w:id="205"/>
      <w:bookmarkEnd w:id="206"/>
      <w:bookmarkEnd w:id="207"/>
      <w:bookmarkEnd w:id="208"/>
      <w:bookmarkEnd w:id="209"/>
      <w:bookmarkEnd w:id="210"/>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1" w:name="_Toc73450435"/>
      <w:r w:rsidRPr="00E83220">
        <w:rPr>
          <w:rFonts w:ascii="Arial" w:hAnsi="Arial" w:cs="Arial"/>
          <w:sz w:val="22"/>
          <w:szCs w:val="22"/>
        </w:rPr>
        <w:t>Perancangan Basis Data</w:t>
      </w:r>
      <w:bookmarkEnd w:id="211"/>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11E3102A" w:rsidR="002A61B5" w:rsidRPr="00E83220" w:rsidRDefault="002A61B5" w:rsidP="00187BE3">
      <w:pPr>
        <w:pStyle w:val="ListParagraph"/>
        <w:ind w:left="0" w:firstLine="709"/>
        <w:rPr>
          <w:rFonts w:ascii="Arial" w:hAnsi="Arial" w:cs="Arial"/>
        </w:rPr>
      </w:pPr>
      <w:r w:rsidRPr="00E83220">
        <w:rPr>
          <w:rFonts w:ascii="Arial" w:hAnsi="Arial" w:cs="Arial"/>
        </w:rPr>
        <w:t>Pada sistem ini terdapat ERD (</w:t>
      </w:r>
      <w:r w:rsidR="00D85EAB" w:rsidRPr="00E83220">
        <w:rPr>
          <w:rFonts w:ascii="Arial" w:hAnsi="Arial" w:cs="Arial"/>
          <w:i/>
        </w:rPr>
        <w:t>Entity Relationship Diagram</w:t>
      </w:r>
      <w:r w:rsidRPr="00E83220">
        <w:rPr>
          <w:rFonts w:ascii="Arial" w:hAnsi="Arial" w:cs="Arial"/>
        </w:rPr>
        <w:t xml:space="preserve">)yang terdiri dari 8 (delapan) buah entitas yaitu </w:t>
      </w:r>
      <w:r w:rsidR="009D4EE7" w:rsidRPr="00E83220">
        <w:rPr>
          <w:rFonts w:ascii="Arial" w:hAnsi="Arial" w:cs="Arial"/>
          <w:i/>
        </w:rPr>
        <w:t>users</w:t>
      </w:r>
      <w:r w:rsidRPr="00E83220">
        <w:rPr>
          <w:rFonts w:ascii="Arial" w:hAnsi="Arial" w:cs="Arial"/>
        </w:rPr>
        <w:t xml:space="preserve">, </w:t>
      </w:r>
      <w:r w:rsidR="0093576F" w:rsidRPr="00E83220">
        <w:rPr>
          <w:rFonts w:ascii="Arial" w:hAnsi="Arial" w:cs="Arial"/>
          <w:i/>
        </w:rPr>
        <w:t>biodata</w:t>
      </w:r>
      <w:r w:rsidRPr="00E83220">
        <w:rPr>
          <w:rFonts w:ascii="Arial" w:hAnsi="Arial" w:cs="Arial"/>
        </w:rPr>
        <w:t xml:space="preserve">, jasa, pengaduan, </w:t>
      </w:r>
      <w:r w:rsidR="00750ABE" w:rsidRPr="00E83220">
        <w:rPr>
          <w:rFonts w:ascii="Arial" w:hAnsi="Arial" w:cs="Arial"/>
          <w:i/>
          <w:iCs/>
        </w:rPr>
        <w:t>order</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serta foto </w:t>
      </w:r>
      <w:r w:rsidR="0065698E" w:rsidRPr="00E83220">
        <w:rPr>
          <w:rFonts w:ascii="Arial" w:hAnsi="Arial" w:cs="Arial"/>
          <w:i/>
          <w:iCs/>
        </w:rPr>
        <w:t>sparepart</w:t>
      </w:r>
      <w:r w:rsidRPr="00E83220">
        <w:rPr>
          <w:rFonts w:ascii="Arial" w:hAnsi="Arial" w:cs="Arial"/>
        </w:rPr>
        <w:t>. Berikut adalah gambaran dari ERD (</w:t>
      </w:r>
      <w:r w:rsidR="00D85EAB" w:rsidRPr="00E83220">
        <w:rPr>
          <w:rFonts w:ascii="Arial" w:hAnsi="Arial" w:cs="Arial"/>
          <w:i/>
          <w:iCs/>
        </w:rPr>
        <w:t>Entity Relationship Diagram</w:t>
      </w:r>
      <w:r w:rsidRPr="00E83220">
        <w:rPr>
          <w:rFonts w:ascii="Arial" w:hAnsi="Arial" w:cs="Arial"/>
        </w:rPr>
        <w:t>) dalam sistem ini yang terdapat pada Gambar 4.7</w:t>
      </w:r>
      <w:r w:rsidR="00176B00" w:rsidRPr="00E83220">
        <w:rPr>
          <w:rFonts w:ascii="Arial" w:hAnsi="Arial" w:cs="Arial"/>
        </w:rPr>
        <w:t>.</w:t>
      </w:r>
    </w:p>
    <w:p w14:paraId="245C92E0" w14:textId="4475BB9A" w:rsidR="00330491" w:rsidRPr="00E83220" w:rsidRDefault="00FC6BA9" w:rsidP="00187BE3">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83168" behindDoc="0" locked="0" layoutInCell="1" allowOverlap="1" wp14:anchorId="73AADA3C" wp14:editId="4E8214C6">
            <wp:simplePos x="0" y="0"/>
            <wp:positionH relativeFrom="margin">
              <wp:align>center</wp:align>
            </wp:positionH>
            <wp:positionV relativeFrom="paragraph">
              <wp:posOffset>7620</wp:posOffset>
            </wp:positionV>
            <wp:extent cx="3048000" cy="779145"/>
            <wp:effectExtent l="0" t="0" r="0" b="19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77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333994C6" w:rsidR="00330491" w:rsidRPr="00E83220" w:rsidRDefault="00330491" w:rsidP="00187BE3">
      <w:pPr>
        <w:pStyle w:val="ListParagraph"/>
        <w:ind w:left="0" w:firstLine="709"/>
        <w:rPr>
          <w:rFonts w:ascii="Arial" w:hAnsi="Arial" w:cs="Arial"/>
        </w:rPr>
      </w:pPr>
    </w:p>
    <w:p w14:paraId="627D435D" w14:textId="60772801" w:rsidR="00F52CCD" w:rsidRPr="00E83220" w:rsidRDefault="00F52CCD" w:rsidP="00BB6358">
      <w:pPr>
        <w:ind w:left="0" w:firstLine="0"/>
        <w:rPr>
          <w:rFonts w:ascii="Arial" w:hAnsi="Arial" w:cs="Arial"/>
        </w:rPr>
      </w:pPr>
    </w:p>
    <w:p w14:paraId="7AE27504" w14:textId="7F97A89F" w:rsidR="005C419C" w:rsidRPr="00E83220" w:rsidRDefault="005C419C" w:rsidP="00451E57">
      <w:pPr>
        <w:ind w:left="0" w:firstLine="0"/>
        <w:rPr>
          <w:rFonts w:ascii="Arial" w:hAnsi="Arial" w:cs="Arial"/>
        </w:rPr>
      </w:pPr>
    </w:p>
    <w:p w14:paraId="629BD7CF" w14:textId="6205C684" w:rsidR="009A2669" w:rsidRPr="00E83220" w:rsidRDefault="00330491" w:rsidP="00D51860">
      <w:pPr>
        <w:pStyle w:val="LabelPicture"/>
      </w:pPr>
      <w:bookmarkStart w:id="212" w:name="_Toc73105998"/>
      <w:bookmarkStart w:id="213" w:name="_Toc73107755"/>
      <w:bookmarkStart w:id="214" w:name="_Toc73109055"/>
      <w:bookmarkStart w:id="215" w:name="_Toc73109488"/>
      <w:bookmarkStart w:id="216" w:name="_Toc73109824"/>
      <w:bookmarkStart w:id="217" w:name="_Toc73110070"/>
      <w:bookmarkStart w:id="218" w:name="_Toc73452918"/>
      <w:r w:rsidRPr="00E83220">
        <w:t>Gambar 4.7 ERD (</w:t>
      </w:r>
      <w:r w:rsidR="00D85EAB" w:rsidRPr="00E83220">
        <w:rPr>
          <w:i/>
        </w:rPr>
        <w:t>Entity Relationship Diagram</w:t>
      </w:r>
      <w:r w:rsidRPr="00E83220">
        <w:t>)</w:t>
      </w:r>
      <w:bookmarkEnd w:id="212"/>
      <w:bookmarkEnd w:id="213"/>
      <w:bookmarkEnd w:id="214"/>
      <w:bookmarkEnd w:id="215"/>
      <w:bookmarkEnd w:id="216"/>
      <w:bookmarkEnd w:id="217"/>
      <w:bookmarkEnd w:id="218"/>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19" w:name="_Toc73103660"/>
      <w:bookmarkStart w:id="220" w:name="_Toc73103722"/>
      <w:bookmarkStart w:id="221" w:name="_Toc73104077"/>
      <w:bookmarkStart w:id="222" w:name="_Toc73107697"/>
      <w:bookmarkStart w:id="223" w:name="_Toc73108090"/>
      <w:bookmarkStart w:id="224" w:name="_Toc73108349"/>
      <w:bookmarkStart w:id="225" w:name="_Toc73450318"/>
      <w:bookmarkStart w:id="226" w:name="_Toc73450436"/>
      <w:bookmarkStart w:id="227" w:name="_Toc73453001"/>
      <w:r w:rsidRPr="00E83220">
        <w:t>Tabel 4.4 ERD</w:t>
      </w:r>
      <w:bookmarkEnd w:id="219"/>
      <w:bookmarkEnd w:id="220"/>
      <w:bookmarkEnd w:id="221"/>
      <w:bookmarkEnd w:id="222"/>
      <w:bookmarkEnd w:id="223"/>
      <w:bookmarkEnd w:id="224"/>
      <w:bookmarkEnd w:id="225"/>
      <w:bookmarkEnd w:id="226"/>
      <w:bookmarkEnd w:id="227"/>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42F540FE"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jenis_kelamin, nomor_hp, 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0CBA62A1"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nama_spare_part, 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AE47FA9" w:rsidR="00E0292A" w:rsidRPr="00E83220" w:rsidRDefault="00E0292A" w:rsidP="00E0292A">
            <w:pPr>
              <w:ind w:left="0" w:firstLine="0"/>
              <w:jc w:val="left"/>
              <w:rPr>
                <w:rFonts w:ascii="Arial" w:hAnsi="Arial" w:cs="Arial"/>
              </w:rPr>
            </w:pPr>
            <w:r w:rsidRPr="00E83220">
              <w:rPr>
                <w:rFonts w:ascii="Arial" w:hAnsi="Arial" w:cs="Arial"/>
              </w:rPr>
              <w:t>id_spare_part, nama_spare_part, deskripsi, tipe, stok, 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6440A778" w14:textId="5068D354" w:rsidR="00434D08" w:rsidRPr="00E83220" w:rsidRDefault="00434D08" w:rsidP="000C289F">
      <w:pPr>
        <w:ind w:left="0" w:firstLine="0"/>
        <w:rPr>
          <w:rFonts w:ascii="Arial" w:hAnsi="Arial" w:cs="Arial"/>
        </w:rPr>
      </w:pPr>
    </w:p>
    <w:p w14:paraId="60802178" w14:textId="2E90DE46" w:rsidR="006B493C" w:rsidRPr="00E83220" w:rsidRDefault="006B493C" w:rsidP="000C289F">
      <w:pPr>
        <w:ind w:left="0" w:firstLine="0"/>
        <w:rPr>
          <w:rFonts w:ascii="Arial" w:hAnsi="Arial" w:cs="Arial"/>
        </w:rPr>
      </w:pPr>
    </w:p>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lastRenderedPageBreak/>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612F855A" w:rsidR="00B87ACD" w:rsidRPr="00E83220" w:rsidRDefault="00B02099" w:rsidP="00AE7B9D">
      <w:pPr>
        <w:ind w:left="142" w:firstLine="567"/>
        <w:rPr>
          <w:rFonts w:ascii="Arial" w:hAnsi="Arial" w:cs="Arial"/>
        </w:rPr>
      </w:pPr>
      <w:r w:rsidRPr="00E83220">
        <w:rPr>
          <w:rFonts w:ascii="Arial" w:hAnsi="Arial" w:cs="Arial"/>
          <w:noProof/>
        </w:rPr>
        <w:drawing>
          <wp:anchor distT="0" distB="0" distL="114300" distR="114300" simplePos="0" relativeHeight="251784192" behindDoc="0" locked="0" layoutInCell="1" allowOverlap="1" wp14:anchorId="12EC1FCC" wp14:editId="350432CA">
            <wp:simplePos x="0" y="0"/>
            <wp:positionH relativeFrom="margin">
              <wp:align>center</wp:align>
            </wp:positionH>
            <wp:positionV relativeFrom="paragraph">
              <wp:posOffset>104775</wp:posOffset>
            </wp:positionV>
            <wp:extent cx="2202180" cy="2581910"/>
            <wp:effectExtent l="0" t="0" r="7620" b="889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2180" cy="258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2C74955B" w14:textId="0F929FB3" w:rsidR="00B87ACD" w:rsidRPr="00E83220" w:rsidRDefault="00B87ACD" w:rsidP="00AE7B9D">
      <w:pPr>
        <w:ind w:left="142" w:firstLine="567"/>
        <w:rPr>
          <w:rFonts w:ascii="Arial" w:hAnsi="Arial" w:cs="Arial"/>
        </w:rPr>
      </w:pPr>
    </w:p>
    <w:p w14:paraId="07054F20" w14:textId="71B941D5" w:rsidR="00B87ACD" w:rsidRPr="00E83220" w:rsidRDefault="00B87ACD" w:rsidP="00AE7B9D">
      <w:pPr>
        <w:ind w:left="142" w:firstLine="567"/>
        <w:rPr>
          <w:rFonts w:ascii="Arial" w:hAnsi="Arial" w:cs="Arial"/>
        </w:rPr>
      </w:pPr>
    </w:p>
    <w:p w14:paraId="0576E814" w14:textId="6E117DDE" w:rsidR="00434D08" w:rsidRPr="00E83220" w:rsidRDefault="00434D08" w:rsidP="0016009C">
      <w:pPr>
        <w:ind w:left="0" w:firstLine="0"/>
        <w:rPr>
          <w:rFonts w:ascii="Arial" w:hAnsi="Arial" w:cs="Arial"/>
        </w:rPr>
      </w:pPr>
    </w:p>
    <w:p w14:paraId="08F1E705" w14:textId="05CA5FD0" w:rsidR="00B87ACD" w:rsidRPr="00E83220" w:rsidRDefault="00744A68" w:rsidP="00D51860">
      <w:pPr>
        <w:pStyle w:val="LabelPicture"/>
      </w:pPr>
      <w:bookmarkStart w:id="228" w:name="_Toc73105999"/>
      <w:bookmarkStart w:id="229" w:name="_Toc73107756"/>
      <w:bookmarkStart w:id="230" w:name="_Toc73109056"/>
      <w:bookmarkStart w:id="231" w:name="_Toc73109489"/>
      <w:bookmarkStart w:id="232" w:name="_Toc73109825"/>
      <w:bookmarkStart w:id="233" w:name="_Toc73110071"/>
      <w:bookmarkStart w:id="234" w:name="_Toc73452919"/>
      <w:r w:rsidRPr="00E83220">
        <w:t>Gambar 4.8 Konseptual Basis Data</w:t>
      </w:r>
      <w:bookmarkEnd w:id="228"/>
      <w:bookmarkEnd w:id="229"/>
      <w:bookmarkEnd w:id="230"/>
      <w:bookmarkEnd w:id="231"/>
      <w:bookmarkEnd w:id="232"/>
      <w:bookmarkEnd w:id="233"/>
      <w:bookmarkEnd w:id="234"/>
    </w:p>
    <w:p w14:paraId="3FCA5E24" w14:textId="4D8AC0DB" w:rsidR="0016009C" w:rsidRPr="00E83220" w:rsidRDefault="0016009C" w:rsidP="0016009C">
      <w:pPr>
        <w:jc w:val="center"/>
        <w:rPr>
          <w:rFonts w:ascii="Arial" w:hAnsi="Arial" w:cs="Arial"/>
        </w:rPr>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t>Struktur Tabel</w:t>
      </w:r>
    </w:p>
    <w:p w14:paraId="43F06C6C" w14:textId="6C07A421" w:rsidR="00796D7A" w:rsidRPr="00E83220" w:rsidRDefault="00D95983" w:rsidP="00796D7A">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t xml:space="preserve">Tabel </w:t>
      </w:r>
      <w:r w:rsidR="009D4EE7" w:rsidRPr="00E83220">
        <w:rPr>
          <w:rFonts w:ascii="Arial" w:hAnsi="Arial" w:cs="Arial"/>
          <w:i/>
          <w:iCs/>
        </w:rPr>
        <w:t>Users</w:t>
      </w:r>
    </w:p>
    <w:p w14:paraId="704FA666" w14:textId="2831C41C" w:rsidR="00796D7A" w:rsidRPr="00E83220" w:rsidRDefault="00796D7A" w:rsidP="009A087F">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34170B6E" w14:textId="475F16CF" w:rsidR="00796D7A" w:rsidRPr="00E83220" w:rsidRDefault="00796D7A" w:rsidP="00796D7A">
      <w:pPr>
        <w:jc w:val="center"/>
        <w:rPr>
          <w:rFonts w:ascii="Arial" w:hAnsi="Arial" w:cs="Arial"/>
        </w:rPr>
      </w:pPr>
    </w:p>
    <w:p w14:paraId="25FAD6E5" w14:textId="7C58581A" w:rsidR="00796D7A" w:rsidRPr="00E83220" w:rsidRDefault="00796D7A" w:rsidP="00B532EF">
      <w:pPr>
        <w:pStyle w:val="Table"/>
      </w:pPr>
      <w:bookmarkStart w:id="235" w:name="_Toc73104078"/>
      <w:bookmarkStart w:id="236" w:name="_Toc73107698"/>
      <w:bookmarkStart w:id="237" w:name="_Toc73108091"/>
      <w:bookmarkStart w:id="238" w:name="_Toc73108350"/>
      <w:bookmarkStart w:id="239" w:name="_Toc73450319"/>
      <w:bookmarkStart w:id="240" w:name="_Toc73450437"/>
      <w:bookmarkStart w:id="241" w:name="_Toc73453002"/>
      <w:r w:rsidRPr="00E83220">
        <w:t xml:space="preserve">Tabel 4.5 Tabel </w:t>
      </w:r>
      <w:r w:rsidR="009D4EE7" w:rsidRPr="00E83220">
        <w:rPr>
          <w:i/>
          <w:iCs/>
        </w:rPr>
        <w:t>Users</w:t>
      </w:r>
      <w:bookmarkEnd w:id="235"/>
      <w:bookmarkEnd w:id="236"/>
      <w:bookmarkEnd w:id="237"/>
      <w:bookmarkEnd w:id="238"/>
      <w:bookmarkEnd w:id="239"/>
      <w:bookmarkEnd w:id="240"/>
      <w:bookmarkEnd w:id="241"/>
    </w:p>
    <w:p w14:paraId="1BEB0703" w14:textId="2278BC48" w:rsidR="00796D7A" w:rsidRPr="00E83220"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lastRenderedPageBreak/>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0AFFDC73" w14:textId="570AEDE2" w:rsidR="00A27DAD" w:rsidRPr="00E83220" w:rsidRDefault="00A27DAD" w:rsidP="00B532EF">
      <w:pPr>
        <w:pStyle w:val="Table"/>
      </w:pPr>
      <w:bookmarkStart w:id="242" w:name="_Toc73104079"/>
      <w:bookmarkStart w:id="243" w:name="_Toc73107699"/>
      <w:bookmarkStart w:id="244" w:name="_Toc73108092"/>
      <w:bookmarkStart w:id="245" w:name="_Toc73108351"/>
      <w:bookmarkStart w:id="246" w:name="_Toc73450320"/>
      <w:bookmarkStart w:id="247" w:name="_Toc73450438"/>
      <w:bookmarkStart w:id="248" w:name="_Toc73453003"/>
      <w:r w:rsidRPr="00E83220">
        <w:t xml:space="preserve">Tabel 4.6 Tabel </w:t>
      </w:r>
      <w:r w:rsidR="0093576F" w:rsidRPr="00E83220">
        <w:rPr>
          <w:i/>
        </w:rPr>
        <w:t>Biodata</w:t>
      </w:r>
      <w:bookmarkEnd w:id="242"/>
      <w:bookmarkEnd w:id="243"/>
      <w:bookmarkEnd w:id="244"/>
      <w:bookmarkEnd w:id="245"/>
      <w:bookmarkEnd w:id="246"/>
      <w:bookmarkEnd w:id="247"/>
      <w:bookmarkEnd w:id="248"/>
    </w:p>
    <w:p w14:paraId="23B72256" w14:textId="43AD065F" w:rsidR="00434D08" w:rsidRPr="00E83220"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94A1D7" w:rsidR="00BA5FBB" w:rsidRPr="00E83220" w:rsidRDefault="00BA5FBB" w:rsidP="00BA5FBB">
            <w:pPr>
              <w:spacing w:before="120"/>
              <w:ind w:left="0" w:firstLine="0"/>
              <w:jc w:val="center"/>
              <w:rPr>
                <w:rFonts w:ascii="Arial" w:hAnsi="Arial" w:cs="Arial"/>
              </w:rPr>
            </w:pPr>
            <w:r w:rsidRPr="00E83220">
              <w:rPr>
                <w:rFonts w:ascii="Arial" w:hAnsi="Arial" w:cs="Arial"/>
              </w:rPr>
              <w:t>5</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23F603BD" w:rsidR="00BA5FBB" w:rsidRPr="00E83220" w:rsidRDefault="00BA5FBB" w:rsidP="00BA5FBB">
            <w:pPr>
              <w:spacing w:before="120"/>
              <w:ind w:left="0" w:firstLine="0"/>
              <w:jc w:val="center"/>
              <w:rPr>
                <w:rFonts w:ascii="Arial" w:hAnsi="Arial" w:cs="Arial"/>
              </w:rPr>
            </w:pPr>
            <w:r w:rsidRPr="00E83220">
              <w:rPr>
                <w:rFonts w:ascii="Arial" w:hAnsi="Arial" w:cs="Arial"/>
              </w:rPr>
              <w:t>6</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025DBA2F" w:rsidR="00BA5FBB" w:rsidRPr="00E83220" w:rsidRDefault="00BA5FBB" w:rsidP="00BA5FBB">
            <w:pPr>
              <w:spacing w:before="120"/>
              <w:ind w:left="0" w:firstLine="0"/>
              <w:jc w:val="center"/>
              <w:rPr>
                <w:rFonts w:ascii="Arial" w:hAnsi="Arial" w:cs="Arial"/>
              </w:rPr>
            </w:pPr>
            <w:r w:rsidRPr="00E83220">
              <w:rPr>
                <w:rFonts w:ascii="Arial" w:hAnsi="Arial" w:cs="Arial"/>
              </w:rPr>
              <w:t>7</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7D9D9D36" w:rsidR="00BA5FBB" w:rsidRPr="00E83220" w:rsidRDefault="00BA5FBB" w:rsidP="00BA5FBB">
            <w:pPr>
              <w:spacing w:before="120"/>
              <w:ind w:left="0" w:firstLine="0"/>
              <w:jc w:val="center"/>
              <w:rPr>
                <w:rFonts w:ascii="Arial" w:hAnsi="Arial" w:cs="Arial"/>
              </w:rPr>
            </w:pPr>
            <w:r w:rsidRPr="00E83220">
              <w:rPr>
                <w:rFonts w:ascii="Arial" w:hAnsi="Arial" w:cs="Arial"/>
              </w:rPr>
              <w:t>8</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056C39CC" w14:textId="23F1FE8F" w:rsidR="00434D08" w:rsidRPr="00E83220" w:rsidRDefault="00434D08"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14E4D31B" w14:textId="5C852A7E" w:rsidR="007E32CC" w:rsidRPr="00E83220" w:rsidRDefault="007E32CC" w:rsidP="00195CF1">
      <w:pPr>
        <w:ind w:left="0" w:firstLine="0"/>
        <w:rPr>
          <w:rFonts w:ascii="Arial" w:hAnsi="Arial" w:cs="Arial"/>
          <w:b/>
          <w:bCs/>
        </w:rPr>
      </w:pPr>
    </w:p>
    <w:p w14:paraId="7BBC173C" w14:textId="1D32D468" w:rsidR="00B532EF" w:rsidRPr="00E83220" w:rsidRDefault="00B532EF" w:rsidP="00195CF1">
      <w:pPr>
        <w:ind w:left="0" w:firstLine="0"/>
        <w:rPr>
          <w:rFonts w:ascii="Arial" w:hAnsi="Arial" w:cs="Arial"/>
          <w:b/>
          <w:bCs/>
        </w:rPr>
      </w:pPr>
    </w:p>
    <w:p w14:paraId="420B5114" w14:textId="77777777" w:rsidR="00EA087B" w:rsidRPr="00E83220" w:rsidRDefault="00EA087B" w:rsidP="00195CF1">
      <w:pPr>
        <w:ind w:left="0" w:firstLine="0"/>
        <w:rPr>
          <w:rFonts w:ascii="Arial" w:hAnsi="Arial" w:cs="Arial"/>
          <w:b/>
          <w:bCs/>
        </w:rPr>
      </w:pPr>
    </w:p>
    <w:p w14:paraId="15BF7750" w14:textId="670156E7" w:rsidR="00434D08" w:rsidRPr="00E83220" w:rsidRDefault="007F0DD6" w:rsidP="00B532EF">
      <w:pPr>
        <w:pStyle w:val="Table"/>
      </w:pPr>
      <w:bookmarkStart w:id="249" w:name="_Toc73104080"/>
      <w:bookmarkStart w:id="250" w:name="_Toc73107700"/>
      <w:bookmarkStart w:id="251" w:name="_Toc73108093"/>
      <w:bookmarkStart w:id="252" w:name="_Toc73108352"/>
      <w:bookmarkStart w:id="253" w:name="_Toc73450321"/>
      <w:bookmarkStart w:id="254" w:name="_Toc73450439"/>
      <w:bookmarkStart w:id="255" w:name="_Toc73453004"/>
      <w:r w:rsidRPr="00E83220">
        <w:lastRenderedPageBreak/>
        <w:t>Tabel 4.</w:t>
      </w:r>
      <w:r w:rsidR="00483946" w:rsidRPr="00E83220">
        <w:t>7</w:t>
      </w:r>
      <w:r w:rsidRPr="00E83220">
        <w:t xml:space="preserve"> Tabel </w:t>
      </w:r>
      <w:r w:rsidR="00EE7FF8" w:rsidRPr="00E83220">
        <w:rPr>
          <w:i/>
        </w:rPr>
        <w:t>Spare part</w:t>
      </w:r>
      <w:bookmarkEnd w:id="249"/>
      <w:bookmarkEnd w:id="250"/>
      <w:bookmarkEnd w:id="251"/>
      <w:bookmarkEnd w:id="252"/>
      <w:bookmarkEnd w:id="253"/>
      <w:bookmarkEnd w:id="254"/>
      <w:bookmarkEnd w:id="255"/>
    </w:p>
    <w:p w14:paraId="2DD1F0A6" w14:textId="77777777" w:rsidR="007E32CC" w:rsidRPr="00E83220"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7256B6A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2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5A7B86A7" w14:textId="112AEF9A" w:rsidR="001214A2" w:rsidRPr="00E83220" w:rsidRDefault="001214A2" w:rsidP="009A087F">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64842EBE" w14:textId="184DCA50" w:rsidR="001F7475" w:rsidRPr="00E83220" w:rsidRDefault="001F7475" w:rsidP="001F7475">
      <w:pPr>
        <w:rPr>
          <w:rFonts w:ascii="Arial" w:hAnsi="Arial" w:cs="Arial"/>
        </w:rPr>
      </w:pPr>
    </w:p>
    <w:p w14:paraId="7B5726C4" w14:textId="474A3653" w:rsidR="007B3F4C" w:rsidRPr="00E83220" w:rsidRDefault="007B3F4C" w:rsidP="00B532EF">
      <w:pPr>
        <w:pStyle w:val="Table"/>
      </w:pPr>
      <w:bookmarkStart w:id="256" w:name="_Toc73104081"/>
      <w:bookmarkStart w:id="257" w:name="_Toc73107701"/>
      <w:bookmarkStart w:id="258" w:name="_Toc73108094"/>
      <w:bookmarkStart w:id="259" w:name="_Toc73108353"/>
      <w:bookmarkStart w:id="260" w:name="_Toc73450322"/>
      <w:bookmarkStart w:id="261" w:name="_Toc73450440"/>
      <w:bookmarkStart w:id="262" w:name="_Toc73453005"/>
      <w:r w:rsidRPr="00E83220">
        <w:t xml:space="preserve">Tabel 4.8 Tabel Foto </w:t>
      </w:r>
      <w:r w:rsidR="00EE7FF8" w:rsidRPr="00E83220">
        <w:rPr>
          <w:i/>
        </w:rPr>
        <w:t>Spare part</w:t>
      </w:r>
      <w:bookmarkEnd w:id="256"/>
      <w:bookmarkEnd w:id="257"/>
      <w:bookmarkEnd w:id="258"/>
      <w:bookmarkEnd w:id="259"/>
      <w:bookmarkEnd w:id="260"/>
      <w:bookmarkEnd w:id="261"/>
      <w:bookmarkEnd w:id="262"/>
    </w:p>
    <w:p w14:paraId="758FB4C0" w14:textId="25162FCC" w:rsidR="001F7475" w:rsidRPr="00E83220"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F5A2D41" w14:textId="0C2C13C1" w:rsidR="007F3CB6" w:rsidRPr="00E83220" w:rsidRDefault="007F3CB6" w:rsidP="00EC0D55">
      <w:pPr>
        <w:ind w:left="0" w:firstLine="0"/>
        <w:rPr>
          <w:rFonts w:ascii="Arial" w:hAnsi="Arial" w:cs="Arial"/>
          <w:color w:val="000000" w:themeColor="text1"/>
        </w:rPr>
      </w:pPr>
    </w:p>
    <w:p w14:paraId="11FE8FCF" w14:textId="0E0158D8" w:rsidR="006B493C" w:rsidRPr="00E83220" w:rsidRDefault="006B493C" w:rsidP="00EC0D55">
      <w:pPr>
        <w:ind w:left="0" w:firstLine="0"/>
        <w:rPr>
          <w:rFonts w:ascii="Arial" w:hAnsi="Arial" w:cs="Arial"/>
          <w:color w:val="000000" w:themeColor="text1"/>
        </w:rPr>
      </w:pPr>
    </w:p>
    <w:p w14:paraId="64BA1AE0" w14:textId="52A5FD5C" w:rsidR="00723882" w:rsidRPr="00E83220" w:rsidRDefault="00723882" w:rsidP="00EC0D55">
      <w:pPr>
        <w:ind w:left="0" w:firstLine="0"/>
        <w:rPr>
          <w:rFonts w:ascii="Arial" w:hAnsi="Arial" w:cs="Arial"/>
          <w:color w:val="000000" w:themeColor="text1"/>
        </w:rPr>
      </w:pPr>
    </w:p>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A46335E" w14:textId="77777777" w:rsidR="00EC0D55" w:rsidRPr="00E83220" w:rsidRDefault="00EC0D55" w:rsidP="00EC0D55">
      <w:pPr>
        <w:pStyle w:val="ListParagraph"/>
        <w:ind w:left="0" w:firstLine="426"/>
        <w:rPr>
          <w:rFonts w:ascii="Arial" w:hAnsi="Arial" w:cs="Arial"/>
        </w:rPr>
      </w:pPr>
    </w:p>
    <w:p w14:paraId="6E45D93F" w14:textId="6D1F5AA7" w:rsidR="00A36DA8" w:rsidRPr="00E83220" w:rsidRDefault="00A36DA8" w:rsidP="00B532EF">
      <w:pPr>
        <w:pStyle w:val="Table"/>
      </w:pPr>
      <w:bookmarkStart w:id="263" w:name="_Toc73104082"/>
      <w:bookmarkStart w:id="264" w:name="_Toc73107702"/>
      <w:bookmarkStart w:id="265" w:name="_Toc73108095"/>
      <w:bookmarkStart w:id="266" w:name="_Toc73108354"/>
      <w:bookmarkStart w:id="267" w:name="_Toc73450323"/>
      <w:bookmarkStart w:id="268" w:name="_Toc73450441"/>
      <w:bookmarkStart w:id="269" w:name="_Toc73453006"/>
      <w:r w:rsidRPr="00E83220">
        <w:t>Tabel 4.</w:t>
      </w:r>
      <w:r w:rsidR="001214A2" w:rsidRPr="00E83220">
        <w:t>9</w:t>
      </w:r>
      <w:r w:rsidRPr="00E83220">
        <w:t xml:space="preserve"> Tabel </w:t>
      </w:r>
      <w:r w:rsidR="00750ABE" w:rsidRPr="00E83220">
        <w:rPr>
          <w:i/>
          <w:iCs/>
        </w:rPr>
        <w:t>Order</w:t>
      </w:r>
      <w:r w:rsidRPr="00E83220">
        <w:rPr>
          <w:i/>
          <w:iCs/>
        </w:rPr>
        <w:t>s</w:t>
      </w:r>
      <w:bookmarkEnd w:id="263"/>
      <w:bookmarkEnd w:id="264"/>
      <w:bookmarkEnd w:id="265"/>
      <w:bookmarkEnd w:id="266"/>
      <w:bookmarkEnd w:id="267"/>
      <w:bookmarkEnd w:id="268"/>
      <w:bookmarkEnd w:id="269"/>
    </w:p>
    <w:p w14:paraId="67D6E2CA" w14:textId="77777777" w:rsidR="00C6222A" w:rsidRPr="00E83220"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3B387661"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FF4987" w:rsidRPr="00E83220">
              <w:rPr>
                <w:rFonts w:ascii="Arial" w:hAnsi="Arial" w:cs="Arial"/>
                <w:color w:val="000000" w:themeColor="text1"/>
              </w:rPr>
              <w:t>4</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1B0DDF3"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5</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2B1F0606" w:rsidR="00184975" w:rsidRPr="00E83220" w:rsidRDefault="00184975" w:rsidP="0023453C">
      <w:pPr>
        <w:ind w:left="0" w:firstLine="0"/>
        <w:rPr>
          <w:rFonts w:ascii="Arial" w:hAnsi="Arial" w:cs="Arial"/>
          <w:color w:val="000000" w:themeColor="text1"/>
        </w:rPr>
      </w:pPr>
    </w:p>
    <w:p w14:paraId="6036E5DA" w14:textId="351CB596" w:rsidR="00A628A5" w:rsidRPr="00E83220" w:rsidRDefault="00A628A5" w:rsidP="0023453C">
      <w:pPr>
        <w:ind w:left="0" w:firstLine="0"/>
        <w:rPr>
          <w:rFonts w:ascii="Arial" w:hAnsi="Arial" w:cs="Arial"/>
          <w:color w:val="000000" w:themeColor="text1"/>
        </w:rPr>
      </w:pPr>
    </w:p>
    <w:p w14:paraId="296F09B8" w14:textId="23D4A399" w:rsidR="00A628A5" w:rsidRPr="00E83220" w:rsidRDefault="00A628A5" w:rsidP="0023453C">
      <w:pPr>
        <w:ind w:left="0" w:firstLine="0"/>
        <w:rPr>
          <w:rFonts w:ascii="Arial" w:hAnsi="Arial" w:cs="Arial"/>
          <w:color w:val="000000" w:themeColor="text1"/>
        </w:rPr>
      </w:pPr>
    </w:p>
    <w:p w14:paraId="2F94F090" w14:textId="77777777" w:rsidR="00A628A5" w:rsidRPr="00E83220" w:rsidRDefault="00A628A5"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4457A18E" w14:textId="79D460F0" w:rsidR="00C6222A" w:rsidRPr="00E83220" w:rsidRDefault="00C6222A" w:rsidP="00C123CA">
      <w:pPr>
        <w:ind w:left="0" w:firstLine="0"/>
        <w:rPr>
          <w:rFonts w:ascii="Arial" w:hAnsi="Arial" w:cs="Arial"/>
          <w:color w:val="000000" w:themeColor="text1"/>
        </w:rPr>
      </w:pPr>
    </w:p>
    <w:p w14:paraId="6397D909" w14:textId="77777777" w:rsidR="00B532EF" w:rsidRPr="00E83220" w:rsidRDefault="00B532EF" w:rsidP="00C123CA">
      <w:pPr>
        <w:ind w:left="0" w:firstLine="0"/>
        <w:rPr>
          <w:rFonts w:ascii="Arial" w:hAnsi="Arial" w:cs="Arial"/>
          <w:color w:val="000000" w:themeColor="text1"/>
        </w:rPr>
      </w:pPr>
    </w:p>
    <w:p w14:paraId="0069F4E7" w14:textId="099A746D" w:rsidR="00C6222A" w:rsidRPr="00E83220" w:rsidRDefault="00C6222A" w:rsidP="00B532EF">
      <w:pPr>
        <w:pStyle w:val="Table"/>
      </w:pPr>
      <w:bookmarkStart w:id="270" w:name="_Toc73104083"/>
      <w:bookmarkStart w:id="271" w:name="_Toc73107703"/>
      <w:bookmarkStart w:id="272" w:name="_Toc73108096"/>
      <w:bookmarkStart w:id="273" w:name="_Toc73108355"/>
      <w:bookmarkStart w:id="274" w:name="_Toc73450324"/>
      <w:bookmarkStart w:id="275" w:name="_Toc73450442"/>
      <w:bookmarkStart w:id="276" w:name="_Toc73453007"/>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0"/>
      <w:bookmarkEnd w:id="271"/>
      <w:bookmarkEnd w:id="272"/>
      <w:bookmarkEnd w:id="273"/>
      <w:bookmarkEnd w:id="274"/>
      <w:bookmarkEnd w:id="275"/>
      <w:bookmarkEnd w:id="276"/>
    </w:p>
    <w:p w14:paraId="12E527A9" w14:textId="0ED267C0" w:rsidR="000003A8" w:rsidRPr="00E83220"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1A1004A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1FDDDED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86DFA8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27338984"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83776CF" w14:textId="77777777" w:rsidTr="00C6222A">
        <w:tc>
          <w:tcPr>
            <w:tcW w:w="567" w:type="dxa"/>
          </w:tcPr>
          <w:p w14:paraId="56316651" w14:textId="4E320C9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2BF1798C"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47AE61C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39796B1B" w14:textId="4AAB3569" w:rsidR="000003A8" w:rsidRPr="00E83220" w:rsidRDefault="000003A8"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Tabel Jasa merupakan tabel yang digunakan untuk menyimpan data jasa yang ditawarkan oleh Oneya Solutions dimana jasa yang ditawarkan dapat dilihat 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7421408E" w14:textId="5CCD5957" w:rsidR="00466680" w:rsidRPr="00E83220" w:rsidRDefault="00FD65A6" w:rsidP="00B532EF">
      <w:pPr>
        <w:pStyle w:val="Table"/>
      </w:pPr>
      <w:bookmarkStart w:id="277" w:name="_Toc73104084"/>
      <w:bookmarkStart w:id="278" w:name="_Toc73107704"/>
      <w:bookmarkStart w:id="279" w:name="_Toc73108097"/>
      <w:bookmarkStart w:id="280" w:name="_Toc73108356"/>
      <w:bookmarkStart w:id="281" w:name="_Toc73450325"/>
      <w:bookmarkStart w:id="282" w:name="_Toc73450443"/>
      <w:bookmarkStart w:id="283" w:name="_Toc73453008"/>
      <w:r w:rsidRPr="00E83220">
        <w:t>Tabel 4.11 Tabel Jasa</w:t>
      </w:r>
      <w:bookmarkEnd w:id="277"/>
      <w:bookmarkEnd w:id="278"/>
      <w:bookmarkEnd w:id="279"/>
      <w:bookmarkEnd w:id="280"/>
      <w:bookmarkEnd w:id="281"/>
      <w:bookmarkEnd w:id="282"/>
      <w:bookmarkEnd w:id="283"/>
    </w:p>
    <w:p w14:paraId="07506476" w14:textId="77777777" w:rsidR="00466680" w:rsidRPr="00E8322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lastRenderedPageBreak/>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001405B3" w14:textId="77777777" w:rsidR="000003A8" w:rsidRPr="00E83220" w:rsidRDefault="000003A8"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36FB2CAA" w14:textId="0832270C" w:rsidR="00F9483D" w:rsidRPr="00E83220" w:rsidRDefault="00F9483D" w:rsidP="00B532EF">
      <w:pPr>
        <w:pStyle w:val="Table"/>
      </w:pPr>
      <w:bookmarkStart w:id="284" w:name="_Toc73104085"/>
      <w:bookmarkStart w:id="285" w:name="_Toc73107705"/>
      <w:bookmarkStart w:id="286" w:name="_Toc73108098"/>
      <w:bookmarkStart w:id="287" w:name="_Toc73108357"/>
      <w:bookmarkStart w:id="288" w:name="_Toc73450326"/>
      <w:bookmarkStart w:id="289" w:name="_Toc73450444"/>
      <w:bookmarkStart w:id="290" w:name="_Toc73453009"/>
      <w:r w:rsidRPr="00E83220">
        <w:t>Tabel 4.12 Tabel Pengaduan</w:t>
      </w:r>
      <w:bookmarkEnd w:id="284"/>
      <w:bookmarkEnd w:id="285"/>
      <w:bookmarkEnd w:id="286"/>
      <w:bookmarkEnd w:id="287"/>
      <w:bookmarkEnd w:id="288"/>
      <w:bookmarkEnd w:id="289"/>
      <w:bookmarkEnd w:id="290"/>
    </w:p>
    <w:p w14:paraId="16FC734B" w14:textId="77777777" w:rsidR="00F9483D" w:rsidRPr="00E83220"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1" w:name="_Toc73450445"/>
      <w:r w:rsidRPr="00E83220">
        <w:rPr>
          <w:rFonts w:ascii="Arial" w:hAnsi="Arial" w:cs="Arial"/>
          <w:sz w:val="22"/>
          <w:szCs w:val="22"/>
        </w:rPr>
        <w:lastRenderedPageBreak/>
        <w:t>Perancangan Desain Antar Muka</w:t>
      </w:r>
      <w:bookmarkEnd w:id="291"/>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2" w:name="_Toc61110455"/>
      <w:bookmarkStart w:id="293" w:name="_Toc73450446"/>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2"/>
      <w:bookmarkEnd w:id="293"/>
    </w:p>
    <w:p w14:paraId="38616630" w14:textId="4CE6EC0F" w:rsidR="0035666A" w:rsidRPr="00E83220" w:rsidRDefault="004C08DF" w:rsidP="004C08DF">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72B164C" w14:textId="77777777" w:rsidR="00831CDB" w:rsidRPr="00E83220" w:rsidRDefault="00831CDB" w:rsidP="00C123CA">
      <w:pPr>
        <w:ind w:left="0" w:firstLine="0"/>
        <w:rPr>
          <w:rFonts w:ascii="Arial" w:hAnsi="Arial" w:cs="Arial"/>
          <w:color w:val="000000" w:themeColor="text1"/>
        </w:rPr>
      </w:pP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400613BA" w:rsidR="0035666A" w:rsidRPr="00E83220" w:rsidRDefault="00C123CA"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77777777"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4" w:name="_Toc73106000"/>
      <w:bookmarkStart w:id="295" w:name="_Toc73107757"/>
      <w:bookmarkStart w:id="296" w:name="_Toc73109057"/>
      <w:bookmarkStart w:id="297" w:name="_Toc73109490"/>
      <w:bookmarkStart w:id="298" w:name="_Toc73109826"/>
      <w:bookmarkStart w:id="299" w:name="_Toc73110072"/>
      <w:bookmarkStart w:id="300" w:name="_Toc73452920"/>
      <w:r w:rsidRPr="00E83220">
        <w:t xml:space="preserve">Gambar 4.9 Halaman </w:t>
      </w:r>
      <w:r w:rsidR="00540041" w:rsidRPr="00E83220">
        <w:rPr>
          <w:i/>
        </w:rPr>
        <w:t>Dashboard</w:t>
      </w:r>
      <w:bookmarkEnd w:id="294"/>
      <w:bookmarkEnd w:id="295"/>
      <w:bookmarkEnd w:id="296"/>
      <w:bookmarkEnd w:id="297"/>
      <w:bookmarkEnd w:id="298"/>
      <w:bookmarkEnd w:id="299"/>
      <w:bookmarkEnd w:id="300"/>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19FFBC6B" w14:textId="427C4CB0" w:rsidR="00144CC2" w:rsidRPr="00E83220" w:rsidRDefault="00C123CA" w:rsidP="00F9104C">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E83220" w:rsidRDefault="00144CC2" w:rsidP="00144CC2">
      <w:pPr>
        <w:rPr>
          <w:rFonts w:ascii="Arial" w:hAnsi="Arial" w:cs="Arial"/>
        </w:rPr>
      </w:pPr>
    </w:p>
    <w:p w14:paraId="2FAA996E" w14:textId="2C6513F0" w:rsidR="00144CC2" w:rsidRPr="00E83220" w:rsidRDefault="00144CC2" w:rsidP="00144CC2">
      <w:pPr>
        <w:rPr>
          <w:rFonts w:ascii="Arial" w:hAnsi="Arial" w:cs="Arial"/>
        </w:rPr>
      </w:pPr>
    </w:p>
    <w:p w14:paraId="557B361A" w14:textId="1236FBA7" w:rsidR="00144CC2" w:rsidRPr="00E83220" w:rsidRDefault="00144CC2" w:rsidP="00144CC2">
      <w:pPr>
        <w:rPr>
          <w:rFonts w:ascii="Arial" w:hAnsi="Arial" w:cs="Arial"/>
        </w:rPr>
      </w:pPr>
    </w:p>
    <w:p w14:paraId="3AD1CFF9" w14:textId="77777777" w:rsidR="00144CC2" w:rsidRPr="00E83220" w:rsidRDefault="00144CC2" w:rsidP="00144CC2">
      <w:pPr>
        <w:rPr>
          <w:rFonts w:ascii="Arial" w:hAnsi="Arial" w:cs="Arial"/>
        </w:rPr>
      </w:pPr>
    </w:p>
    <w:p w14:paraId="4DECE319" w14:textId="77777777" w:rsidR="005051C3" w:rsidRPr="00E83220" w:rsidRDefault="005051C3" w:rsidP="00144CC2">
      <w:pPr>
        <w:rPr>
          <w:rFonts w:ascii="Arial" w:hAnsi="Arial" w:cs="Arial"/>
        </w:rPr>
      </w:pPr>
    </w:p>
    <w:p w14:paraId="2B7E3DD9" w14:textId="0BD47819" w:rsidR="00F9104C" w:rsidRPr="00E83220" w:rsidRDefault="00F9104C" w:rsidP="00144CC2">
      <w:pPr>
        <w:rPr>
          <w:rFonts w:ascii="Arial" w:hAnsi="Arial" w:cs="Arial"/>
        </w:rPr>
      </w:pPr>
    </w:p>
    <w:p w14:paraId="71100ED3" w14:textId="77777777" w:rsidR="000E1375" w:rsidRPr="00E83220" w:rsidRDefault="000E1375" w:rsidP="00144CC2">
      <w:pPr>
        <w:rPr>
          <w:rFonts w:ascii="Arial" w:hAnsi="Arial" w:cs="Arial"/>
        </w:rPr>
      </w:pPr>
    </w:p>
    <w:p w14:paraId="0E05597A" w14:textId="09DEF4D8" w:rsidR="00F9104C" w:rsidRPr="00E83220" w:rsidRDefault="00F9104C" w:rsidP="00D51860">
      <w:pPr>
        <w:pStyle w:val="LabelPicture"/>
      </w:pPr>
      <w:bookmarkStart w:id="301" w:name="_Toc73106001"/>
      <w:bookmarkStart w:id="302" w:name="_Toc73107758"/>
      <w:bookmarkStart w:id="303" w:name="_Toc73109058"/>
      <w:bookmarkStart w:id="304" w:name="_Toc73109491"/>
      <w:bookmarkStart w:id="305" w:name="_Toc73109827"/>
      <w:bookmarkStart w:id="306" w:name="_Toc73110073"/>
      <w:bookmarkStart w:id="307" w:name="_Toc73452921"/>
      <w:r w:rsidRPr="00E83220">
        <w:t>Gambar 4.10 Halaman</w:t>
      </w:r>
      <w:r w:rsidR="00DC693D" w:rsidRPr="00E83220">
        <w:t xml:space="preserve"> Ubah</w:t>
      </w:r>
      <w:r w:rsidRPr="00E83220">
        <w:t xml:space="preserve"> </w:t>
      </w:r>
      <w:r w:rsidR="0093576F" w:rsidRPr="00E83220">
        <w:rPr>
          <w:i/>
        </w:rPr>
        <w:t>Biodata</w:t>
      </w:r>
      <w:bookmarkEnd w:id="301"/>
      <w:bookmarkEnd w:id="302"/>
      <w:bookmarkEnd w:id="303"/>
      <w:bookmarkEnd w:id="304"/>
      <w:bookmarkEnd w:id="305"/>
      <w:bookmarkEnd w:id="306"/>
      <w:bookmarkEnd w:id="307"/>
    </w:p>
    <w:p w14:paraId="2EEE6B5D" w14:textId="77777777" w:rsidR="006B493C" w:rsidRPr="00E83220" w:rsidRDefault="006B493C" w:rsidP="00144CC2">
      <w:pPr>
        <w:rPr>
          <w:rFonts w:ascii="Arial" w:hAnsi="Arial" w:cs="Arial"/>
        </w:rPr>
      </w:pPr>
    </w:p>
    <w:p w14:paraId="18B45BCE" w14:textId="4F9C54BA"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82DBFE"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59F7E646" w:rsidR="005051C3" w:rsidRPr="00E83220" w:rsidRDefault="001D1D20"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Pr="00E83220" w:rsidRDefault="001C733A" w:rsidP="001C733A">
      <w:pPr>
        <w:ind w:left="0" w:firstLine="0"/>
        <w:rPr>
          <w:rFonts w:ascii="Arial" w:hAnsi="Arial" w:cs="Arial"/>
        </w:rPr>
      </w:pPr>
    </w:p>
    <w:p w14:paraId="17C17F8A" w14:textId="77777777" w:rsidR="000E1375" w:rsidRPr="00E83220" w:rsidRDefault="000E1375" w:rsidP="00C123CA">
      <w:pPr>
        <w:jc w:val="center"/>
        <w:rPr>
          <w:rFonts w:ascii="Arial" w:hAnsi="Arial" w:cs="Arial"/>
        </w:rPr>
      </w:pPr>
    </w:p>
    <w:p w14:paraId="2E069E96" w14:textId="77777777" w:rsidR="000E1375" w:rsidRPr="00E83220" w:rsidRDefault="000E1375" w:rsidP="00C123CA">
      <w:pPr>
        <w:jc w:val="center"/>
        <w:rPr>
          <w:rFonts w:ascii="Arial" w:hAnsi="Arial" w:cs="Arial"/>
        </w:rPr>
      </w:pPr>
    </w:p>
    <w:p w14:paraId="1AA43E8F" w14:textId="77777777" w:rsidR="000E1375" w:rsidRPr="00E83220" w:rsidRDefault="000E1375" w:rsidP="00C123CA">
      <w:pPr>
        <w:jc w:val="center"/>
        <w:rPr>
          <w:rFonts w:ascii="Arial" w:hAnsi="Arial" w:cs="Arial"/>
        </w:rPr>
      </w:pPr>
    </w:p>
    <w:p w14:paraId="759F9837" w14:textId="77777777" w:rsidR="000E1375" w:rsidRPr="00E83220" w:rsidRDefault="000E1375" w:rsidP="00C123CA">
      <w:pPr>
        <w:jc w:val="center"/>
        <w:rPr>
          <w:rFonts w:ascii="Arial" w:hAnsi="Arial" w:cs="Arial"/>
        </w:rPr>
      </w:pPr>
    </w:p>
    <w:p w14:paraId="5D18EEC5" w14:textId="43774D2D" w:rsidR="000E1375" w:rsidRPr="00E83220" w:rsidRDefault="000E1375" w:rsidP="000E1375">
      <w:pPr>
        <w:jc w:val="center"/>
        <w:rPr>
          <w:rFonts w:ascii="Arial" w:hAnsi="Arial" w:cs="Arial"/>
        </w:rPr>
      </w:pPr>
    </w:p>
    <w:p w14:paraId="74929F89" w14:textId="57897FBB" w:rsidR="005051C3" w:rsidRPr="00E83220" w:rsidRDefault="00761618" w:rsidP="00D51860">
      <w:pPr>
        <w:pStyle w:val="LabelPicture"/>
      </w:pPr>
      <w:bookmarkStart w:id="308" w:name="_Toc73106002"/>
      <w:bookmarkStart w:id="309" w:name="_Toc73107759"/>
      <w:bookmarkStart w:id="310" w:name="_Toc73109059"/>
      <w:bookmarkStart w:id="311" w:name="_Toc73109492"/>
      <w:bookmarkStart w:id="312" w:name="_Toc73109828"/>
      <w:bookmarkStart w:id="313" w:name="_Toc73110074"/>
      <w:bookmarkStart w:id="314" w:name="_Toc73452922"/>
      <w:r w:rsidRPr="00E83220">
        <w:t xml:space="preserve">Gambar 4.11 Halaman </w:t>
      </w:r>
      <w:r w:rsidR="00EE7FF8" w:rsidRPr="00E83220">
        <w:rPr>
          <w:i/>
          <w:iCs/>
        </w:rPr>
        <w:t>Spare part</w:t>
      </w:r>
      <w:bookmarkEnd w:id="308"/>
      <w:bookmarkEnd w:id="309"/>
      <w:bookmarkEnd w:id="310"/>
      <w:bookmarkEnd w:id="311"/>
      <w:bookmarkEnd w:id="312"/>
      <w:bookmarkEnd w:id="313"/>
      <w:bookmarkEnd w:id="314"/>
    </w:p>
    <w:p w14:paraId="0B1EBAFE" w14:textId="1572659F" w:rsidR="000E1375" w:rsidRPr="00E83220" w:rsidRDefault="000E1375" w:rsidP="000E1375">
      <w:pPr>
        <w:jc w:val="center"/>
        <w:rPr>
          <w:rFonts w:ascii="Arial" w:hAnsi="Arial" w:cs="Arial"/>
        </w:rPr>
      </w:pPr>
    </w:p>
    <w:p w14:paraId="69D3DA2E" w14:textId="1EF658C6"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1EC0CB9F" w:rsidR="005051C3" w:rsidRPr="00E83220"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1F62EEA9" w14:textId="02034A20" w:rsidR="000E1375" w:rsidRPr="00E83220" w:rsidRDefault="000E1375" w:rsidP="00F258EF">
      <w:pPr>
        <w:ind w:left="0" w:firstLine="709"/>
        <w:rPr>
          <w:rFonts w:ascii="Arial" w:hAnsi="Arial" w:cs="Arial"/>
        </w:rPr>
      </w:pPr>
      <w:r w:rsidRPr="00E83220">
        <w:rPr>
          <w:rFonts w:ascii="Arial" w:hAnsi="Arial" w:cs="Arial"/>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Pr="00E83220" w:rsidRDefault="00BE1D59" w:rsidP="001D3689">
      <w:pPr>
        <w:ind w:left="0" w:firstLine="0"/>
        <w:rPr>
          <w:rFonts w:ascii="Arial" w:hAnsi="Arial" w:cs="Arial"/>
        </w:rPr>
      </w:pPr>
    </w:p>
    <w:p w14:paraId="14E25CEF" w14:textId="77777777" w:rsidR="000E1375" w:rsidRPr="00E83220" w:rsidRDefault="000E1375" w:rsidP="00BE1D59">
      <w:pPr>
        <w:jc w:val="center"/>
        <w:rPr>
          <w:rFonts w:ascii="Arial" w:hAnsi="Arial" w:cs="Arial"/>
        </w:rPr>
      </w:pPr>
    </w:p>
    <w:p w14:paraId="3552002F" w14:textId="77777777" w:rsidR="000E1375" w:rsidRPr="00E83220" w:rsidRDefault="000E1375" w:rsidP="00BE1D59">
      <w:pPr>
        <w:jc w:val="center"/>
        <w:rPr>
          <w:rFonts w:ascii="Arial" w:hAnsi="Arial" w:cs="Arial"/>
        </w:rPr>
      </w:pPr>
    </w:p>
    <w:p w14:paraId="49621C2F" w14:textId="77777777" w:rsidR="000E1375" w:rsidRPr="00E83220" w:rsidRDefault="000E1375" w:rsidP="00BE1D59">
      <w:pPr>
        <w:jc w:val="center"/>
        <w:rPr>
          <w:rFonts w:ascii="Arial" w:hAnsi="Arial" w:cs="Arial"/>
        </w:rPr>
      </w:pPr>
    </w:p>
    <w:p w14:paraId="56C4A95E" w14:textId="71DF6E99" w:rsidR="000E1375" w:rsidRPr="00E83220" w:rsidRDefault="000E1375" w:rsidP="00BE1D59">
      <w:pPr>
        <w:jc w:val="center"/>
        <w:rPr>
          <w:rFonts w:ascii="Arial" w:hAnsi="Arial" w:cs="Arial"/>
        </w:rPr>
      </w:pPr>
    </w:p>
    <w:p w14:paraId="3D0F08B7" w14:textId="5632C658" w:rsidR="00BE1D59" w:rsidRPr="00E83220" w:rsidRDefault="00BE1D59" w:rsidP="00D51860">
      <w:pPr>
        <w:pStyle w:val="LabelPicture"/>
      </w:pPr>
      <w:bookmarkStart w:id="315" w:name="_Toc73106003"/>
      <w:bookmarkStart w:id="316" w:name="_Toc73107760"/>
      <w:bookmarkStart w:id="317" w:name="_Toc73109060"/>
      <w:bookmarkStart w:id="318" w:name="_Toc73109493"/>
      <w:bookmarkStart w:id="319" w:name="_Toc73109829"/>
      <w:bookmarkStart w:id="320" w:name="_Toc73110075"/>
      <w:bookmarkStart w:id="321" w:name="_Toc73452923"/>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5"/>
      <w:bookmarkEnd w:id="316"/>
      <w:bookmarkEnd w:id="317"/>
      <w:bookmarkEnd w:id="318"/>
      <w:bookmarkEnd w:id="319"/>
      <w:bookmarkEnd w:id="320"/>
      <w:bookmarkEnd w:id="321"/>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lastRenderedPageBreak/>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7F484240"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26E707B2" w:rsidR="00CF67B1" w:rsidRPr="00E83220" w:rsidRDefault="00AB6A62"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Pr="00E83220" w:rsidRDefault="00CF67B1" w:rsidP="0056307D">
      <w:pPr>
        <w:ind w:left="0" w:firstLine="0"/>
        <w:rPr>
          <w:rFonts w:ascii="Arial" w:hAnsi="Arial" w:cs="Arial"/>
        </w:rPr>
      </w:pPr>
    </w:p>
    <w:p w14:paraId="1879B3D2" w14:textId="1A13FF99" w:rsidR="00AB6A62" w:rsidRPr="00E83220" w:rsidRDefault="00AB6A62" w:rsidP="00CF67B1">
      <w:pPr>
        <w:ind w:left="0" w:firstLine="0"/>
        <w:jc w:val="center"/>
        <w:rPr>
          <w:rFonts w:ascii="Arial" w:hAnsi="Arial" w:cs="Arial"/>
        </w:rPr>
      </w:pPr>
    </w:p>
    <w:p w14:paraId="26BF55B4" w14:textId="16F0CAE5" w:rsidR="00AB6A62" w:rsidRPr="00E83220" w:rsidRDefault="00AB6A62" w:rsidP="00CF67B1">
      <w:pPr>
        <w:ind w:left="0" w:firstLine="0"/>
        <w:jc w:val="center"/>
        <w:rPr>
          <w:rFonts w:ascii="Arial" w:hAnsi="Arial" w:cs="Arial"/>
        </w:rPr>
      </w:pPr>
    </w:p>
    <w:p w14:paraId="7913E189" w14:textId="65418852" w:rsidR="00AB6A62" w:rsidRPr="00E83220" w:rsidRDefault="00AB6A62" w:rsidP="00CF67B1">
      <w:pPr>
        <w:ind w:left="0" w:firstLine="0"/>
        <w:jc w:val="center"/>
        <w:rPr>
          <w:rFonts w:ascii="Arial" w:hAnsi="Arial" w:cs="Arial"/>
        </w:rPr>
      </w:pPr>
    </w:p>
    <w:p w14:paraId="7CE728B5" w14:textId="77777777" w:rsidR="00AB6A62" w:rsidRPr="00E83220" w:rsidRDefault="00AB6A62" w:rsidP="00CF67B1">
      <w:pPr>
        <w:ind w:left="0" w:firstLine="0"/>
        <w:jc w:val="center"/>
        <w:rPr>
          <w:rFonts w:ascii="Arial" w:hAnsi="Arial" w:cs="Arial"/>
        </w:rPr>
      </w:pPr>
    </w:p>
    <w:p w14:paraId="0EC02CDB" w14:textId="6A1AE175" w:rsidR="00BE1D59" w:rsidRPr="00E83220" w:rsidRDefault="00CF67B1" w:rsidP="00D51860">
      <w:pPr>
        <w:pStyle w:val="LabelPicture"/>
      </w:pPr>
      <w:bookmarkStart w:id="322" w:name="_Toc73106004"/>
      <w:bookmarkStart w:id="323" w:name="_Toc73107761"/>
      <w:bookmarkStart w:id="324" w:name="_Toc73109061"/>
      <w:bookmarkStart w:id="325" w:name="_Toc73109494"/>
      <w:bookmarkStart w:id="326" w:name="_Toc73109830"/>
      <w:bookmarkStart w:id="327" w:name="_Toc73110076"/>
      <w:bookmarkStart w:id="328" w:name="_Toc73452924"/>
      <w:r w:rsidRPr="00E83220">
        <w:t>Gambar 4.1</w:t>
      </w:r>
      <w:r w:rsidR="009C39ED" w:rsidRPr="00E83220">
        <w:t>3</w:t>
      </w:r>
      <w:r w:rsidRPr="00E83220">
        <w:t xml:space="preserve"> Halaman Pelanggan</w:t>
      </w:r>
      <w:bookmarkEnd w:id="322"/>
      <w:bookmarkEnd w:id="323"/>
      <w:bookmarkEnd w:id="324"/>
      <w:bookmarkEnd w:id="325"/>
      <w:bookmarkEnd w:id="326"/>
      <w:bookmarkEnd w:id="327"/>
      <w:bookmarkEnd w:id="328"/>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61E01A3" w:rsidR="00C123CA" w:rsidRPr="00E83220"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0A0BABC7" w14:textId="54AA49CC" w:rsidR="00C123CA" w:rsidRPr="00E83220" w:rsidRDefault="00C123CA" w:rsidP="004C5E7F">
      <w:pPr>
        <w:ind w:left="0" w:firstLine="709"/>
        <w:jc w:val="center"/>
        <w:rPr>
          <w:rFonts w:ascii="Arial" w:hAnsi="Arial" w:cs="Arial"/>
        </w:rPr>
      </w:pPr>
    </w:p>
    <w:p w14:paraId="5F41658C" w14:textId="23DDEB08" w:rsidR="00C123CA" w:rsidRPr="00E83220" w:rsidRDefault="009C39ED" w:rsidP="004C5E7F">
      <w:pPr>
        <w:ind w:left="0" w:firstLine="709"/>
        <w:jc w:val="center"/>
        <w:rPr>
          <w:rFonts w:ascii="Arial" w:hAnsi="Arial" w:cs="Arial"/>
        </w:rPr>
      </w:pPr>
      <w:r w:rsidRPr="00E83220">
        <w:rPr>
          <w:rFonts w:ascii="Arial" w:hAnsi="Arial" w:cs="Arial"/>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5F292AAF" w14:textId="4DD92104" w:rsidR="00BE1D59" w:rsidRPr="00E83220" w:rsidRDefault="004C5E7F" w:rsidP="00D51860">
      <w:pPr>
        <w:pStyle w:val="LabelPicture"/>
      </w:pPr>
      <w:bookmarkStart w:id="329" w:name="_Toc73106005"/>
      <w:bookmarkStart w:id="330" w:name="_Toc73107762"/>
      <w:bookmarkStart w:id="331" w:name="_Toc73109062"/>
      <w:bookmarkStart w:id="332" w:name="_Toc73109495"/>
      <w:bookmarkStart w:id="333" w:name="_Toc73109831"/>
      <w:bookmarkStart w:id="334" w:name="_Toc73110077"/>
      <w:bookmarkStart w:id="335" w:name="_Toc73452925"/>
      <w:r w:rsidRPr="00E83220">
        <w:t>Gambar 4.1</w:t>
      </w:r>
      <w:r w:rsidR="00047F26" w:rsidRPr="00E83220">
        <w:t>4</w:t>
      </w:r>
      <w:r w:rsidRPr="00E83220">
        <w:t xml:space="preserve"> Halaman Tambah Pelanggan</w:t>
      </w:r>
      <w:bookmarkEnd w:id="329"/>
      <w:bookmarkEnd w:id="330"/>
      <w:bookmarkEnd w:id="331"/>
      <w:bookmarkEnd w:id="332"/>
      <w:bookmarkEnd w:id="333"/>
      <w:bookmarkEnd w:id="334"/>
      <w:bookmarkEnd w:id="335"/>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41888960"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13345714" w:rsidR="000F5D0F" w:rsidRPr="00E83220" w:rsidRDefault="009C39ED" w:rsidP="000F5D0F">
      <w:pPr>
        <w:ind w:left="1429"/>
        <w:rPr>
          <w:rFonts w:ascii="Arial" w:hAnsi="Arial" w:cs="Arial"/>
          <w:color w:val="000000" w:themeColor="text1"/>
        </w:rPr>
      </w:pPr>
      <w:r w:rsidRPr="00E83220">
        <w:rPr>
          <w:rFonts w:ascii="Arial" w:hAnsi="Arial" w:cs="Arial"/>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Pr="00E83220" w:rsidRDefault="000F5D0F" w:rsidP="00C123CA">
      <w:pPr>
        <w:rPr>
          <w:rFonts w:ascii="Arial" w:hAnsi="Arial" w:cs="Arial"/>
          <w:color w:val="000000" w:themeColor="text1"/>
        </w:rPr>
      </w:pPr>
      <w:r w:rsidRPr="00E83220">
        <w:rPr>
          <w:rFonts w:ascii="Arial" w:hAnsi="Arial" w:cs="Arial"/>
          <w:color w:val="000000" w:themeColor="text1"/>
        </w:rPr>
        <w:tab/>
      </w:r>
    </w:p>
    <w:p w14:paraId="4380D552" w14:textId="77777777" w:rsidR="009C39ED" w:rsidRPr="00E83220" w:rsidRDefault="009C39ED" w:rsidP="00D51860">
      <w:pPr>
        <w:pStyle w:val="LabelPicture"/>
      </w:pPr>
      <w:bookmarkStart w:id="336" w:name="_Toc73106006"/>
      <w:bookmarkStart w:id="337" w:name="_Toc73107763"/>
    </w:p>
    <w:p w14:paraId="360C2FBB" w14:textId="77777777" w:rsidR="009C39ED" w:rsidRPr="00E83220" w:rsidRDefault="009C39ED" w:rsidP="00D51860">
      <w:pPr>
        <w:pStyle w:val="LabelPicture"/>
      </w:pPr>
    </w:p>
    <w:p w14:paraId="09056BBE" w14:textId="77777777" w:rsidR="009C39ED" w:rsidRPr="00E83220" w:rsidRDefault="009C39ED" w:rsidP="00D51860">
      <w:pPr>
        <w:pStyle w:val="LabelPicture"/>
      </w:pPr>
    </w:p>
    <w:p w14:paraId="70B4C14E" w14:textId="64B92DE9" w:rsidR="009C39ED" w:rsidRPr="00E83220" w:rsidRDefault="009C39ED" w:rsidP="00D51860">
      <w:pPr>
        <w:pStyle w:val="LabelPicture"/>
      </w:pPr>
    </w:p>
    <w:p w14:paraId="2F232FB1" w14:textId="77777777" w:rsidR="009C39ED" w:rsidRPr="00E83220" w:rsidRDefault="009C39ED" w:rsidP="00D51860">
      <w:pPr>
        <w:pStyle w:val="LabelPicture"/>
      </w:pPr>
    </w:p>
    <w:p w14:paraId="1508B39A" w14:textId="6F5785E5" w:rsidR="009C39ED" w:rsidRPr="00E83220" w:rsidRDefault="001D370A" w:rsidP="00A628A5">
      <w:pPr>
        <w:pStyle w:val="LabelPicture"/>
      </w:pPr>
      <w:bookmarkStart w:id="338" w:name="_Toc73109063"/>
      <w:bookmarkStart w:id="339" w:name="_Toc73109496"/>
      <w:bookmarkStart w:id="340" w:name="_Toc73109832"/>
      <w:bookmarkStart w:id="341" w:name="_Toc73110078"/>
      <w:bookmarkStart w:id="342" w:name="_Toc73452926"/>
      <w:r w:rsidRPr="00E83220">
        <w:t>Gambar 4.1</w:t>
      </w:r>
      <w:r w:rsidR="00047F26" w:rsidRPr="00E83220">
        <w:t>5</w:t>
      </w:r>
      <w:r w:rsidRPr="00E83220">
        <w:t xml:space="preserve"> Halaman Teknisi</w:t>
      </w:r>
      <w:bookmarkEnd w:id="336"/>
      <w:bookmarkEnd w:id="337"/>
      <w:bookmarkEnd w:id="338"/>
      <w:bookmarkEnd w:id="339"/>
      <w:bookmarkEnd w:id="340"/>
      <w:bookmarkEnd w:id="341"/>
      <w:bookmarkEnd w:id="342"/>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Tambah Teknisi</w:t>
      </w:r>
    </w:p>
    <w:p w14:paraId="7F0C61E6" w14:textId="2F08B174"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2362A9C7" w14:textId="77777777" w:rsidR="00C11DAA" w:rsidRPr="00E83220" w:rsidRDefault="00C11DAA" w:rsidP="00A80A9F">
      <w:pPr>
        <w:pStyle w:val="ListParagraph"/>
        <w:ind w:left="0" w:firstLine="709"/>
        <w:rPr>
          <w:rFonts w:ascii="Arial" w:hAnsi="Arial" w:cs="Arial"/>
          <w:color w:val="000000" w:themeColor="text1"/>
        </w:rPr>
      </w:pPr>
    </w:p>
    <w:p w14:paraId="4D5CDB95" w14:textId="71064DEC" w:rsidR="00A80A9F" w:rsidRPr="00E83220" w:rsidRDefault="001D3689" w:rsidP="00A80A9F">
      <w:pPr>
        <w:ind w:left="1429"/>
        <w:rPr>
          <w:rFonts w:ascii="Arial" w:hAnsi="Arial" w:cs="Arial"/>
          <w:color w:val="000000" w:themeColor="text1"/>
        </w:rPr>
      </w:pPr>
      <w:r w:rsidRPr="00E83220">
        <w:rPr>
          <w:rFonts w:ascii="Arial" w:hAnsi="Arial" w:cs="Arial"/>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Pr="00E83220" w:rsidRDefault="00A80A9F" w:rsidP="00A80A9F">
      <w:pPr>
        <w:rPr>
          <w:rFonts w:ascii="Arial" w:hAnsi="Arial" w:cs="Arial"/>
          <w:color w:val="000000" w:themeColor="text1"/>
        </w:rPr>
      </w:pPr>
    </w:p>
    <w:p w14:paraId="66018A37" w14:textId="7B6D6D3B" w:rsidR="00E56F6B" w:rsidRPr="00E83220" w:rsidRDefault="00E56F6B" w:rsidP="00A80A9F">
      <w:pPr>
        <w:rPr>
          <w:rFonts w:ascii="Arial" w:hAnsi="Arial" w:cs="Arial"/>
          <w:color w:val="000000" w:themeColor="text1"/>
        </w:rPr>
      </w:pPr>
    </w:p>
    <w:p w14:paraId="33963A0C" w14:textId="581D7320" w:rsidR="00C123CA" w:rsidRPr="00E83220" w:rsidRDefault="00C123CA" w:rsidP="00A80A9F">
      <w:pPr>
        <w:rPr>
          <w:rFonts w:ascii="Arial" w:hAnsi="Arial" w:cs="Arial"/>
          <w:color w:val="000000" w:themeColor="text1"/>
        </w:rPr>
      </w:pPr>
    </w:p>
    <w:p w14:paraId="4D06C03B" w14:textId="1709801C" w:rsidR="00C123CA" w:rsidRPr="00E83220" w:rsidRDefault="00C123CA" w:rsidP="00A80A9F">
      <w:pPr>
        <w:rPr>
          <w:rFonts w:ascii="Arial" w:hAnsi="Arial" w:cs="Arial"/>
          <w:color w:val="000000" w:themeColor="text1"/>
        </w:rPr>
      </w:pPr>
    </w:p>
    <w:p w14:paraId="6284827E" w14:textId="76B57E7D" w:rsidR="00C123CA" w:rsidRPr="00E83220" w:rsidRDefault="00C123CA" w:rsidP="00A80A9F">
      <w:pPr>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19210147" w14:textId="1B17F81C" w:rsidR="00A80A9F" w:rsidRPr="00E83220" w:rsidRDefault="00970ADB" w:rsidP="00D51860">
      <w:pPr>
        <w:pStyle w:val="LabelPicture"/>
      </w:pPr>
      <w:bookmarkStart w:id="343" w:name="_Toc73106007"/>
      <w:bookmarkStart w:id="344" w:name="_Toc73107764"/>
      <w:bookmarkStart w:id="345" w:name="_Toc73109064"/>
      <w:bookmarkStart w:id="346" w:name="_Toc73109497"/>
      <w:bookmarkStart w:id="347" w:name="_Toc73109833"/>
      <w:bookmarkStart w:id="348" w:name="_Toc73110079"/>
      <w:bookmarkStart w:id="349" w:name="_Toc73452927"/>
      <w:r w:rsidRPr="00E83220">
        <w:t>Gambar 4.16 Halaman Tambah Teknisi</w:t>
      </w:r>
      <w:bookmarkEnd w:id="343"/>
      <w:bookmarkEnd w:id="344"/>
      <w:bookmarkEnd w:id="345"/>
      <w:bookmarkEnd w:id="346"/>
      <w:bookmarkEnd w:id="347"/>
      <w:bookmarkEnd w:id="348"/>
      <w:bookmarkEnd w:id="349"/>
    </w:p>
    <w:p w14:paraId="01960239" w14:textId="77777777"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221BE374"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2B959FEE" w14:textId="1A2526DC"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1E5087A3">
            <wp:simplePos x="0" y="0"/>
            <wp:positionH relativeFrom="page">
              <wp:align>center</wp:align>
            </wp:positionH>
            <wp:positionV relativeFrom="paragraph">
              <wp:posOffset>157480</wp:posOffset>
            </wp:positionV>
            <wp:extent cx="2738755" cy="1729740"/>
            <wp:effectExtent l="0" t="0" r="4445" b="381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38755"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4EFC8DE4" w:rsidR="006C4613" w:rsidRDefault="006C4613" w:rsidP="003C3704">
      <w:pPr>
        <w:pStyle w:val="ListParagraph"/>
        <w:ind w:left="0" w:firstLine="709"/>
        <w:rPr>
          <w:rFonts w:ascii="Arial" w:hAnsi="Arial" w:cs="Arial"/>
          <w:color w:val="000000" w:themeColor="text1"/>
        </w:rPr>
      </w:pPr>
    </w:p>
    <w:p w14:paraId="255761DA" w14:textId="33C337AB" w:rsidR="006C4613" w:rsidRDefault="006C4613" w:rsidP="003C3704">
      <w:pPr>
        <w:pStyle w:val="ListParagraph"/>
        <w:ind w:left="0" w:firstLine="709"/>
        <w:rPr>
          <w:rFonts w:ascii="Arial" w:hAnsi="Arial" w:cs="Arial"/>
          <w:color w:val="000000" w:themeColor="text1"/>
        </w:rPr>
      </w:pPr>
    </w:p>
    <w:p w14:paraId="6B6BD488" w14:textId="6DFD2B3A" w:rsidR="006C4613" w:rsidRDefault="006C4613" w:rsidP="003C3704">
      <w:pPr>
        <w:pStyle w:val="ListParagraph"/>
        <w:ind w:left="0" w:firstLine="709"/>
        <w:rPr>
          <w:rFonts w:ascii="Arial" w:hAnsi="Arial" w:cs="Arial"/>
          <w:color w:val="000000" w:themeColor="text1"/>
        </w:rPr>
      </w:pPr>
    </w:p>
    <w:p w14:paraId="0714C33D" w14:textId="11D7AAC6"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2B3E8FF3" w:rsidR="006C4613" w:rsidRPr="00E83220" w:rsidRDefault="006C4613" w:rsidP="003C3704">
      <w:pPr>
        <w:pStyle w:val="ListParagraph"/>
        <w:ind w:left="0" w:firstLine="709"/>
        <w:rPr>
          <w:rFonts w:ascii="Arial" w:hAnsi="Arial" w:cs="Arial"/>
          <w:color w:val="000000" w:themeColor="text1"/>
        </w:rPr>
      </w:pPr>
    </w:p>
    <w:p w14:paraId="2B0C4855" w14:textId="77AFD991" w:rsidR="009E6647" w:rsidRPr="006C4613" w:rsidRDefault="009E6647" w:rsidP="006C4613">
      <w:pPr>
        <w:ind w:left="0" w:firstLine="0"/>
        <w:rPr>
          <w:rFonts w:ascii="Arial" w:hAnsi="Arial" w:cs="Arial"/>
          <w:color w:val="000000" w:themeColor="text1"/>
        </w:rPr>
      </w:pPr>
    </w:p>
    <w:p w14:paraId="2BDC6913" w14:textId="77777777" w:rsidR="009E6647" w:rsidRPr="00E83220" w:rsidRDefault="009E6647" w:rsidP="00C30136">
      <w:pPr>
        <w:ind w:left="0" w:firstLine="0"/>
        <w:rPr>
          <w:rFonts w:ascii="Arial" w:hAnsi="Arial" w:cs="Arial"/>
          <w:color w:val="000000" w:themeColor="text1"/>
        </w:rPr>
      </w:pPr>
    </w:p>
    <w:p w14:paraId="25477A40" w14:textId="7915FD00" w:rsidR="00010311" w:rsidRPr="00E83220" w:rsidRDefault="00010311" w:rsidP="00D51860">
      <w:pPr>
        <w:pStyle w:val="LabelPicture"/>
      </w:pPr>
      <w:bookmarkStart w:id="350" w:name="_Toc73106008"/>
      <w:bookmarkStart w:id="351" w:name="_Toc73107765"/>
      <w:bookmarkStart w:id="352" w:name="_Toc73109065"/>
      <w:bookmarkStart w:id="353" w:name="_Toc73109498"/>
      <w:bookmarkStart w:id="354" w:name="_Toc73109834"/>
      <w:bookmarkStart w:id="355" w:name="_Toc73110080"/>
      <w:bookmarkStart w:id="356" w:name="_Toc73452928"/>
      <w:r w:rsidRPr="00E83220">
        <w:t>Gambar 4.1</w:t>
      </w:r>
      <w:r w:rsidR="00047F26" w:rsidRPr="00E83220">
        <w:t>7</w:t>
      </w:r>
      <w:r w:rsidRPr="00E83220">
        <w:t xml:space="preserve"> Halaman Tambah Jasa</w:t>
      </w:r>
      <w:bookmarkEnd w:id="350"/>
      <w:bookmarkEnd w:id="351"/>
      <w:bookmarkEnd w:id="352"/>
      <w:bookmarkEnd w:id="353"/>
      <w:bookmarkEnd w:id="354"/>
      <w:bookmarkEnd w:id="355"/>
      <w:bookmarkEnd w:id="356"/>
    </w:p>
    <w:p w14:paraId="741BCEA0" w14:textId="4F22922F"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0F4AD871" w14:textId="5AB8AAA4" w:rsidR="00354E4D" w:rsidRPr="00E83220" w:rsidRDefault="00354E4D" w:rsidP="00354E4D">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p>
    <w:p w14:paraId="0554414A" w14:textId="46B3E5E8" w:rsidR="007D60F3" w:rsidRPr="00E83220" w:rsidRDefault="007D60F3" w:rsidP="007D60F3">
      <w:pPr>
        <w:rPr>
          <w:rFonts w:ascii="Arial" w:hAnsi="Arial" w:cs="Arial"/>
          <w:color w:val="000000" w:themeColor="text1"/>
        </w:rPr>
      </w:pPr>
    </w:p>
    <w:p w14:paraId="221A70A3" w14:textId="7D5D1DD8" w:rsidR="007D60F3" w:rsidRPr="00E83220" w:rsidRDefault="007D60F3" w:rsidP="007D60F3">
      <w:pPr>
        <w:rPr>
          <w:rFonts w:ascii="Arial" w:hAnsi="Arial" w:cs="Arial"/>
          <w:color w:val="000000" w:themeColor="text1"/>
        </w:rPr>
      </w:pPr>
    </w:p>
    <w:p w14:paraId="557044A5" w14:textId="400FC1A7" w:rsidR="009A53D8" w:rsidRDefault="009A53D8" w:rsidP="009A53D8">
      <w:pPr>
        <w:pStyle w:val="LabelPicture"/>
        <w:ind w:left="0" w:firstLine="0"/>
        <w:jc w:val="both"/>
      </w:pPr>
      <w:bookmarkStart w:id="357" w:name="_Toc73106009"/>
      <w:bookmarkStart w:id="358" w:name="_Toc73107766"/>
      <w:bookmarkStart w:id="359" w:name="_Toc73109066"/>
      <w:bookmarkStart w:id="360" w:name="_Toc73109499"/>
      <w:bookmarkStart w:id="361" w:name="_Toc73109835"/>
      <w:bookmarkStart w:id="362" w:name="_Toc73110081"/>
      <w:bookmarkStart w:id="363" w:name="_Toc73452929"/>
    </w:p>
    <w:p w14:paraId="4346A3ED" w14:textId="3784FA83" w:rsidR="009A53D8" w:rsidRDefault="009A53D8" w:rsidP="00D51860">
      <w:pPr>
        <w:pStyle w:val="LabelPicture"/>
      </w:pPr>
      <w:r>
        <w:rPr>
          <w:noProof/>
        </w:rPr>
        <w:lastRenderedPageBreak/>
        <w:drawing>
          <wp:anchor distT="0" distB="0" distL="114300" distR="114300" simplePos="0" relativeHeight="251793408" behindDoc="0" locked="0" layoutInCell="1" allowOverlap="1" wp14:anchorId="0F996A22" wp14:editId="05D3E39C">
            <wp:simplePos x="0" y="0"/>
            <wp:positionH relativeFrom="page">
              <wp:align>center</wp:align>
            </wp:positionH>
            <wp:positionV relativeFrom="paragraph">
              <wp:posOffset>12700</wp:posOffset>
            </wp:positionV>
            <wp:extent cx="2667000" cy="1680210"/>
            <wp:effectExtent l="0" t="0" r="0"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67000" cy="1680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88FF7" w14:textId="59BD2AA1" w:rsidR="009A53D8" w:rsidRDefault="009A53D8" w:rsidP="00D51860">
      <w:pPr>
        <w:pStyle w:val="LabelPicture"/>
      </w:pPr>
    </w:p>
    <w:p w14:paraId="3D6B1F6C" w14:textId="77777777" w:rsidR="009A53D8" w:rsidRDefault="009A53D8" w:rsidP="00D51860">
      <w:pPr>
        <w:pStyle w:val="LabelPicture"/>
      </w:pPr>
    </w:p>
    <w:p w14:paraId="32FED170" w14:textId="77777777"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7777777" w:rsidR="009A53D8" w:rsidRDefault="009A53D8" w:rsidP="009A53D8">
      <w:pPr>
        <w:pStyle w:val="LabelPicture"/>
        <w:ind w:left="0" w:firstLine="0"/>
        <w:jc w:val="both"/>
      </w:pPr>
    </w:p>
    <w:p w14:paraId="276DAEDE" w14:textId="0D1CFFEA" w:rsidR="009E6647" w:rsidRPr="00E83220" w:rsidRDefault="007D60F3" w:rsidP="00D51860">
      <w:pPr>
        <w:pStyle w:val="LabelPicture"/>
      </w:pPr>
      <w:r w:rsidRPr="00E83220">
        <w:t>Gambar 4.1</w:t>
      </w:r>
      <w:r w:rsidR="00047F26" w:rsidRPr="00E83220">
        <w:t>8</w:t>
      </w:r>
      <w:r w:rsidRPr="00E83220">
        <w:t xml:space="preserve"> Halaman Tambah Jasa</w:t>
      </w:r>
      <w:bookmarkEnd w:id="357"/>
      <w:bookmarkEnd w:id="358"/>
      <w:bookmarkEnd w:id="359"/>
      <w:bookmarkEnd w:id="360"/>
      <w:bookmarkEnd w:id="361"/>
      <w:bookmarkEnd w:id="362"/>
      <w:bookmarkEnd w:id="363"/>
    </w:p>
    <w:p w14:paraId="29DFC7F6" w14:textId="77777777"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79A38040"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26A73C00" w:rsidR="0013382D" w:rsidRPr="00E83220" w:rsidRDefault="00626E60"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Pr="00E83220" w:rsidRDefault="0013382D" w:rsidP="0013382D">
      <w:pPr>
        <w:rPr>
          <w:rFonts w:ascii="Arial" w:hAnsi="Arial" w:cs="Arial"/>
          <w:color w:val="000000" w:themeColor="text1"/>
        </w:rPr>
      </w:pPr>
    </w:p>
    <w:p w14:paraId="27B1C869" w14:textId="5930FFBE" w:rsidR="004E714B" w:rsidRPr="00E83220" w:rsidRDefault="004E714B" w:rsidP="0013382D">
      <w:pPr>
        <w:rPr>
          <w:rFonts w:ascii="Arial" w:hAnsi="Arial" w:cs="Arial"/>
          <w:color w:val="000000" w:themeColor="text1"/>
        </w:rPr>
      </w:pPr>
    </w:p>
    <w:p w14:paraId="55BFE06B" w14:textId="64A0ED43" w:rsidR="004E714B" w:rsidRPr="00E83220" w:rsidRDefault="004E714B" w:rsidP="0013382D">
      <w:pPr>
        <w:rPr>
          <w:rFonts w:ascii="Arial" w:hAnsi="Arial" w:cs="Arial"/>
          <w:color w:val="000000" w:themeColor="text1"/>
        </w:rPr>
      </w:pPr>
    </w:p>
    <w:p w14:paraId="5927FE13" w14:textId="6E4B0028" w:rsidR="004E714B" w:rsidRPr="00E83220" w:rsidRDefault="004E714B" w:rsidP="0013382D">
      <w:pPr>
        <w:rPr>
          <w:rFonts w:ascii="Arial" w:hAnsi="Arial" w:cs="Arial"/>
          <w:color w:val="000000" w:themeColor="text1"/>
        </w:rPr>
      </w:pPr>
    </w:p>
    <w:p w14:paraId="4E51F5E4" w14:textId="60EF189B" w:rsidR="004E714B" w:rsidRPr="00E83220" w:rsidRDefault="004E714B" w:rsidP="0013382D">
      <w:pPr>
        <w:rPr>
          <w:rFonts w:ascii="Arial" w:hAnsi="Arial" w:cs="Arial"/>
          <w:color w:val="000000" w:themeColor="text1"/>
        </w:rPr>
      </w:pPr>
    </w:p>
    <w:p w14:paraId="43186B41" w14:textId="1AD7873D" w:rsidR="004E714B" w:rsidRPr="00E83220" w:rsidRDefault="004E714B" w:rsidP="0013382D">
      <w:pPr>
        <w:rPr>
          <w:rFonts w:ascii="Arial" w:hAnsi="Arial" w:cs="Arial"/>
          <w:color w:val="000000" w:themeColor="text1"/>
        </w:rPr>
      </w:pPr>
    </w:p>
    <w:p w14:paraId="13EB1F4E" w14:textId="463CA9A3" w:rsidR="004E714B" w:rsidRPr="00E83220" w:rsidRDefault="004E714B" w:rsidP="0013382D">
      <w:pPr>
        <w:rPr>
          <w:rFonts w:ascii="Arial" w:hAnsi="Arial" w:cs="Arial"/>
          <w:color w:val="000000" w:themeColor="text1"/>
        </w:rPr>
      </w:pPr>
    </w:p>
    <w:p w14:paraId="655B2C4B" w14:textId="14899C22" w:rsidR="00C30136" w:rsidRPr="00E83220" w:rsidRDefault="0013382D" w:rsidP="00D51860">
      <w:pPr>
        <w:pStyle w:val="LabelPicture"/>
      </w:pPr>
      <w:bookmarkStart w:id="364" w:name="_Toc73106010"/>
      <w:bookmarkStart w:id="365" w:name="_Toc73107767"/>
      <w:bookmarkStart w:id="366" w:name="_Toc73109067"/>
      <w:bookmarkStart w:id="367" w:name="_Toc73109500"/>
      <w:bookmarkStart w:id="368" w:name="_Toc73109836"/>
      <w:bookmarkStart w:id="369" w:name="_Toc73110082"/>
      <w:bookmarkStart w:id="370" w:name="_Toc73452930"/>
      <w:r w:rsidRPr="00E83220">
        <w:t>Gambar 4.1</w:t>
      </w:r>
      <w:r w:rsidR="00047F26" w:rsidRPr="00E83220">
        <w:t>9</w:t>
      </w:r>
      <w:r w:rsidRPr="00E83220">
        <w:t xml:space="preserve"> Halaman </w:t>
      </w:r>
      <w:r w:rsidR="00750ABE" w:rsidRPr="00E83220">
        <w:rPr>
          <w:i/>
          <w:iCs/>
        </w:rPr>
        <w:t>Order</w:t>
      </w:r>
      <w:r w:rsidRPr="00E83220">
        <w:rPr>
          <w:i/>
          <w:iCs/>
        </w:rPr>
        <w:t>s</w:t>
      </w:r>
      <w:bookmarkEnd w:id="364"/>
      <w:bookmarkEnd w:id="365"/>
      <w:bookmarkEnd w:id="366"/>
      <w:bookmarkEnd w:id="367"/>
      <w:bookmarkEnd w:id="368"/>
      <w:bookmarkEnd w:id="369"/>
      <w:bookmarkEnd w:id="370"/>
    </w:p>
    <w:p w14:paraId="3EBC1F9F" w14:textId="2B17AAA6" w:rsidR="00C30136" w:rsidRPr="00E83220" w:rsidRDefault="00C30136" w:rsidP="00C21F90">
      <w:pPr>
        <w:ind w:left="0" w:firstLine="0"/>
        <w:rPr>
          <w:rFonts w:ascii="Arial" w:hAnsi="Arial" w:cs="Arial"/>
          <w:color w:val="000000" w:themeColor="text1"/>
        </w:rPr>
      </w:pPr>
    </w:p>
    <w:p w14:paraId="2F302E4F" w14:textId="3335F815"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067611E" w14:textId="6CA22AB2"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4F8FD92F" w:rsidR="00C21F90" w:rsidRPr="00E83220" w:rsidRDefault="00F76BEC"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sidRPr="00E83220">
        <w:rPr>
          <w:rFonts w:ascii="Arial" w:hAnsi="Arial" w:cs="Arial"/>
          <w:color w:val="000000" w:themeColor="text1"/>
        </w:rPr>
        <w:tab/>
      </w:r>
    </w:p>
    <w:p w14:paraId="2ABCF9F8" w14:textId="0448D97C" w:rsidR="004E714B" w:rsidRPr="00E83220" w:rsidRDefault="004E714B" w:rsidP="00A062D8">
      <w:pPr>
        <w:ind w:left="0" w:firstLine="0"/>
        <w:jc w:val="center"/>
        <w:rPr>
          <w:rFonts w:ascii="Arial" w:hAnsi="Arial" w:cs="Arial"/>
          <w:color w:val="000000" w:themeColor="text1"/>
        </w:rPr>
      </w:pPr>
    </w:p>
    <w:p w14:paraId="5D84E148" w14:textId="5BF66497" w:rsidR="00F76BEC" w:rsidRPr="00E83220" w:rsidRDefault="00F76BEC" w:rsidP="00D51860">
      <w:pPr>
        <w:pStyle w:val="LabelPicture"/>
      </w:pPr>
      <w:bookmarkStart w:id="371" w:name="_Toc73106011"/>
      <w:bookmarkStart w:id="372" w:name="_Toc73107768"/>
    </w:p>
    <w:p w14:paraId="5F2FDCFC" w14:textId="77777777" w:rsidR="00F76BEC" w:rsidRPr="00E83220" w:rsidRDefault="00F76BEC" w:rsidP="00D51860">
      <w:pPr>
        <w:pStyle w:val="LabelPicture"/>
      </w:pPr>
    </w:p>
    <w:p w14:paraId="35CF4C82" w14:textId="77777777" w:rsidR="00F76BEC" w:rsidRPr="00E83220" w:rsidRDefault="00F76BEC" w:rsidP="00D51860">
      <w:pPr>
        <w:pStyle w:val="LabelPicture"/>
      </w:pPr>
    </w:p>
    <w:p w14:paraId="41A109EE" w14:textId="77777777" w:rsidR="00F76BEC" w:rsidRPr="00E83220" w:rsidRDefault="00F76BEC" w:rsidP="00D51860">
      <w:pPr>
        <w:pStyle w:val="LabelPicture"/>
      </w:pPr>
    </w:p>
    <w:p w14:paraId="3F96AFDD" w14:textId="3E972C92" w:rsidR="00E31685" w:rsidRPr="00E83220" w:rsidRDefault="00A062D8" w:rsidP="00D51860">
      <w:pPr>
        <w:pStyle w:val="LabelPicture"/>
      </w:pPr>
      <w:bookmarkStart w:id="373" w:name="_Toc73109068"/>
      <w:bookmarkStart w:id="374" w:name="_Toc73109501"/>
      <w:bookmarkStart w:id="375" w:name="_Toc73109837"/>
      <w:bookmarkStart w:id="376" w:name="_Toc73110083"/>
      <w:bookmarkStart w:id="377" w:name="_Toc73452931"/>
      <w:r w:rsidRPr="00E83220">
        <w:t>Gambar 4.</w:t>
      </w:r>
      <w:r w:rsidR="00047F26" w:rsidRPr="00E83220">
        <w:t>20</w:t>
      </w:r>
      <w:r w:rsidRPr="00E83220">
        <w:t xml:space="preserve"> Halaman Tambah </w:t>
      </w:r>
      <w:r w:rsidR="00750ABE" w:rsidRPr="00E83220">
        <w:rPr>
          <w:i/>
          <w:iCs/>
        </w:rPr>
        <w:t>Order</w:t>
      </w:r>
      <w:r w:rsidRPr="00E83220">
        <w:rPr>
          <w:i/>
          <w:iCs/>
        </w:rPr>
        <w:t>s</w:t>
      </w:r>
      <w:bookmarkEnd w:id="371"/>
      <w:bookmarkEnd w:id="372"/>
      <w:bookmarkEnd w:id="373"/>
      <w:bookmarkEnd w:id="374"/>
      <w:bookmarkEnd w:id="375"/>
      <w:bookmarkEnd w:id="376"/>
      <w:bookmarkEnd w:id="377"/>
    </w:p>
    <w:p w14:paraId="0AEB0643" w14:textId="77777777" w:rsidR="004E714B" w:rsidRPr="00E83220" w:rsidRDefault="004E714B" w:rsidP="004E714B">
      <w:pPr>
        <w:ind w:left="0" w:firstLine="0"/>
        <w:jc w:val="center"/>
        <w:rPr>
          <w:rFonts w:ascii="Arial" w:hAnsi="Arial" w:cs="Arial"/>
          <w:color w:val="000000" w:themeColor="text1"/>
        </w:rPr>
      </w:pPr>
    </w:p>
    <w:p w14:paraId="12E59A6A" w14:textId="0ACBB1F8"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02A22CAD"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h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7C60DC23" w:rsidR="00B2432E" w:rsidRPr="00E83220" w:rsidRDefault="00B2432E" w:rsidP="007D60F3">
      <w:pPr>
        <w:ind w:left="0" w:firstLine="0"/>
        <w:rPr>
          <w:rFonts w:ascii="Arial" w:hAnsi="Arial" w:cs="Arial"/>
          <w:color w:val="000000" w:themeColor="text1"/>
        </w:rPr>
      </w:pPr>
    </w:p>
    <w:p w14:paraId="06B663AB" w14:textId="3BB7B57D" w:rsidR="00B2432E" w:rsidRPr="00E83220" w:rsidRDefault="00A76490"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2D765FC0" w14:textId="55D13562" w:rsidR="00B2432E" w:rsidRPr="00E83220" w:rsidRDefault="00B2432E" w:rsidP="00D51860">
      <w:pPr>
        <w:pStyle w:val="LabelPicture"/>
      </w:pPr>
      <w:bookmarkStart w:id="378" w:name="_Toc73106012"/>
      <w:bookmarkStart w:id="379" w:name="_Toc73107769"/>
      <w:bookmarkStart w:id="380" w:name="_Toc73109069"/>
      <w:bookmarkStart w:id="381" w:name="_Toc73109502"/>
      <w:bookmarkStart w:id="382" w:name="_Toc73109838"/>
      <w:bookmarkStart w:id="383" w:name="_Toc73110084"/>
      <w:bookmarkStart w:id="384" w:name="_Toc73452932"/>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8"/>
      <w:bookmarkEnd w:id="379"/>
      <w:bookmarkEnd w:id="380"/>
      <w:bookmarkEnd w:id="381"/>
      <w:bookmarkEnd w:id="382"/>
      <w:bookmarkEnd w:id="383"/>
      <w:bookmarkEnd w:id="384"/>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25809063"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0C251DB3" w14:textId="6EFE8D3E" w:rsidR="004E2A5A" w:rsidRPr="00E83220" w:rsidRDefault="00334557" w:rsidP="00D51860">
      <w:pPr>
        <w:pStyle w:val="LabelPicture"/>
      </w:pPr>
      <w:bookmarkStart w:id="385" w:name="_Toc73106013"/>
      <w:bookmarkStart w:id="386" w:name="_Toc73107770"/>
      <w:bookmarkStart w:id="387" w:name="_Toc73109070"/>
      <w:bookmarkStart w:id="388" w:name="_Toc73109503"/>
      <w:bookmarkStart w:id="389" w:name="_Toc73109839"/>
      <w:bookmarkStart w:id="390" w:name="_Toc73110085"/>
      <w:bookmarkStart w:id="391" w:name="_Toc73452933"/>
      <w:r w:rsidRPr="00E83220">
        <w:t>Gambar 4.2</w:t>
      </w:r>
      <w:r w:rsidR="00EC681D" w:rsidRPr="00E83220">
        <w:t>2</w:t>
      </w:r>
      <w:r w:rsidRPr="00E83220">
        <w:t xml:space="preserve"> Halaman Saran</w:t>
      </w:r>
      <w:bookmarkEnd w:id="385"/>
      <w:bookmarkEnd w:id="386"/>
      <w:bookmarkEnd w:id="387"/>
      <w:bookmarkEnd w:id="388"/>
      <w:bookmarkEnd w:id="389"/>
      <w:bookmarkEnd w:id="390"/>
      <w:bookmarkEnd w:id="391"/>
    </w:p>
    <w:p w14:paraId="0AC04D06" w14:textId="77777777" w:rsidR="00EC681D" w:rsidRPr="00E83220" w:rsidRDefault="00EC681D" w:rsidP="00EC681D">
      <w:pPr>
        <w:pStyle w:val="LabelPicture"/>
        <w:jc w:val="both"/>
      </w:pPr>
    </w:p>
    <w:p w14:paraId="65FB60A0" w14:textId="2E56ECBE"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Balas Saran</w:t>
      </w:r>
    </w:p>
    <w:p w14:paraId="15813247" w14:textId="32490DFB"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10769908" w14:textId="13822D46" w:rsidR="00EC681D" w:rsidRPr="00E83220" w:rsidRDefault="00EC681D" w:rsidP="004E2A5A">
      <w:pPr>
        <w:pStyle w:val="ListParagraph"/>
        <w:ind w:left="0" w:firstLine="709"/>
        <w:rPr>
          <w:rFonts w:ascii="Arial" w:hAnsi="Arial" w:cs="Arial"/>
          <w:color w:val="000000" w:themeColor="text1"/>
        </w:rPr>
      </w:pPr>
    </w:p>
    <w:p w14:paraId="040F90E1" w14:textId="18F31046" w:rsidR="00EC681D" w:rsidRPr="00E83220" w:rsidRDefault="00EC681D" w:rsidP="004E2A5A">
      <w:pPr>
        <w:pStyle w:val="ListParagraph"/>
        <w:ind w:left="0" w:firstLine="709"/>
        <w:rPr>
          <w:rFonts w:ascii="Arial" w:hAnsi="Arial" w:cs="Arial"/>
          <w:color w:val="000000" w:themeColor="text1"/>
        </w:rPr>
      </w:pPr>
    </w:p>
    <w:p w14:paraId="2391F881" w14:textId="4E32CBEE" w:rsidR="004E2A5A" w:rsidRPr="00E83220" w:rsidRDefault="004E2A5A" w:rsidP="004E2A5A">
      <w:pPr>
        <w:pStyle w:val="ListParagraph"/>
        <w:ind w:left="709" w:firstLine="0"/>
        <w:rPr>
          <w:rFonts w:ascii="Arial" w:hAnsi="Arial" w:cs="Arial"/>
          <w:color w:val="000000" w:themeColor="text1"/>
        </w:rPr>
      </w:pPr>
    </w:p>
    <w:p w14:paraId="7482C4B6" w14:textId="762EDC18" w:rsidR="00EC681D" w:rsidRPr="00E83220" w:rsidRDefault="00EC681D" w:rsidP="00D51860">
      <w:pPr>
        <w:pStyle w:val="LabelPicture"/>
      </w:pPr>
      <w:bookmarkStart w:id="392" w:name="_Toc73106014"/>
      <w:bookmarkStart w:id="393" w:name="_Toc73107771"/>
    </w:p>
    <w:p w14:paraId="3547A47C" w14:textId="65F91CB7" w:rsidR="00EC681D" w:rsidRPr="00E83220" w:rsidRDefault="00EC681D" w:rsidP="00D51860">
      <w:pPr>
        <w:pStyle w:val="LabelPicture"/>
      </w:pPr>
      <w:bookmarkStart w:id="394" w:name="_Toc73109071"/>
      <w:bookmarkStart w:id="395" w:name="_Toc73109504"/>
      <w:bookmarkStart w:id="396" w:name="_Toc73109840"/>
      <w:bookmarkStart w:id="397" w:name="_Toc73110086"/>
      <w:bookmarkStart w:id="398" w:name="_Toc73452934"/>
      <w:r w:rsidRPr="00E83220">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4"/>
      <w:bookmarkEnd w:id="395"/>
      <w:bookmarkEnd w:id="396"/>
      <w:bookmarkEnd w:id="397"/>
      <w:bookmarkEnd w:id="398"/>
    </w:p>
    <w:p w14:paraId="333F074A" w14:textId="032A3EE8" w:rsidR="00EC681D" w:rsidRPr="00E83220" w:rsidRDefault="00EC681D" w:rsidP="00D51860">
      <w:pPr>
        <w:pStyle w:val="LabelPicture"/>
      </w:pPr>
    </w:p>
    <w:p w14:paraId="79A18DBC" w14:textId="77777777" w:rsidR="00EC681D" w:rsidRPr="00E83220" w:rsidRDefault="00EC681D" w:rsidP="00D51860">
      <w:pPr>
        <w:pStyle w:val="LabelPicture"/>
      </w:pPr>
    </w:p>
    <w:p w14:paraId="0DEC8CE8" w14:textId="77777777" w:rsidR="00EC681D" w:rsidRPr="00E83220" w:rsidRDefault="00EC681D" w:rsidP="00D51860">
      <w:pPr>
        <w:pStyle w:val="LabelPicture"/>
      </w:pPr>
    </w:p>
    <w:p w14:paraId="0FB48DCB" w14:textId="77777777" w:rsidR="00EC681D" w:rsidRPr="00E83220" w:rsidRDefault="00EC681D" w:rsidP="00D51860">
      <w:pPr>
        <w:pStyle w:val="LabelPicture"/>
      </w:pPr>
    </w:p>
    <w:p w14:paraId="37AD8C6B" w14:textId="77777777" w:rsidR="00EC681D" w:rsidRPr="00E83220" w:rsidRDefault="00EC681D" w:rsidP="00D51860">
      <w:pPr>
        <w:pStyle w:val="LabelPicture"/>
      </w:pPr>
    </w:p>
    <w:p w14:paraId="74AB4CB8" w14:textId="1CB06F61" w:rsidR="004E2A5A" w:rsidRPr="00E83220" w:rsidRDefault="004F2A54" w:rsidP="00D51860">
      <w:pPr>
        <w:pStyle w:val="LabelPicture"/>
      </w:pPr>
      <w:bookmarkStart w:id="399" w:name="_Toc73109072"/>
      <w:bookmarkStart w:id="400" w:name="_Toc73109505"/>
      <w:bookmarkStart w:id="401" w:name="_Toc73109841"/>
      <w:bookmarkStart w:id="402" w:name="_Toc73110087"/>
      <w:bookmarkStart w:id="403" w:name="_Toc73452935"/>
      <w:r w:rsidRPr="00E83220">
        <w:t>Gambar 4.2</w:t>
      </w:r>
      <w:r w:rsidR="00EC681D" w:rsidRPr="00E83220">
        <w:t>3</w:t>
      </w:r>
      <w:r w:rsidRPr="00E83220">
        <w:t xml:space="preserve"> Halaman Balas Saran</w:t>
      </w:r>
      <w:bookmarkEnd w:id="392"/>
      <w:bookmarkEnd w:id="393"/>
      <w:bookmarkEnd w:id="399"/>
      <w:bookmarkEnd w:id="400"/>
      <w:bookmarkEnd w:id="401"/>
      <w:bookmarkEnd w:id="402"/>
      <w:bookmarkEnd w:id="403"/>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4D82D0C4"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7FC750CA" w:rsidR="0068583F" w:rsidRPr="00E83220" w:rsidRDefault="00EC681D" w:rsidP="00247198">
      <w:pPr>
        <w:pStyle w:val="ListParagraph"/>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22C3516" w:rsidR="002436E9" w:rsidRPr="00E83220" w:rsidRDefault="002436E9" w:rsidP="00247198">
      <w:pPr>
        <w:pStyle w:val="ListParagraph"/>
        <w:ind w:left="709" w:firstLine="0"/>
        <w:rPr>
          <w:rFonts w:ascii="Arial" w:hAnsi="Arial" w:cs="Arial"/>
          <w:color w:val="000000" w:themeColor="text1"/>
        </w:rPr>
      </w:pPr>
    </w:p>
    <w:p w14:paraId="21DA3EF2" w14:textId="77777777" w:rsidR="00EC681D" w:rsidRPr="00E83220" w:rsidRDefault="00EC681D" w:rsidP="00247198">
      <w:pPr>
        <w:pStyle w:val="ListParagraph"/>
        <w:ind w:left="709" w:firstLine="0"/>
        <w:rPr>
          <w:rFonts w:ascii="Arial" w:hAnsi="Arial" w:cs="Arial"/>
          <w:color w:val="000000" w:themeColor="text1"/>
        </w:rPr>
      </w:pPr>
    </w:p>
    <w:p w14:paraId="21D7306B" w14:textId="54966BA1" w:rsidR="00C45D3F" w:rsidRPr="00E83220" w:rsidRDefault="00247198" w:rsidP="00D51860">
      <w:pPr>
        <w:pStyle w:val="LabelPicture"/>
      </w:pPr>
      <w:bookmarkStart w:id="404" w:name="_Toc73106015"/>
      <w:bookmarkStart w:id="405" w:name="_Toc73107772"/>
      <w:bookmarkStart w:id="406" w:name="_Toc73109073"/>
      <w:bookmarkStart w:id="407" w:name="_Toc73109506"/>
      <w:bookmarkStart w:id="408" w:name="_Toc73109842"/>
      <w:bookmarkStart w:id="409" w:name="_Toc73110088"/>
      <w:bookmarkStart w:id="410" w:name="_Toc73452936"/>
      <w:r w:rsidRPr="00E83220">
        <w:t>Gambar 4.2</w:t>
      </w:r>
      <w:r w:rsidR="00EC681D" w:rsidRPr="00E83220">
        <w:t>4</w:t>
      </w:r>
      <w:r w:rsidRPr="00E83220">
        <w:t xml:space="preserve"> Halaman Komplain</w:t>
      </w:r>
      <w:bookmarkEnd w:id="404"/>
      <w:bookmarkEnd w:id="405"/>
      <w:bookmarkEnd w:id="406"/>
      <w:bookmarkEnd w:id="407"/>
      <w:bookmarkEnd w:id="408"/>
      <w:bookmarkEnd w:id="409"/>
      <w:bookmarkEnd w:id="410"/>
    </w:p>
    <w:p w14:paraId="29ABDC2D" w14:textId="77777777" w:rsidR="00EC681D" w:rsidRPr="00E83220" w:rsidRDefault="00EC681D" w:rsidP="00D51860">
      <w:pPr>
        <w:pStyle w:val="LabelPicture"/>
      </w:pPr>
    </w:p>
    <w:p w14:paraId="376CB768" w14:textId="22B8ED48"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3ED2C1CF" w14:textId="0D4C8C2E" w:rsidR="003B04B6" w:rsidRPr="00E83220" w:rsidRDefault="003B04B6" w:rsidP="0068583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0B19C0E7" w14:textId="3E525840" w:rsidR="003B04B6" w:rsidRPr="00E83220" w:rsidRDefault="00EC681D" w:rsidP="003B04B6">
      <w:pPr>
        <w:rPr>
          <w:rFonts w:ascii="Arial" w:hAnsi="Arial" w:cs="Arial"/>
          <w:color w:val="000000" w:themeColor="text1"/>
        </w:rPr>
      </w:pPr>
      <w:r w:rsidRPr="00E83220">
        <w:rPr>
          <w:rFonts w:ascii="Arial" w:hAnsi="Arial" w:cs="Arial"/>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1" w:name="_Toc73106016"/>
      <w:bookmarkStart w:id="412" w:name="_Toc73107773"/>
    </w:p>
    <w:p w14:paraId="443A30AC" w14:textId="77777777" w:rsidR="00EC681D" w:rsidRPr="00E83220" w:rsidRDefault="00EC681D" w:rsidP="00D51860">
      <w:pPr>
        <w:pStyle w:val="LabelPicture"/>
      </w:pPr>
    </w:p>
    <w:p w14:paraId="61686E7A" w14:textId="447CCCFC" w:rsidR="0068583F" w:rsidRPr="00E83220" w:rsidRDefault="0068583F" w:rsidP="00D51860">
      <w:pPr>
        <w:pStyle w:val="LabelPicture"/>
      </w:pPr>
      <w:bookmarkStart w:id="413" w:name="_Toc73109074"/>
      <w:bookmarkStart w:id="414" w:name="_Toc73109507"/>
      <w:bookmarkStart w:id="415" w:name="_Toc73109843"/>
      <w:bookmarkStart w:id="416" w:name="_Toc73110089"/>
      <w:bookmarkStart w:id="417" w:name="_Toc73452937"/>
      <w:r w:rsidRPr="00E83220">
        <w:t>Gambar 4.2</w:t>
      </w:r>
      <w:r w:rsidR="00EC681D" w:rsidRPr="00E83220">
        <w:t>5</w:t>
      </w:r>
      <w:r w:rsidRPr="00E83220">
        <w:t xml:space="preserve"> Halaman </w:t>
      </w:r>
      <w:r w:rsidR="00BD6F63" w:rsidRPr="00E83220">
        <w:rPr>
          <w:i/>
        </w:rPr>
        <w:t>Login</w:t>
      </w:r>
      <w:bookmarkEnd w:id="411"/>
      <w:bookmarkEnd w:id="412"/>
      <w:bookmarkEnd w:id="413"/>
      <w:bookmarkEnd w:id="414"/>
      <w:bookmarkEnd w:id="415"/>
      <w:bookmarkEnd w:id="416"/>
      <w:bookmarkEnd w:id="417"/>
    </w:p>
    <w:p w14:paraId="01033869" w14:textId="77777777" w:rsidR="002436E9" w:rsidRPr="00E83220" w:rsidRDefault="002436E9" w:rsidP="002436E9">
      <w:pPr>
        <w:ind w:left="0" w:firstLine="0"/>
        <w:rPr>
          <w:rFonts w:ascii="Arial" w:hAnsi="Arial" w:cs="Arial"/>
          <w:color w:val="000000" w:themeColor="text1"/>
        </w:rPr>
      </w:pPr>
    </w:p>
    <w:p w14:paraId="427B37D8" w14:textId="5334E2DA"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4037B7E3" w:rsidR="00E558C5" w:rsidRPr="00E83220" w:rsidRDefault="00D85075" w:rsidP="004259BF">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318B76D3" w:rsidR="00D85075" w:rsidRPr="00E83220" w:rsidRDefault="00D85075" w:rsidP="004259BF">
      <w:pPr>
        <w:pStyle w:val="ListParagraph"/>
        <w:ind w:left="709" w:firstLine="0"/>
        <w:rPr>
          <w:rFonts w:ascii="Arial" w:hAnsi="Arial" w:cs="Arial"/>
          <w:color w:val="000000" w:themeColor="text1"/>
        </w:rPr>
      </w:pPr>
    </w:p>
    <w:p w14:paraId="7481E321" w14:textId="75F1314F" w:rsidR="00D85075" w:rsidRPr="00E83220" w:rsidRDefault="00D85075" w:rsidP="004259BF">
      <w:pPr>
        <w:pStyle w:val="ListParagraph"/>
        <w:ind w:left="709" w:firstLine="0"/>
        <w:rPr>
          <w:rFonts w:ascii="Arial" w:hAnsi="Arial" w:cs="Arial"/>
          <w:color w:val="000000" w:themeColor="text1"/>
        </w:rPr>
      </w:pPr>
    </w:p>
    <w:p w14:paraId="551A59ED" w14:textId="418687C9" w:rsidR="00D85075" w:rsidRPr="00E83220" w:rsidRDefault="00D85075" w:rsidP="004259BF">
      <w:pPr>
        <w:pStyle w:val="ListParagraph"/>
        <w:ind w:left="709" w:firstLine="0"/>
        <w:rPr>
          <w:rFonts w:ascii="Arial" w:hAnsi="Arial" w:cs="Arial"/>
          <w:color w:val="000000" w:themeColor="text1"/>
        </w:rPr>
      </w:pPr>
    </w:p>
    <w:p w14:paraId="598A699A" w14:textId="5C7644BC" w:rsidR="00D85075" w:rsidRPr="00E83220" w:rsidRDefault="00D85075" w:rsidP="004259BF">
      <w:pPr>
        <w:pStyle w:val="ListParagraph"/>
        <w:ind w:left="709" w:firstLine="0"/>
        <w:rPr>
          <w:rFonts w:ascii="Arial" w:hAnsi="Arial" w:cs="Arial"/>
          <w:color w:val="000000" w:themeColor="text1"/>
        </w:rPr>
      </w:pPr>
    </w:p>
    <w:p w14:paraId="6F61DE1A" w14:textId="77777777" w:rsidR="00D85075" w:rsidRPr="00E83220" w:rsidRDefault="00D85075" w:rsidP="00D85075">
      <w:pPr>
        <w:ind w:left="0" w:firstLine="0"/>
        <w:rPr>
          <w:rFonts w:ascii="Arial" w:hAnsi="Arial" w:cs="Arial"/>
          <w:color w:val="000000" w:themeColor="text1"/>
        </w:rPr>
      </w:pPr>
    </w:p>
    <w:p w14:paraId="7352C519" w14:textId="3296A631" w:rsidR="00E558C5" w:rsidRPr="00E83220" w:rsidRDefault="00E558C5" w:rsidP="00D51860">
      <w:pPr>
        <w:pStyle w:val="LabelPicture"/>
        <w:rPr>
          <w:b/>
          <w:bCs/>
        </w:rPr>
      </w:pPr>
      <w:bookmarkStart w:id="418" w:name="_Toc73106017"/>
      <w:bookmarkStart w:id="419" w:name="_Toc73107774"/>
      <w:bookmarkStart w:id="420" w:name="_Toc73109075"/>
      <w:bookmarkStart w:id="421" w:name="_Toc73109508"/>
      <w:bookmarkStart w:id="422" w:name="_Toc73109844"/>
      <w:bookmarkStart w:id="423" w:name="_Toc73110090"/>
      <w:bookmarkStart w:id="424" w:name="_Toc73452938"/>
      <w:r w:rsidRPr="00E83220">
        <w:t>Gambar 4.2</w:t>
      </w:r>
      <w:r w:rsidR="003250EA" w:rsidRPr="00E83220">
        <w:t>6</w:t>
      </w:r>
      <w:r w:rsidRPr="00E83220">
        <w:t xml:space="preserve"> Halaman Cetak Laporan</w:t>
      </w:r>
      <w:bookmarkEnd w:id="418"/>
      <w:bookmarkEnd w:id="419"/>
      <w:bookmarkEnd w:id="420"/>
      <w:bookmarkEnd w:id="421"/>
      <w:bookmarkEnd w:id="422"/>
      <w:bookmarkEnd w:id="423"/>
      <w:bookmarkEnd w:id="424"/>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5" w:name="_Toc61110456"/>
      <w:bookmarkStart w:id="426" w:name="_Toc73450447"/>
      <w:r w:rsidRPr="00E83220">
        <w:rPr>
          <w:rFonts w:ascii="Arial" w:hAnsi="Arial" w:cs="Arial"/>
          <w:b/>
          <w:lang w:val="id-ID"/>
        </w:rPr>
        <w:t xml:space="preserve">Desain Antarmuka Halaman </w:t>
      </w:r>
      <w:bookmarkEnd w:id="425"/>
      <w:r w:rsidRPr="00E83220">
        <w:rPr>
          <w:rFonts w:ascii="Arial" w:hAnsi="Arial" w:cs="Arial"/>
          <w:b/>
        </w:rPr>
        <w:t>Teknisi</w:t>
      </w:r>
      <w:bookmarkEnd w:id="426"/>
    </w:p>
    <w:p w14:paraId="2ABDE354" w14:textId="1793F36F" w:rsidR="00D51860" w:rsidRPr="00E83220" w:rsidRDefault="00B37EC6" w:rsidP="00ED0060">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21E76938" w14:textId="77777777" w:rsidR="00331E71" w:rsidRPr="00E83220" w:rsidRDefault="00331E71" w:rsidP="00B2432E">
      <w:pPr>
        <w:tabs>
          <w:tab w:val="left" w:pos="2676"/>
        </w:tabs>
        <w:rPr>
          <w:rFonts w:ascii="Arial" w:hAnsi="Arial" w:cs="Arial"/>
        </w:rPr>
      </w:pP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1D88A69C" w14:textId="083CDD44" w:rsidR="00331E71" w:rsidRPr="00E83220" w:rsidRDefault="00F11095"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437B6857" w:rsidR="000A2D0D" w:rsidRPr="00E83220" w:rsidRDefault="000A2D0D" w:rsidP="00B80463">
      <w:pPr>
        <w:tabs>
          <w:tab w:val="left" w:pos="2676"/>
        </w:tabs>
        <w:ind w:left="0" w:firstLine="0"/>
        <w:rPr>
          <w:rFonts w:ascii="Arial" w:hAnsi="Arial" w:cs="Arial"/>
        </w:rPr>
      </w:pPr>
    </w:p>
    <w:p w14:paraId="6D82E66A" w14:textId="13FE23DC" w:rsidR="000A2D0D" w:rsidRPr="00E83220" w:rsidRDefault="00085D12"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16D05406" w14:textId="74EA9F66" w:rsidR="00546D98" w:rsidRPr="00E83220" w:rsidRDefault="00546D98"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758DB5DA"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7AEF48B9" w:rsidR="00546D98" w:rsidRPr="00E83220" w:rsidRDefault="00B964AD" w:rsidP="00546D98">
      <w:pPr>
        <w:rPr>
          <w:rFonts w:ascii="Arial" w:hAnsi="Arial" w:cs="Arial"/>
        </w:rPr>
      </w:pPr>
      <w:r w:rsidRPr="00E83220">
        <w:rPr>
          <w:rFonts w:ascii="Arial" w:hAnsi="Arial" w:cs="Arial"/>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E83220" w:rsidRDefault="00546D98" w:rsidP="00546D98">
      <w:pPr>
        <w:rPr>
          <w:rFonts w:ascii="Arial" w:hAnsi="Arial" w:cs="Arial"/>
        </w:rPr>
      </w:pPr>
    </w:p>
    <w:p w14:paraId="647A4DD6" w14:textId="65CE29C1"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B99E4F0" w:rsidR="00B964AD" w:rsidRPr="00E83220" w:rsidRDefault="00B964AD"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4705421C"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3BD0DD2" w14:textId="45CDC030"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7B1EE990" w14:textId="329FDBC3" w:rsidR="006B493C" w:rsidRPr="00E83220" w:rsidRDefault="00C656BD" w:rsidP="00182306">
      <w:pPr>
        <w:pStyle w:val="LabelPicture"/>
        <w:rPr>
          <w:i/>
          <w:iCs/>
        </w:rPr>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r w:rsidRPr="00E83220">
        <w:rPr>
          <w:i/>
          <w:iCs/>
        </w:rPr>
        <w:t>s</w:t>
      </w:r>
      <w:bookmarkEnd w:id="455"/>
      <w:bookmarkEnd w:id="456"/>
      <w:bookmarkEnd w:id="457"/>
      <w:bookmarkEnd w:id="458"/>
      <w:bookmarkEnd w:id="459"/>
      <w:bookmarkEnd w:id="460"/>
      <w:bookmarkEnd w:id="461"/>
    </w:p>
    <w:p w14:paraId="7415AFAE" w14:textId="77777777" w:rsidR="00182306" w:rsidRPr="00E83220" w:rsidRDefault="00182306"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77777777" w:rsidR="009E6647" w:rsidRPr="00E83220" w:rsidRDefault="009E6647" w:rsidP="001B7470">
      <w:pPr>
        <w:pStyle w:val="ListParagraph"/>
        <w:ind w:left="0" w:firstLine="720"/>
        <w:rPr>
          <w:rFonts w:ascii="Arial" w:hAnsi="Arial" w:cs="Arial"/>
          <w:color w:val="000000" w:themeColor="text1"/>
        </w:rPr>
      </w:pPr>
    </w:p>
    <w:p w14:paraId="7ACDD195" w14:textId="3A0C354A" w:rsidR="001B7470" w:rsidRPr="00E83220" w:rsidRDefault="00071582" w:rsidP="001B7470">
      <w:pPr>
        <w:pStyle w:val="ListParagraph"/>
        <w:ind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5E0E2AFD" w14:textId="5C4CADAE" w:rsidR="00C656BD" w:rsidRPr="00E83220" w:rsidRDefault="001B7470"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7D7FFA09" w:rsidR="00F908D7" w:rsidRPr="00E83220" w:rsidRDefault="00F908D7" w:rsidP="00A57BEC">
      <w:pPr>
        <w:ind w:left="0" w:firstLine="720"/>
        <w:rPr>
          <w:rFonts w:ascii="Arial" w:hAnsi="Arial" w:cs="Arial"/>
        </w:rPr>
      </w:pPr>
    </w:p>
    <w:p w14:paraId="08210E7E" w14:textId="08BBA8A5" w:rsidR="00F908D7" w:rsidRPr="00E83220" w:rsidRDefault="00071582" w:rsidP="00A57BEC">
      <w:pPr>
        <w:ind w:left="0" w:firstLine="720"/>
        <w:rPr>
          <w:rFonts w:ascii="Arial" w:hAnsi="Arial" w:cs="Arial"/>
        </w:rPr>
      </w:pPr>
      <w:r w:rsidRPr="00E83220">
        <w:rPr>
          <w:rFonts w:ascii="Arial" w:hAnsi="Arial" w:cs="Arial"/>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3BAAD25B" w14:textId="1800B5C9" w:rsidR="00C955CF" w:rsidRPr="00E83220" w:rsidRDefault="00F908D7"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77777777" w:rsidR="00AA6F79" w:rsidRPr="00E83220" w:rsidRDefault="00AA6F79"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bookmarkStart w:id="477" w:name="_Toc73450448"/>
      <w:r w:rsidRPr="00E83220">
        <w:rPr>
          <w:rFonts w:ascii="Arial" w:hAnsi="Arial" w:cs="Arial"/>
          <w:b/>
          <w:lang w:val="id-ID"/>
        </w:rPr>
        <w:t xml:space="preserve">Desain Antarmuka Halaman </w:t>
      </w:r>
      <w:bookmarkEnd w:id="476"/>
      <w:r w:rsidRPr="00E83220">
        <w:rPr>
          <w:rFonts w:ascii="Arial" w:hAnsi="Arial" w:cs="Arial"/>
          <w:b/>
        </w:rPr>
        <w:t>Pelanggan</w:t>
      </w:r>
      <w:bookmarkEnd w:id="477"/>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0419D2F5" w:rsidR="00F15149" w:rsidRPr="00E83220"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2594E779" w14:textId="47DA2468" w:rsidR="00AF3E80" w:rsidRPr="00E83220" w:rsidRDefault="00AF3E80" w:rsidP="00AF3E80">
      <w:pPr>
        <w:rPr>
          <w:rFonts w:ascii="Arial" w:hAnsi="Arial" w:cs="Arial"/>
        </w:rPr>
      </w:pPr>
    </w:p>
    <w:p w14:paraId="136FF4BE" w14:textId="16B382F3" w:rsidR="00AF3E80" w:rsidRPr="00E83220" w:rsidRDefault="00071582" w:rsidP="00AF3E80">
      <w:pPr>
        <w:rPr>
          <w:rFonts w:ascii="Arial" w:hAnsi="Arial" w:cs="Arial"/>
        </w:rPr>
      </w:pPr>
      <w:r w:rsidRPr="00E83220">
        <w:rPr>
          <w:rFonts w:ascii="Arial" w:hAnsi="Arial" w:cs="Arial"/>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5ABC8548" w14:textId="48FEDA45" w:rsidR="00D60720" w:rsidRPr="00E83220" w:rsidRDefault="00AF3E80" w:rsidP="00D51860">
      <w:pPr>
        <w:pStyle w:val="LabelPicture"/>
      </w:pPr>
      <w:bookmarkStart w:id="478" w:name="_Toc73106028"/>
      <w:bookmarkStart w:id="479" w:name="_Toc73107782"/>
      <w:bookmarkStart w:id="480" w:name="_Toc73109083"/>
      <w:bookmarkStart w:id="481" w:name="_Toc73109516"/>
      <w:bookmarkStart w:id="482" w:name="_Toc73109852"/>
      <w:bookmarkStart w:id="483" w:name="_Toc73110098"/>
      <w:bookmarkStart w:id="484" w:name="_Toc73452946"/>
      <w:r w:rsidRPr="00E83220">
        <w:t xml:space="preserve">Gambar 4.34 Halaman </w:t>
      </w:r>
      <w:r w:rsidR="00540041" w:rsidRPr="00E83220">
        <w:rPr>
          <w:i/>
        </w:rPr>
        <w:t>Dashboard</w:t>
      </w:r>
      <w:bookmarkEnd w:id="478"/>
      <w:bookmarkEnd w:id="479"/>
      <w:bookmarkEnd w:id="480"/>
      <w:bookmarkEnd w:id="481"/>
      <w:bookmarkEnd w:id="482"/>
      <w:bookmarkEnd w:id="483"/>
      <w:bookmarkEnd w:id="484"/>
    </w:p>
    <w:p w14:paraId="31393651" w14:textId="7F019686" w:rsidR="00071582" w:rsidRPr="00E83220" w:rsidRDefault="00071582" w:rsidP="00FA6C0E">
      <w:pPr>
        <w:ind w:left="0" w:firstLine="0"/>
        <w:jc w:val="center"/>
        <w:rPr>
          <w:rFonts w:ascii="Arial" w:hAnsi="Arial" w:cs="Arial"/>
        </w:rPr>
      </w:pPr>
    </w:p>
    <w:p w14:paraId="7AF89DAB" w14:textId="2EC5A73A" w:rsidR="00182306" w:rsidRPr="00E83220" w:rsidRDefault="00182306" w:rsidP="00FA6C0E">
      <w:pPr>
        <w:ind w:left="0" w:firstLine="0"/>
        <w:jc w:val="center"/>
        <w:rPr>
          <w:rFonts w:ascii="Arial" w:hAnsi="Arial" w:cs="Arial"/>
        </w:rPr>
      </w:pPr>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35F3EE15" w:rsidR="00D60720" w:rsidRPr="00E832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2DAF884A" w14:textId="77777777" w:rsidR="00D51860" w:rsidRPr="00E83220" w:rsidRDefault="00D51860" w:rsidP="00C45FDE">
      <w:pPr>
        <w:pStyle w:val="ListParagraph"/>
        <w:ind w:left="0" w:firstLine="720"/>
        <w:jc w:val="left"/>
        <w:rPr>
          <w:rFonts w:ascii="Arial" w:hAnsi="Arial" w:cs="Arial"/>
          <w:color w:val="000000" w:themeColor="text1"/>
        </w:rPr>
      </w:pPr>
    </w:p>
    <w:p w14:paraId="55AD6F6F" w14:textId="35B0E065" w:rsidR="00071582" w:rsidRPr="00E83220" w:rsidRDefault="00F06446" w:rsidP="00D60720">
      <w:pPr>
        <w:ind w:left="0" w:firstLine="0"/>
        <w:rPr>
          <w:rFonts w:ascii="Arial" w:hAnsi="Arial" w:cs="Arial"/>
        </w:rPr>
      </w:pPr>
      <w:r w:rsidRPr="00E83220">
        <w:rPr>
          <w:rFonts w:ascii="Arial" w:hAnsi="Arial" w:cs="Arial"/>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43D7E235" w14:textId="2EB9B3B6" w:rsidR="00FA6C0E" w:rsidRPr="00E83220" w:rsidRDefault="00FA6C0E" w:rsidP="00D51860">
      <w:pPr>
        <w:pStyle w:val="LabelPicture"/>
      </w:pPr>
      <w:bookmarkStart w:id="485" w:name="_Toc73106029"/>
      <w:bookmarkStart w:id="486" w:name="_Toc73107783"/>
      <w:bookmarkStart w:id="487" w:name="_Toc73109084"/>
      <w:bookmarkStart w:id="488" w:name="_Toc73109517"/>
      <w:bookmarkStart w:id="489" w:name="_Toc73109853"/>
      <w:bookmarkStart w:id="490" w:name="_Toc73110099"/>
      <w:bookmarkStart w:id="491" w:name="_Toc73452947"/>
      <w:r w:rsidRPr="00E83220">
        <w:t>Gambar 4.35 Halaman Teknisi</w:t>
      </w:r>
      <w:bookmarkEnd w:id="485"/>
      <w:bookmarkEnd w:id="486"/>
      <w:bookmarkEnd w:id="487"/>
      <w:bookmarkEnd w:id="488"/>
      <w:bookmarkEnd w:id="489"/>
      <w:bookmarkEnd w:id="490"/>
      <w:bookmarkEnd w:id="491"/>
    </w:p>
    <w:p w14:paraId="4C4E5910" w14:textId="674473C2" w:rsidR="00FA6C0E" w:rsidRPr="00E83220" w:rsidRDefault="00FA6C0E" w:rsidP="00D60720">
      <w:pPr>
        <w:ind w:left="0" w:firstLine="0"/>
        <w:rPr>
          <w:rFonts w:ascii="Arial" w:hAnsi="Arial" w:cs="Arial"/>
        </w:rPr>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1913F8FF" w14:textId="306D0CE5" w:rsidR="00C73793" w:rsidRPr="00E83220" w:rsidRDefault="00C73793" w:rsidP="00D51860">
      <w:pPr>
        <w:pStyle w:val="LabelPicture"/>
      </w:pPr>
      <w:bookmarkStart w:id="492" w:name="_Toc73106030"/>
      <w:bookmarkStart w:id="493" w:name="_Toc73107784"/>
      <w:bookmarkStart w:id="494" w:name="_Toc73109085"/>
      <w:bookmarkStart w:id="495" w:name="_Toc73109518"/>
      <w:bookmarkStart w:id="496" w:name="_Toc73109854"/>
      <w:bookmarkStart w:id="497" w:name="_Toc73110100"/>
      <w:bookmarkStart w:id="498" w:name="_Toc73452948"/>
      <w:r w:rsidRPr="00E83220">
        <w:t xml:space="preserve">Gambar 4.36 Halaman </w:t>
      </w:r>
      <w:r w:rsidR="00750ABE" w:rsidRPr="00E83220">
        <w:rPr>
          <w:i/>
          <w:iCs/>
        </w:rPr>
        <w:t>Order</w:t>
      </w:r>
      <w:r w:rsidRPr="00E83220">
        <w:rPr>
          <w:i/>
          <w:iCs/>
        </w:rPr>
        <w:t>s</w:t>
      </w:r>
      <w:bookmarkEnd w:id="492"/>
      <w:bookmarkEnd w:id="493"/>
      <w:bookmarkEnd w:id="494"/>
      <w:bookmarkEnd w:id="495"/>
      <w:bookmarkEnd w:id="496"/>
      <w:bookmarkEnd w:id="497"/>
      <w:bookmarkEnd w:id="498"/>
    </w:p>
    <w:p w14:paraId="54C53F8A" w14:textId="2E236B6C" w:rsidR="00220659" w:rsidRPr="00E83220" w:rsidRDefault="00220659" w:rsidP="00220659">
      <w:pPr>
        <w:rPr>
          <w:rFonts w:ascii="Arial" w:hAnsi="Arial" w:cs="Arial"/>
          <w:color w:val="000000" w:themeColor="text1"/>
        </w:rPr>
      </w:pPr>
    </w:p>
    <w:p w14:paraId="66ADDF58" w14:textId="72C300FA"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18C0A405" w14:textId="69256B0A"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i/>
          <w:iCs/>
          <w:color w:val="000000" w:themeColor="text1"/>
        </w:rPr>
        <w:t>s</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7720F90D" w14:textId="4E9F1D81" w:rsidR="00071582" w:rsidRPr="00E83220" w:rsidRDefault="00071582" w:rsidP="000E05C7">
      <w:pPr>
        <w:rPr>
          <w:rFonts w:ascii="Arial" w:hAnsi="Arial" w:cs="Arial"/>
          <w:color w:val="000000" w:themeColor="text1"/>
        </w:rPr>
      </w:pPr>
      <w:r w:rsidRPr="00E83220">
        <w:rPr>
          <w:rFonts w:ascii="Arial" w:hAnsi="Arial" w:cs="Arial"/>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Pr="00E83220" w:rsidRDefault="00071582" w:rsidP="000E05C7">
      <w:pPr>
        <w:rPr>
          <w:rFonts w:ascii="Arial" w:hAnsi="Arial" w:cs="Arial"/>
          <w:color w:val="000000" w:themeColor="text1"/>
        </w:rPr>
      </w:pPr>
    </w:p>
    <w:p w14:paraId="546EF438" w14:textId="3F9BF8F6" w:rsidR="00FE2066" w:rsidRPr="00E83220" w:rsidRDefault="00FE2066" w:rsidP="000E05C7">
      <w:pPr>
        <w:rPr>
          <w:rFonts w:ascii="Arial" w:hAnsi="Arial" w:cs="Arial"/>
          <w:color w:val="000000" w:themeColor="text1"/>
        </w:rPr>
      </w:pPr>
    </w:p>
    <w:p w14:paraId="5DAACF6E" w14:textId="77777777" w:rsidR="00FE2066" w:rsidRPr="00E83220" w:rsidRDefault="00FE2066" w:rsidP="000E05C7">
      <w:pPr>
        <w:rPr>
          <w:rFonts w:ascii="Arial" w:hAnsi="Arial" w:cs="Arial"/>
          <w:color w:val="000000" w:themeColor="text1"/>
        </w:rPr>
      </w:pPr>
    </w:p>
    <w:p w14:paraId="0CAF3E73" w14:textId="50509A3B" w:rsidR="00071582" w:rsidRPr="00E83220" w:rsidRDefault="00071582" w:rsidP="000E05C7">
      <w:pPr>
        <w:rPr>
          <w:rFonts w:ascii="Arial" w:hAnsi="Arial" w:cs="Arial"/>
          <w:color w:val="000000" w:themeColor="text1"/>
        </w:rPr>
      </w:pPr>
    </w:p>
    <w:p w14:paraId="0138147C" w14:textId="5F898ECC" w:rsidR="00071582" w:rsidRPr="00E83220" w:rsidRDefault="00071582" w:rsidP="000E05C7">
      <w:pPr>
        <w:rPr>
          <w:rFonts w:ascii="Arial" w:hAnsi="Arial" w:cs="Arial"/>
          <w:color w:val="000000" w:themeColor="text1"/>
        </w:rPr>
      </w:pPr>
    </w:p>
    <w:p w14:paraId="28F0AE34" w14:textId="77777777" w:rsidR="00455588" w:rsidRPr="00E83220" w:rsidRDefault="00455588" w:rsidP="000E05C7">
      <w:pPr>
        <w:jc w:val="center"/>
        <w:rPr>
          <w:rFonts w:ascii="Arial" w:hAnsi="Arial" w:cs="Arial"/>
          <w:color w:val="000000" w:themeColor="text1"/>
        </w:rPr>
      </w:pPr>
    </w:p>
    <w:p w14:paraId="3FA696BB" w14:textId="77777777" w:rsidR="00E10672" w:rsidRPr="00E83220" w:rsidRDefault="00E10672" w:rsidP="00D51860">
      <w:pPr>
        <w:pStyle w:val="LabelPicture"/>
      </w:pPr>
      <w:bookmarkStart w:id="499" w:name="_Toc73106031"/>
    </w:p>
    <w:p w14:paraId="699632E3" w14:textId="77777777" w:rsidR="00E10672" w:rsidRPr="00E83220" w:rsidRDefault="00E10672" w:rsidP="00D51860">
      <w:pPr>
        <w:pStyle w:val="LabelPicture"/>
      </w:pPr>
    </w:p>
    <w:p w14:paraId="386F47D2" w14:textId="170787CF" w:rsidR="000E05C7" w:rsidRPr="00E83220" w:rsidRDefault="000E05C7" w:rsidP="00D51860">
      <w:pPr>
        <w:pStyle w:val="LabelPicture"/>
      </w:pPr>
      <w:bookmarkStart w:id="500" w:name="_Toc73107785"/>
      <w:bookmarkStart w:id="501" w:name="_Toc73109086"/>
      <w:bookmarkStart w:id="502" w:name="_Toc73109519"/>
      <w:bookmarkStart w:id="503" w:name="_Toc73109855"/>
      <w:bookmarkStart w:id="504" w:name="_Toc73110101"/>
      <w:bookmarkStart w:id="505" w:name="_Toc73452949"/>
      <w:r w:rsidRPr="00E83220">
        <w:t xml:space="preserve">Gambar 4.37 </w:t>
      </w:r>
      <w:r w:rsidR="00342C57" w:rsidRPr="00E83220">
        <w:t>Halaman Lihat</w:t>
      </w:r>
      <w:r w:rsidRPr="00E83220">
        <w:t xml:space="preserve"> </w:t>
      </w:r>
      <w:r w:rsidR="00750ABE" w:rsidRPr="00E83220">
        <w:rPr>
          <w:i/>
          <w:iCs/>
        </w:rPr>
        <w:t>Order</w:t>
      </w:r>
      <w:r w:rsidRPr="00E83220">
        <w:rPr>
          <w:i/>
          <w:iCs/>
        </w:rPr>
        <w:t>s</w:t>
      </w:r>
      <w:bookmarkEnd w:id="499"/>
      <w:bookmarkEnd w:id="500"/>
      <w:bookmarkEnd w:id="501"/>
      <w:bookmarkEnd w:id="502"/>
      <w:bookmarkEnd w:id="503"/>
      <w:bookmarkEnd w:id="504"/>
      <w:bookmarkEnd w:id="505"/>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50749650" w:rsidR="000E05C7" w:rsidRPr="00E83220" w:rsidRDefault="000E05C7" w:rsidP="000E05C7">
      <w:pPr>
        <w:rPr>
          <w:rFonts w:ascii="Arial" w:hAnsi="Arial" w:cs="Arial"/>
          <w:color w:val="000000" w:themeColor="text1"/>
        </w:rPr>
      </w:pPr>
    </w:p>
    <w:p w14:paraId="7CB0B8FA" w14:textId="5F568408" w:rsidR="00A64384" w:rsidRPr="00E83220" w:rsidRDefault="00071582" w:rsidP="000E05C7">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0B2AF470" w14:textId="03D974C3" w:rsidR="00A64384" w:rsidRPr="00E83220" w:rsidRDefault="00A64384" w:rsidP="00D51860">
      <w:pPr>
        <w:pStyle w:val="LabelPicture"/>
      </w:pPr>
      <w:bookmarkStart w:id="506" w:name="_Toc73106032"/>
      <w:bookmarkStart w:id="507" w:name="_Toc73107786"/>
      <w:bookmarkStart w:id="508" w:name="_Toc73109087"/>
      <w:bookmarkStart w:id="509" w:name="_Toc73109520"/>
      <w:bookmarkStart w:id="510" w:name="_Toc73109856"/>
      <w:bookmarkStart w:id="511" w:name="_Toc73110102"/>
      <w:bookmarkStart w:id="512" w:name="_Toc73452950"/>
      <w:r w:rsidRPr="00E83220">
        <w:t>Gambar 4.38 Halaman Saran</w:t>
      </w:r>
      <w:bookmarkEnd w:id="506"/>
      <w:bookmarkEnd w:id="507"/>
      <w:bookmarkEnd w:id="508"/>
      <w:bookmarkEnd w:id="509"/>
      <w:bookmarkEnd w:id="510"/>
      <w:bookmarkEnd w:id="511"/>
      <w:bookmarkEnd w:id="512"/>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77777777" w:rsidR="00D51860" w:rsidRPr="00E83220" w:rsidRDefault="00D51860" w:rsidP="00CA7433">
      <w:pPr>
        <w:pStyle w:val="ListParagraph"/>
        <w:ind w:left="0" w:firstLine="720"/>
        <w:rPr>
          <w:rFonts w:ascii="Arial" w:hAnsi="Arial" w:cs="Arial"/>
          <w:color w:val="000000" w:themeColor="text1"/>
        </w:rPr>
      </w:pPr>
    </w:p>
    <w:p w14:paraId="6850E0DA" w14:textId="03AC717D" w:rsidR="004C6AF9" w:rsidRPr="00E83220" w:rsidRDefault="004C6AF9" w:rsidP="00CA7433">
      <w:pPr>
        <w:rPr>
          <w:rFonts w:ascii="Arial" w:hAnsi="Arial" w:cs="Arial"/>
          <w:color w:val="000000" w:themeColor="text1"/>
        </w:rPr>
      </w:pPr>
      <w:r w:rsidRPr="00E83220">
        <w:rPr>
          <w:rFonts w:ascii="Arial" w:hAnsi="Arial" w:cs="Arial"/>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7777777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74C27439" w14:textId="60BD3DD1" w:rsidR="00CA7433" w:rsidRPr="00E83220" w:rsidRDefault="00CA7433" w:rsidP="00D51860">
      <w:pPr>
        <w:pStyle w:val="LabelPicture"/>
      </w:pPr>
      <w:bookmarkStart w:id="513" w:name="_Toc73106033"/>
      <w:bookmarkStart w:id="514" w:name="_Toc73107787"/>
      <w:bookmarkStart w:id="515" w:name="_Toc73109088"/>
      <w:bookmarkStart w:id="516" w:name="_Toc73109521"/>
      <w:bookmarkStart w:id="517" w:name="_Toc73109857"/>
      <w:bookmarkStart w:id="518" w:name="_Toc73110103"/>
      <w:bookmarkStart w:id="519" w:name="_Toc73452951"/>
      <w:r w:rsidRPr="00E83220">
        <w:t>Gambar 4.39 Halaman Kirim Saran</w:t>
      </w:r>
      <w:bookmarkEnd w:id="513"/>
      <w:bookmarkEnd w:id="514"/>
      <w:bookmarkEnd w:id="515"/>
      <w:bookmarkEnd w:id="516"/>
      <w:bookmarkEnd w:id="517"/>
      <w:bookmarkEnd w:id="518"/>
      <w:bookmarkEnd w:id="519"/>
    </w:p>
    <w:p w14:paraId="7B77A31A" w14:textId="2D5C205E" w:rsidR="00FA6C0E" w:rsidRPr="00E83220" w:rsidRDefault="00FA6C0E" w:rsidP="00D60720">
      <w:pPr>
        <w:ind w:left="0" w:firstLine="0"/>
        <w:rPr>
          <w:rFonts w:ascii="Arial" w:hAnsi="Arial" w:cs="Arial"/>
        </w:rPr>
      </w:pPr>
    </w:p>
    <w:p w14:paraId="3BA8C1F2" w14:textId="2AA9CF97"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6855AC51" w:rsidR="0094022E" w:rsidRPr="00E83220" w:rsidRDefault="0094022E" w:rsidP="0094022E">
      <w:pPr>
        <w:rPr>
          <w:rFonts w:ascii="Arial" w:hAnsi="Arial" w:cs="Arial"/>
          <w:color w:val="000000" w:themeColor="text1"/>
        </w:rPr>
      </w:pPr>
    </w:p>
    <w:p w14:paraId="342B8032" w14:textId="58E93A5E" w:rsidR="00D60720" w:rsidRPr="00E83220" w:rsidRDefault="004C6AF9" w:rsidP="00A64384">
      <w:pPr>
        <w:ind w:left="0" w:firstLine="0"/>
        <w:rPr>
          <w:rFonts w:ascii="Arial" w:hAnsi="Arial" w:cs="Arial"/>
        </w:rPr>
      </w:pPr>
      <w:r w:rsidRPr="00E83220">
        <w:rPr>
          <w:rFonts w:ascii="Arial" w:hAnsi="Arial" w:cs="Arial"/>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Pr="00E83220" w:rsidRDefault="00820983" w:rsidP="00A64384">
      <w:pPr>
        <w:ind w:left="0" w:firstLine="0"/>
        <w:rPr>
          <w:rFonts w:ascii="Arial" w:hAnsi="Arial" w:cs="Arial"/>
        </w:rPr>
      </w:pPr>
    </w:p>
    <w:p w14:paraId="4B8B753F" w14:textId="77777777" w:rsidR="00820983" w:rsidRPr="00E83220" w:rsidRDefault="00820983" w:rsidP="00A64384">
      <w:pPr>
        <w:ind w:left="0" w:firstLine="0"/>
        <w:rPr>
          <w:rFonts w:ascii="Arial" w:hAnsi="Arial" w:cs="Arial"/>
        </w:rPr>
      </w:pPr>
    </w:p>
    <w:p w14:paraId="511ABBE1" w14:textId="77777777" w:rsidR="00820983" w:rsidRPr="00E83220" w:rsidRDefault="00820983" w:rsidP="00A64384">
      <w:pPr>
        <w:ind w:left="0" w:firstLine="0"/>
        <w:rPr>
          <w:rFonts w:ascii="Arial" w:hAnsi="Arial" w:cs="Arial"/>
        </w:rPr>
      </w:pPr>
    </w:p>
    <w:p w14:paraId="576553FC" w14:textId="77777777"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03307D3B" w14:textId="2BDF9D41" w:rsidR="00820983" w:rsidRPr="00E83220" w:rsidRDefault="00820983" w:rsidP="00D51860">
      <w:pPr>
        <w:pStyle w:val="LabelPicture"/>
      </w:pPr>
      <w:bookmarkStart w:id="520" w:name="_Toc73106034"/>
      <w:bookmarkStart w:id="521" w:name="_Toc73107788"/>
      <w:bookmarkStart w:id="522" w:name="_Toc73109089"/>
      <w:bookmarkStart w:id="523" w:name="_Toc73109522"/>
      <w:bookmarkStart w:id="524" w:name="_Toc73109858"/>
      <w:bookmarkStart w:id="525" w:name="_Toc73110104"/>
      <w:bookmarkStart w:id="526" w:name="_Toc73452952"/>
      <w:r w:rsidRPr="00E83220">
        <w:t>Gambar 4.40 Halaman Komplain</w:t>
      </w:r>
      <w:bookmarkEnd w:id="520"/>
      <w:bookmarkEnd w:id="521"/>
      <w:bookmarkEnd w:id="522"/>
      <w:bookmarkEnd w:id="523"/>
      <w:bookmarkEnd w:id="524"/>
      <w:bookmarkEnd w:id="525"/>
      <w:bookmarkEnd w:id="526"/>
    </w:p>
    <w:p w14:paraId="638F81D3" w14:textId="77777777" w:rsidR="0023036D" w:rsidRPr="00E83220" w:rsidRDefault="0023036D" w:rsidP="0023036D">
      <w:pPr>
        <w:ind w:left="0" w:firstLine="0"/>
        <w:rPr>
          <w:rFonts w:ascii="Arial" w:hAnsi="Arial" w:cs="Arial"/>
        </w:rPr>
      </w:pPr>
    </w:p>
    <w:p w14:paraId="55EA2748" w14:textId="4B419E10"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00B9EA40" w:rsidR="0023036D" w:rsidRPr="00E83220" w:rsidRDefault="006B493C" w:rsidP="0023036D">
      <w:pPr>
        <w:rPr>
          <w:rFonts w:ascii="Arial" w:hAnsi="Arial" w:cs="Arial"/>
        </w:rPr>
      </w:pPr>
      <w:r w:rsidRPr="00E83220">
        <w:rPr>
          <w:rFonts w:ascii="Arial" w:hAnsi="Arial" w:cs="Arial"/>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Pr="00E83220" w:rsidRDefault="0023036D" w:rsidP="0023036D">
      <w:pPr>
        <w:rPr>
          <w:rFonts w:ascii="Arial" w:hAnsi="Arial" w:cs="Arial"/>
        </w:rPr>
      </w:pP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0F81C526"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4133FD16" w14:textId="718BD452" w:rsidR="00820983" w:rsidRPr="00E83220" w:rsidRDefault="0023036D" w:rsidP="00D51860">
      <w:pPr>
        <w:pStyle w:val="LabelPicture"/>
      </w:pPr>
      <w:bookmarkStart w:id="527" w:name="_Toc73106035"/>
      <w:bookmarkStart w:id="528" w:name="_Toc73107789"/>
      <w:bookmarkStart w:id="529" w:name="_Toc73109090"/>
      <w:bookmarkStart w:id="530" w:name="_Toc73109523"/>
      <w:bookmarkStart w:id="531" w:name="_Toc73109859"/>
      <w:bookmarkStart w:id="532" w:name="_Toc73110105"/>
      <w:bookmarkStart w:id="533" w:name="_Toc73452953"/>
      <w:r w:rsidRPr="00E83220">
        <w:t xml:space="preserve">Gambar 4.41 </w:t>
      </w:r>
      <w:r w:rsidR="00342C57" w:rsidRPr="00E83220">
        <w:t>Halaman Lihat</w:t>
      </w:r>
      <w:r w:rsidRPr="00E83220">
        <w:t xml:space="preserve"> Komplain</w:t>
      </w:r>
      <w:bookmarkEnd w:id="527"/>
      <w:bookmarkEnd w:id="528"/>
      <w:bookmarkEnd w:id="529"/>
      <w:bookmarkEnd w:id="530"/>
      <w:bookmarkEnd w:id="531"/>
      <w:bookmarkEnd w:id="532"/>
      <w:bookmarkEnd w:id="533"/>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4" w:name="_Toc73450449"/>
      <w:r w:rsidRPr="00E83220">
        <w:rPr>
          <w:rFonts w:ascii="Arial" w:hAnsi="Arial" w:cs="Arial"/>
          <w:sz w:val="22"/>
          <w:szCs w:val="22"/>
        </w:rPr>
        <w:t>Implementasi Sistem</w:t>
      </w:r>
      <w:bookmarkEnd w:id="534"/>
    </w:p>
    <w:p w14:paraId="514F6D0E" w14:textId="294BD5A4"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59BFEFC4" w:rsidR="005A4467" w:rsidRPr="00E83220" w:rsidRDefault="005A4467" w:rsidP="005A4467">
      <w:pPr>
        <w:pStyle w:val="ListParagraph"/>
        <w:numPr>
          <w:ilvl w:val="2"/>
          <w:numId w:val="30"/>
        </w:numPr>
        <w:ind w:left="709" w:hanging="709"/>
        <w:jc w:val="left"/>
        <w:outlineLvl w:val="2"/>
        <w:rPr>
          <w:rFonts w:ascii="Arial" w:hAnsi="Arial" w:cs="Arial"/>
        </w:rPr>
      </w:pPr>
      <w:bookmarkStart w:id="535" w:name="_Toc61110459"/>
      <w:bookmarkStart w:id="536" w:name="_Toc73450450"/>
      <w:r w:rsidRPr="00E83220">
        <w:rPr>
          <w:rFonts w:ascii="Arial" w:hAnsi="Arial" w:cs="Arial"/>
          <w:b/>
          <w:lang w:val="id-ID"/>
        </w:rPr>
        <w:t xml:space="preserve">Halaman </w:t>
      </w:r>
      <w:r w:rsidR="00D962FB" w:rsidRPr="00E83220">
        <w:rPr>
          <w:rFonts w:ascii="Arial" w:hAnsi="Arial" w:cs="Arial"/>
          <w:b/>
          <w:i/>
          <w:lang w:val="id-ID"/>
        </w:rPr>
        <w:t>Admin</w:t>
      </w:r>
      <w:bookmarkEnd w:id="535"/>
      <w:bookmarkEnd w:id="536"/>
    </w:p>
    <w:p w14:paraId="57A6B3D2" w14:textId="4195A6D0"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1E0E4980"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44FC007A" w:rsidR="00C33C94" w:rsidRPr="00E83220"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5536C8EF" w14:textId="6B01C9CE" w:rsidR="00C33C94" w:rsidRPr="00E83220" w:rsidRDefault="004F4383" w:rsidP="00C33C94">
      <w:pPr>
        <w:rPr>
          <w:rFonts w:ascii="Arial" w:hAnsi="Arial" w:cs="Arial"/>
        </w:rPr>
      </w:pPr>
      <w:r w:rsidRPr="00E83220">
        <w:rPr>
          <w:rFonts w:ascii="Arial" w:hAnsi="Arial" w:cs="Arial"/>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08E762B9" w14:textId="77777777" w:rsidR="00C45FDE" w:rsidRPr="00E83220" w:rsidRDefault="00C45FDE" w:rsidP="000660F3">
      <w:pPr>
        <w:ind w:left="0" w:firstLine="0"/>
        <w:rPr>
          <w:rFonts w:ascii="Arial" w:hAnsi="Arial" w:cs="Arial"/>
        </w:rPr>
      </w:pPr>
    </w:p>
    <w:p w14:paraId="117F2E50" w14:textId="62B72E6D" w:rsidR="00AB0351" w:rsidRPr="00E83220" w:rsidRDefault="00AB0351" w:rsidP="00D51860">
      <w:pPr>
        <w:pStyle w:val="LabelPicture"/>
      </w:pPr>
      <w:bookmarkStart w:id="537" w:name="_Toc73106036"/>
      <w:bookmarkStart w:id="538" w:name="_Toc73107790"/>
      <w:bookmarkStart w:id="539" w:name="_Toc73109091"/>
      <w:bookmarkStart w:id="540" w:name="_Toc73109524"/>
      <w:bookmarkStart w:id="541" w:name="_Toc73109860"/>
      <w:bookmarkStart w:id="542" w:name="_Toc73110106"/>
      <w:bookmarkStart w:id="543" w:name="_Toc73452954"/>
      <w:r w:rsidRPr="00E83220">
        <w:t xml:space="preserve">Gambar 4.42 Halaman </w:t>
      </w:r>
      <w:r w:rsidR="00BD6F63" w:rsidRPr="00E83220">
        <w:rPr>
          <w:i/>
          <w:iCs/>
        </w:rPr>
        <w:t>Login</w:t>
      </w:r>
      <w:bookmarkEnd w:id="537"/>
      <w:bookmarkEnd w:id="538"/>
      <w:bookmarkEnd w:id="539"/>
      <w:bookmarkEnd w:id="540"/>
      <w:bookmarkEnd w:id="541"/>
      <w:bookmarkEnd w:id="542"/>
      <w:bookmarkEnd w:id="543"/>
    </w:p>
    <w:p w14:paraId="6CA1E37C" w14:textId="77777777"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733C0393" w:rsidR="00AB0351" w:rsidRPr="00E83220" w:rsidRDefault="00AB0351" w:rsidP="00751232">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25DE8883" w14:textId="34A3EFCA" w:rsidR="007B33B9" w:rsidRPr="00E83220" w:rsidRDefault="007B33B9" w:rsidP="007B33B9">
      <w:pPr>
        <w:rPr>
          <w:rFonts w:ascii="Arial" w:hAnsi="Arial" w:cs="Arial"/>
        </w:rPr>
      </w:pPr>
    </w:p>
    <w:p w14:paraId="40FA41EF" w14:textId="44F955CE" w:rsidR="007B33B9" w:rsidRPr="00E83220" w:rsidRDefault="00CE7DE3" w:rsidP="007B33B9">
      <w:pPr>
        <w:rPr>
          <w:rFonts w:ascii="Arial" w:hAnsi="Arial" w:cs="Arial"/>
        </w:rPr>
      </w:pPr>
      <w:r w:rsidRPr="00E83220">
        <w:rPr>
          <w:rFonts w:ascii="Arial" w:hAnsi="Arial" w:cs="Arial"/>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E83220" w:rsidRDefault="007B33B9" w:rsidP="007B33B9">
      <w:pPr>
        <w:rPr>
          <w:rFonts w:ascii="Arial" w:hAnsi="Arial" w:cs="Arial"/>
        </w:rPr>
      </w:pPr>
    </w:p>
    <w:p w14:paraId="1DB36623" w14:textId="77777777" w:rsidR="00AB0351" w:rsidRPr="00E83220" w:rsidRDefault="00AB0351" w:rsidP="00AB0351">
      <w:pPr>
        <w:jc w:val="left"/>
        <w:rPr>
          <w:rFonts w:ascii="Arial" w:hAnsi="Arial" w:cs="Arial"/>
          <w:lang w:val="id-ID"/>
        </w:rPr>
      </w:pPr>
      <w:r w:rsidRPr="00E83220">
        <w:rPr>
          <w:rFonts w:ascii="Arial" w:hAnsi="Arial" w:cs="Arial"/>
          <w:lang w:val="id-ID"/>
        </w:rPr>
        <w:tab/>
      </w:r>
    </w:p>
    <w:p w14:paraId="740E1C37" w14:textId="77777777" w:rsidR="007B33B9" w:rsidRPr="00E83220" w:rsidRDefault="007B33B9" w:rsidP="00AB0351">
      <w:pPr>
        <w:jc w:val="left"/>
        <w:rPr>
          <w:rFonts w:ascii="Arial" w:hAnsi="Arial" w:cs="Arial"/>
          <w:lang w:val="id-ID"/>
        </w:rPr>
      </w:pPr>
    </w:p>
    <w:p w14:paraId="02F3CA8A" w14:textId="77777777" w:rsidR="007B33B9" w:rsidRPr="00E83220" w:rsidRDefault="007B33B9" w:rsidP="00AB0351">
      <w:pPr>
        <w:jc w:val="left"/>
        <w:rPr>
          <w:rFonts w:ascii="Arial" w:hAnsi="Arial" w:cs="Arial"/>
          <w:lang w:val="id-ID"/>
        </w:rPr>
      </w:pPr>
    </w:p>
    <w:p w14:paraId="6B368BE0" w14:textId="77777777" w:rsidR="007B33B9" w:rsidRPr="00E83220" w:rsidRDefault="007B33B9" w:rsidP="00AB0351">
      <w:pPr>
        <w:jc w:val="left"/>
        <w:rPr>
          <w:rFonts w:ascii="Arial" w:hAnsi="Arial" w:cs="Arial"/>
          <w:lang w:val="id-ID"/>
        </w:rPr>
      </w:pPr>
    </w:p>
    <w:p w14:paraId="07D2BFE2" w14:textId="77777777" w:rsidR="007B33B9" w:rsidRPr="00E83220" w:rsidRDefault="007B33B9" w:rsidP="00AB0351">
      <w:pPr>
        <w:jc w:val="left"/>
        <w:rPr>
          <w:rFonts w:ascii="Arial" w:hAnsi="Arial" w:cs="Arial"/>
          <w:lang w:val="id-ID"/>
        </w:rPr>
      </w:pPr>
    </w:p>
    <w:p w14:paraId="230B6C8D" w14:textId="21165A09" w:rsidR="007B33B9" w:rsidRPr="00E83220" w:rsidRDefault="007B33B9" w:rsidP="00AB0351">
      <w:pPr>
        <w:jc w:val="left"/>
        <w:rPr>
          <w:rFonts w:ascii="Arial" w:hAnsi="Arial" w:cs="Arial"/>
          <w:lang w:val="id-ID"/>
        </w:rPr>
      </w:pPr>
    </w:p>
    <w:p w14:paraId="1FB89127" w14:textId="77777777" w:rsidR="009C62D9" w:rsidRPr="00E83220" w:rsidRDefault="009C62D9" w:rsidP="007B33B9">
      <w:pPr>
        <w:jc w:val="center"/>
        <w:rPr>
          <w:rFonts w:ascii="Arial" w:hAnsi="Arial" w:cs="Arial"/>
        </w:rPr>
      </w:pPr>
    </w:p>
    <w:p w14:paraId="7188BDD8" w14:textId="2EA1B90A" w:rsidR="007B33B9" w:rsidRPr="00E83220" w:rsidRDefault="007B33B9" w:rsidP="00D51860">
      <w:pPr>
        <w:pStyle w:val="LabelPicture"/>
      </w:pPr>
      <w:bookmarkStart w:id="544" w:name="_Toc73106037"/>
      <w:bookmarkStart w:id="545" w:name="_Toc73107791"/>
      <w:bookmarkStart w:id="546" w:name="_Toc73109092"/>
      <w:bookmarkStart w:id="547" w:name="_Toc73109525"/>
      <w:bookmarkStart w:id="548" w:name="_Toc73109861"/>
      <w:bookmarkStart w:id="549" w:name="_Toc73110107"/>
      <w:bookmarkStart w:id="550" w:name="_Toc73452955"/>
      <w:r w:rsidRPr="00E83220">
        <w:t xml:space="preserve">Gambar 4.43 Halaman </w:t>
      </w:r>
      <w:r w:rsidR="00540041" w:rsidRPr="00E83220">
        <w:rPr>
          <w:i/>
          <w:iCs/>
        </w:rPr>
        <w:t>Dashboard</w:t>
      </w:r>
      <w:bookmarkEnd w:id="544"/>
      <w:bookmarkEnd w:id="545"/>
      <w:bookmarkEnd w:id="546"/>
      <w:bookmarkEnd w:id="547"/>
      <w:bookmarkEnd w:id="548"/>
      <w:bookmarkEnd w:id="549"/>
      <w:bookmarkEnd w:id="550"/>
    </w:p>
    <w:p w14:paraId="484A7B88" w14:textId="27778359" w:rsidR="007B33B9" w:rsidRPr="00E83220" w:rsidRDefault="007B33B9"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4F3B97" w:rsidRPr="00E83220">
        <w:rPr>
          <w:rFonts w:ascii="Arial" w:hAnsi="Arial" w:cs="Arial"/>
          <w:iCs/>
        </w:rPr>
        <w:t>Pelanggan</w:t>
      </w:r>
    </w:p>
    <w:p w14:paraId="5F3453B6" w14:textId="4CD7B0D0" w:rsidR="009659E9" w:rsidRPr="00E83220" w:rsidRDefault="009659E9" w:rsidP="004277EE">
      <w:pPr>
        <w:pStyle w:val="ListParagraph"/>
        <w:ind w:left="0" w:firstLine="709"/>
        <w:rPr>
          <w:rFonts w:ascii="Arial" w:hAnsi="Arial" w:cs="Arial"/>
          <w:iCs/>
        </w:rPr>
      </w:pPr>
      <w:r w:rsidRPr="00E83220">
        <w:rPr>
          <w:rFonts w:ascii="Arial" w:hAnsi="Arial" w:cs="Arial"/>
          <w:iCs/>
        </w:rPr>
        <w:t xml:space="preserve">Halaman </w:t>
      </w:r>
      <w:r w:rsidR="004F3B97" w:rsidRPr="00E83220">
        <w:rPr>
          <w:rFonts w:ascii="Arial" w:hAnsi="Arial" w:cs="Arial"/>
          <w:iCs/>
        </w:rPr>
        <w:t xml:space="preserve">Pelanggan </w:t>
      </w:r>
      <w:r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6043EE2D" w14:textId="01AE2BFB" w:rsidR="00C45FDE" w:rsidRPr="00E83220" w:rsidRDefault="00C45FDE" w:rsidP="0045473E">
      <w:pPr>
        <w:ind w:left="0" w:firstLine="0"/>
        <w:rPr>
          <w:rFonts w:ascii="Arial" w:hAnsi="Arial" w:cs="Arial"/>
        </w:rPr>
      </w:pPr>
    </w:p>
    <w:p w14:paraId="284C936C" w14:textId="75C64434" w:rsidR="00C45FDE" w:rsidRPr="00E83220" w:rsidRDefault="00C45FDE" w:rsidP="00D14461">
      <w:pPr>
        <w:jc w:val="center"/>
        <w:rPr>
          <w:rFonts w:ascii="Arial" w:hAnsi="Arial" w:cs="Arial"/>
        </w:rPr>
      </w:pPr>
      <w:r w:rsidRPr="00E83220">
        <w:rPr>
          <w:rFonts w:ascii="Arial" w:hAnsi="Arial" w:cs="Arial"/>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Pr="00E83220" w:rsidRDefault="00C45FDE" w:rsidP="00D14461">
      <w:pPr>
        <w:jc w:val="center"/>
        <w:rPr>
          <w:rFonts w:ascii="Arial" w:hAnsi="Arial" w:cs="Arial"/>
        </w:rPr>
      </w:pPr>
    </w:p>
    <w:p w14:paraId="2278D754" w14:textId="1EBE8545" w:rsidR="00C45FDE" w:rsidRPr="00E83220" w:rsidRDefault="00C45FDE" w:rsidP="00D14461">
      <w:pPr>
        <w:jc w:val="center"/>
        <w:rPr>
          <w:rFonts w:ascii="Arial" w:hAnsi="Arial" w:cs="Arial"/>
        </w:rPr>
      </w:pPr>
    </w:p>
    <w:p w14:paraId="66BCDFF5" w14:textId="77777777" w:rsidR="00C45FDE" w:rsidRPr="00E83220" w:rsidRDefault="00C45FDE" w:rsidP="00D14461">
      <w:pPr>
        <w:jc w:val="center"/>
        <w:rPr>
          <w:rFonts w:ascii="Arial" w:hAnsi="Arial" w:cs="Arial"/>
        </w:rPr>
      </w:pPr>
    </w:p>
    <w:p w14:paraId="57A9E708" w14:textId="77777777" w:rsidR="00C45FDE" w:rsidRPr="00E83220" w:rsidRDefault="00C45FDE" w:rsidP="00D14461">
      <w:pPr>
        <w:jc w:val="center"/>
        <w:rPr>
          <w:rFonts w:ascii="Arial" w:hAnsi="Arial" w:cs="Arial"/>
        </w:rPr>
      </w:pPr>
    </w:p>
    <w:p w14:paraId="222B29FE" w14:textId="77777777" w:rsidR="00C45FDE" w:rsidRPr="00E83220" w:rsidRDefault="00C45FDE" w:rsidP="00D14461">
      <w:pPr>
        <w:jc w:val="center"/>
        <w:rPr>
          <w:rFonts w:ascii="Arial" w:hAnsi="Arial" w:cs="Arial"/>
        </w:rPr>
      </w:pPr>
    </w:p>
    <w:p w14:paraId="4F414D93" w14:textId="77777777" w:rsidR="00C45FDE" w:rsidRPr="00E83220" w:rsidRDefault="00C45FDE" w:rsidP="00D14461">
      <w:pPr>
        <w:jc w:val="center"/>
        <w:rPr>
          <w:rFonts w:ascii="Arial" w:hAnsi="Arial" w:cs="Arial"/>
        </w:rPr>
      </w:pPr>
    </w:p>
    <w:p w14:paraId="72F2332B" w14:textId="1DECFE77" w:rsidR="00C45FDE" w:rsidRPr="00E83220" w:rsidRDefault="00C45FDE" w:rsidP="00D14461">
      <w:pPr>
        <w:jc w:val="center"/>
        <w:rPr>
          <w:rFonts w:ascii="Arial" w:hAnsi="Arial" w:cs="Arial"/>
        </w:rPr>
      </w:pPr>
    </w:p>
    <w:p w14:paraId="27EAE9E8" w14:textId="77777777" w:rsidR="00C45FDE" w:rsidRPr="00E83220" w:rsidRDefault="00C45FDE" w:rsidP="00D14461">
      <w:pPr>
        <w:jc w:val="center"/>
        <w:rPr>
          <w:rFonts w:ascii="Arial" w:hAnsi="Arial" w:cs="Arial"/>
        </w:rPr>
      </w:pPr>
    </w:p>
    <w:p w14:paraId="0943BE59" w14:textId="3D9AB3D8" w:rsidR="00D14461" w:rsidRPr="00E83220" w:rsidRDefault="00D14461" w:rsidP="00D51860">
      <w:pPr>
        <w:pStyle w:val="LabelPicture"/>
      </w:pPr>
      <w:bookmarkStart w:id="551" w:name="_Toc73106038"/>
      <w:bookmarkStart w:id="552" w:name="_Toc73107792"/>
      <w:bookmarkStart w:id="553" w:name="_Toc73109093"/>
      <w:bookmarkStart w:id="554" w:name="_Toc73109526"/>
      <w:bookmarkStart w:id="555" w:name="_Toc73109862"/>
      <w:bookmarkStart w:id="556" w:name="_Toc73110108"/>
      <w:bookmarkStart w:id="557" w:name="_Toc73452956"/>
      <w:r w:rsidRPr="00E83220">
        <w:t xml:space="preserve">Gambar 4.44 Halaman </w:t>
      </w:r>
      <w:r w:rsidR="004F3B97" w:rsidRPr="00E83220">
        <w:rPr>
          <w:iCs/>
        </w:rPr>
        <w:t>Pelanggan</w:t>
      </w:r>
      <w:bookmarkEnd w:id="551"/>
      <w:bookmarkEnd w:id="552"/>
      <w:bookmarkEnd w:id="553"/>
      <w:bookmarkEnd w:id="554"/>
      <w:bookmarkEnd w:id="555"/>
      <w:bookmarkEnd w:id="556"/>
      <w:bookmarkEnd w:id="557"/>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lastRenderedPageBreak/>
        <w:t>Halaman Lihat</w:t>
      </w:r>
      <w:r w:rsidR="004277EE" w:rsidRPr="00E83220">
        <w:rPr>
          <w:rFonts w:ascii="Arial" w:hAnsi="Arial" w:cs="Arial"/>
          <w:i/>
        </w:rPr>
        <w:t xml:space="preserve"> </w:t>
      </w:r>
      <w:r w:rsidR="004F3B97" w:rsidRPr="00E83220">
        <w:rPr>
          <w:rFonts w:ascii="Arial" w:hAnsi="Arial" w:cs="Arial"/>
          <w:iCs/>
        </w:rPr>
        <w:t>Pelanggan</w:t>
      </w:r>
    </w:p>
    <w:p w14:paraId="3205C68C" w14:textId="6582AD75" w:rsidR="00DE6997" w:rsidRPr="00E83220" w:rsidRDefault="00342C57" w:rsidP="00BA147C">
      <w:pPr>
        <w:ind w:left="0" w:firstLine="709"/>
        <w:rPr>
          <w:rFonts w:ascii="Arial" w:hAnsi="Arial" w:cs="Arial"/>
        </w:rPr>
      </w:pPr>
      <w:r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C336625" w14:textId="41269104" w:rsidR="00DE6997" w:rsidRPr="00E83220" w:rsidRDefault="00C45FDE" w:rsidP="007B33B9">
      <w:pPr>
        <w:jc w:val="center"/>
        <w:rPr>
          <w:rFonts w:ascii="Arial" w:hAnsi="Arial" w:cs="Arial"/>
          <w:lang w:val="id-ID"/>
        </w:rPr>
      </w:pPr>
      <w:r w:rsidRPr="00E83220">
        <w:rPr>
          <w:rFonts w:ascii="Arial" w:hAnsi="Arial" w:cs="Arial"/>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Pr="00E83220" w:rsidRDefault="00C45FDE" w:rsidP="00190802">
      <w:pPr>
        <w:ind w:left="0" w:firstLine="0"/>
        <w:jc w:val="center"/>
        <w:rPr>
          <w:rFonts w:ascii="Arial" w:hAnsi="Arial" w:cs="Arial"/>
        </w:rPr>
      </w:pPr>
    </w:p>
    <w:p w14:paraId="6483D999" w14:textId="2E18C3C8" w:rsidR="00C45FDE" w:rsidRPr="00E83220" w:rsidRDefault="00C45FDE" w:rsidP="00190802">
      <w:pPr>
        <w:ind w:left="0" w:firstLine="0"/>
        <w:jc w:val="center"/>
        <w:rPr>
          <w:rFonts w:ascii="Arial" w:hAnsi="Arial" w:cs="Arial"/>
        </w:rPr>
      </w:pPr>
    </w:p>
    <w:p w14:paraId="751516B7" w14:textId="77B3A0A3" w:rsidR="00C45FDE" w:rsidRPr="00E83220" w:rsidRDefault="00C45FDE" w:rsidP="00190802">
      <w:pPr>
        <w:ind w:left="0" w:firstLine="0"/>
        <w:jc w:val="center"/>
        <w:rPr>
          <w:rFonts w:ascii="Arial" w:hAnsi="Arial" w:cs="Arial"/>
        </w:rPr>
      </w:pPr>
    </w:p>
    <w:p w14:paraId="618AEEAB" w14:textId="77777777" w:rsidR="00C45FDE" w:rsidRPr="00E83220" w:rsidRDefault="00C45FDE" w:rsidP="00190802">
      <w:pPr>
        <w:ind w:left="0" w:firstLine="0"/>
        <w:jc w:val="center"/>
        <w:rPr>
          <w:rFonts w:ascii="Arial" w:hAnsi="Arial" w:cs="Arial"/>
        </w:rPr>
      </w:pPr>
    </w:p>
    <w:p w14:paraId="68E696C9" w14:textId="77777777" w:rsidR="00C45FDE" w:rsidRPr="00E83220" w:rsidRDefault="00C45FDE" w:rsidP="00190802">
      <w:pPr>
        <w:ind w:left="0" w:firstLine="0"/>
        <w:jc w:val="center"/>
        <w:rPr>
          <w:rFonts w:ascii="Arial" w:hAnsi="Arial" w:cs="Arial"/>
        </w:rPr>
      </w:pPr>
    </w:p>
    <w:p w14:paraId="62155D0B" w14:textId="77777777" w:rsidR="00C45FDE" w:rsidRPr="00E83220" w:rsidRDefault="00C45FDE" w:rsidP="00190802">
      <w:pPr>
        <w:ind w:left="0" w:firstLine="0"/>
        <w:jc w:val="center"/>
        <w:rPr>
          <w:rFonts w:ascii="Arial" w:hAnsi="Arial" w:cs="Arial"/>
        </w:rPr>
      </w:pPr>
    </w:p>
    <w:p w14:paraId="4574607A" w14:textId="77777777" w:rsidR="00C45FDE" w:rsidRPr="00E83220" w:rsidRDefault="00C45FDE" w:rsidP="00190802">
      <w:pPr>
        <w:ind w:left="0" w:firstLine="0"/>
        <w:jc w:val="center"/>
        <w:rPr>
          <w:rFonts w:ascii="Arial" w:hAnsi="Arial" w:cs="Arial"/>
        </w:rPr>
      </w:pPr>
    </w:p>
    <w:p w14:paraId="27A4EE8C" w14:textId="77777777" w:rsidR="00C45FDE" w:rsidRPr="00E83220" w:rsidRDefault="00C45FDE" w:rsidP="00190802">
      <w:pPr>
        <w:ind w:left="0" w:firstLine="0"/>
        <w:jc w:val="center"/>
        <w:rPr>
          <w:rFonts w:ascii="Arial" w:hAnsi="Arial" w:cs="Arial"/>
        </w:rPr>
      </w:pPr>
    </w:p>
    <w:p w14:paraId="4435EEBD" w14:textId="14932DD6" w:rsidR="00190802" w:rsidRPr="00E83220" w:rsidRDefault="00190802" w:rsidP="00D51860">
      <w:pPr>
        <w:pStyle w:val="LabelPicture"/>
      </w:pPr>
      <w:bookmarkStart w:id="558" w:name="_Toc73106039"/>
      <w:bookmarkStart w:id="559" w:name="_Toc73107793"/>
      <w:bookmarkStart w:id="560" w:name="_Toc73109094"/>
      <w:bookmarkStart w:id="561" w:name="_Toc73109527"/>
      <w:bookmarkStart w:id="562" w:name="_Toc73109863"/>
      <w:bookmarkStart w:id="563" w:name="_Toc73110109"/>
      <w:bookmarkStart w:id="564" w:name="_Toc73452957"/>
      <w:r w:rsidRPr="00E83220">
        <w:t>Gambar 4.4</w:t>
      </w:r>
      <w:r w:rsidR="003332C8" w:rsidRPr="00E83220">
        <w:t>5</w:t>
      </w:r>
      <w:r w:rsidRPr="00E83220">
        <w:t xml:space="preserve"> Halaman Lihat Pelanggan</w:t>
      </w:r>
      <w:bookmarkEnd w:id="558"/>
      <w:bookmarkEnd w:id="559"/>
      <w:bookmarkEnd w:id="560"/>
      <w:bookmarkEnd w:id="561"/>
      <w:bookmarkEnd w:id="562"/>
      <w:bookmarkEnd w:id="563"/>
      <w:bookmarkEnd w:id="564"/>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6C74806A"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67EA12E3" w:rsidR="00C45FDE" w:rsidRPr="00E83220" w:rsidRDefault="00C45FDE" w:rsidP="0045473E">
      <w:pPr>
        <w:ind w:left="0" w:firstLine="0"/>
        <w:rPr>
          <w:rFonts w:ascii="Arial" w:hAnsi="Arial" w:cs="Arial"/>
        </w:rPr>
      </w:pPr>
    </w:p>
    <w:p w14:paraId="69C0BA16" w14:textId="19E37A5D" w:rsidR="00C45FDE" w:rsidRPr="00E83220" w:rsidRDefault="004F4383" w:rsidP="001B4E4E">
      <w:pPr>
        <w:ind w:left="0" w:firstLine="0"/>
        <w:jc w:val="center"/>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Pr="00E83220" w:rsidRDefault="00C45FDE" w:rsidP="001B4E4E">
      <w:pPr>
        <w:ind w:left="0" w:firstLine="0"/>
        <w:jc w:val="center"/>
        <w:rPr>
          <w:rFonts w:ascii="Arial" w:hAnsi="Arial" w:cs="Arial"/>
        </w:rPr>
      </w:pPr>
    </w:p>
    <w:p w14:paraId="74CA6502" w14:textId="70610E7D" w:rsidR="00C45FDE" w:rsidRPr="00E83220" w:rsidRDefault="00C45FDE" w:rsidP="001B4E4E">
      <w:pPr>
        <w:ind w:left="0" w:firstLine="0"/>
        <w:jc w:val="center"/>
        <w:rPr>
          <w:rFonts w:ascii="Arial" w:hAnsi="Arial" w:cs="Arial"/>
        </w:rPr>
      </w:pPr>
    </w:p>
    <w:p w14:paraId="612F3792" w14:textId="77777777" w:rsidR="00C45FDE" w:rsidRPr="00E83220" w:rsidRDefault="00C45FDE" w:rsidP="001B4E4E">
      <w:pPr>
        <w:ind w:left="0" w:firstLine="0"/>
        <w:jc w:val="center"/>
        <w:rPr>
          <w:rFonts w:ascii="Arial" w:hAnsi="Arial" w:cs="Arial"/>
        </w:rPr>
      </w:pPr>
    </w:p>
    <w:p w14:paraId="53850E58" w14:textId="77777777" w:rsidR="00C45FDE" w:rsidRPr="00E83220" w:rsidRDefault="00C45FDE" w:rsidP="001B4E4E">
      <w:pPr>
        <w:ind w:left="0" w:firstLine="0"/>
        <w:jc w:val="center"/>
        <w:rPr>
          <w:rFonts w:ascii="Arial" w:hAnsi="Arial" w:cs="Arial"/>
        </w:rPr>
      </w:pPr>
    </w:p>
    <w:p w14:paraId="15AD6CDE" w14:textId="77777777" w:rsidR="00C45FDE" w:rsidRPr="00E83220" w:rsidRDefault="00C45FDE" w:rsidP="001B4E4E">
      <w:pPr>
        <w:ind w:left="0" w:firstLine="0"/>
        <w:jc w:val="center"/>
        <w:rPr>
          <w:rFonts w:ascii="Arial" w:hAnsi="Arial" w:cs="Arial"/>
        </w:rPr>
      </w:pPr>
    </w:p>
    <w:p w14:paraId="72F59934" w14:textId="77777777" w:rsidR="00C45FDE" w:rsidRPr="00E83220" w:rsidRDefault="00C45FDE" w:rsidP="001B4E4E">
      <w:pPr>
        <w:ind w:left="0" w:firstLine="0"/>
        <w:jc w:val="center"/>
        <w:rPr>
          <w:rFonts w:ascii="Arial" w:hAnsi="Arial" w:cs="Arial"/>
        </w:rPr>
      </w:pPr>
    </w:p>
    <w:p w14:paraId="1A1EFA44" w14:textId="77777777" w:rsidR="00C45FDE" w:rsidRPr="00E83220" w:rsidRDefault="00C45FDE" w:rsidP="004F4383">
      <w:pPr>
        <w:ind w:left="0" w:firstLine="0"/>
        <w:rPr>
          <w:rFonts w:ascii="Arial" w:hAnsi="Arial" w:cs="Arial"/>
        </w:rPr>
      </w:pPr>
    </w:p>
    <w:p w14:paraId="0775C5B9" w14:textId="650B95D1" w:rsidR="00C67E99" w:rsidRPr="00E83220" w:rsidRDefault="000041B6" w:rsidP="00D51860">
      <w:pPr>
        <w:pStyle w:val="LabelPicture"/>
      </w:pPr>
      <w:bookmarkStart w:id="565" w:name="_Toc73106040"/>
      <w:bookmarkStart w:id="566" w:name="_Toc73107794"/>
      <w:bookmarkStart w:id="567" w:name="_Toc73109095"/>
      <w:bookmarkStart w:id="568" w:name="_Toc73109528"/>
      <w:bookmarkStart w:id="569" w:name="_Toc73109864"/>
      <w:bookmarkStart w:id="570" w:name="_Toc73110110"/>
      <w:bookmarkStart w:id="571"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5"/>
      <w:bookmarkEnd w:id="566"/>
      <w:bookmarkEnd w:id="567"/>
      <w:bookmarkEnd w:id="568"/>
      <w:bookmarkEnd w:id="569"/>
      <w:bookmarkEnd w:id="570"/>
      <w:bookmarkEnd w:id="571"/>
    </w:p>
    <w:p w14:paraId="28D2E6BF" w14:textId="0ECCB8A8" w:rsidR="00CC0C0B" w:rsidRPr="00E83220" w:rsidRDefault="00CC0C0B" w:rsidP="00190802">
      <w:pPr>
        <w:ind w:left="0" w:firstLine="0"/>
        <w:rPr>
          <w:rFonts w:ascii="Arial" w:hAnsi="Arial" w:cs="Arial"/>
        </w:rPr>
      </w:pPr>
    </w:p>
    <w:p w14:paraId="79EBEB7C" w14:textId="5EC3662E"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493E9359" w:rsidR="00CC0C0B" w:rsidRPr="00E83220" w:rsidRDefault="00CC0C0B" w:rsidP="00E07FA7">
      <w:pPr>
        <w:pStyle w:val="ListParagraph"/>
        <w:ind w:left="0" w:firstLine="709"/>
        <w:rPr>
          <w:rFonts w:ascii="Arial" w:hAnsi="Arial" w:cs="Arial"/>
        </w:rPr>
      </w:pPr>
      <w:r w:rsidRPr="00E83220">
        <w:rPr>
          <w:rFonts w:ascii="Arial" w:hAnsi="Arial" w:cs="Arial"/>
        </w:rPr>
        <w:t xml:space="preserve">Halaman </w:t>
      </w:r>
      <w:r w:rsidR="00EE7FF8" w:rsidRPr="00E83220">
        <w:rPr>
          <w:rFonts w:ascii="Arial" w:hAnsi="Arial" w:cs="Arial"/>
          <w:i/>
          <w:iCs/>
        </w:rPr>
        <w:t>Spare part</w:t>
      </w:r>
      <w:r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341B8023" w14:textId="3B9CB0DB" w:rsidR="000648F4" w:rsidRPr="00E83220" w:rsidRDefault="00C45FDE" w:rsidP="000648F4">
      <w:pPr>
        <w:jc w:val="center"/>
        <w:rPr>
          <w:rFonts w:ascii="Arial" w:hAnsi="Arial" w:cs="Arial"/>
          <w:lang w:val="id-ID"/>
        </w:rPr>
      </w:pPr>
      <w:r w:rsidRPr="00E83220">
        <w:rPr>
          <w:rFonts w:ascii="Arial" w:hAnsi="Arial" w:cs="Arial"/>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E83220" w:rsidRDefault="000648F4" w:rsidP="000648F4">
      <w:pPr>
        <w:jc w:val="center"/>
        <w:rPr>
          <w:rFonts w:ascii="Arial" w:hAnsi="Arial" w:cs="Arial"/>
          <w:lang w:val="id-ID"/>
        </w:rPr>
      </w:pPr>
    </w:p>
    <w:p w14:paraId="69799C6B" w14:textId="175FB295" w:rsidR="003013CF" w:rsidRPr="00E83220" w:rsidRDefault="003013CF" w:rsidP="000648F4">
      <w:pPr>
        <w:ind w:left="0" w:firstLine="0"/>
        <w:jc w:val="center"/>
        <w:rPr>
          <w:rFonts w:ascii="Arial" w:hAnsi="Arial" w:cs="Arial"/>
        </w:rPr>
      </w:pPr>
    </w:p>
    <w:p w14:paraId="4972949B" w14:textId="5C3FE422" w:rsidR="00C45FDE" w:rsidRPr="00E83220" w:rsidRDefault="00C45FDE" w:rsidP="000648F4">
      <w:pPr>
        <w:ind w:left="0" w:firstLine="0"/>
        <w:jc w:val="center"/>
        <w:rPr>
          <w:rFonts w:ascii="Arial" w:hAnsi="Arial" w:cs="Arial"/>
        </w:rPr>
      </w:pPr>
    </w:p>
    <w:p w14:paraId="036258D2" w14:textId="44D16A50" w:rsidR="00C45FDE" w:rsidRPr="00E83220" w:rsidRDefault="00C45FDE" w:rsidP="000648F4">
      <w:pPr>
        <w:ind w:left="0" w:firstLine="0"/>
        <w:jc w:val="center"/>
        <w:rPr>
          <w:rFonts w:ascii="Arial" w:hAnsi="Arial" w:cs="Arial"/>
        </w:rPr>
      </w:pPr>
    </w:p>
    <w:p w14:paraId="74EC1AAE" w14:textId="20C8869D" w:rsidR="00C45FDE" w:rsidRPr="00E83220" w:rsidRDefault="00C45FDE" w:rsidP="000648F4">
      <w:pPr>
        <w:ind w:left="0" w:firstLine="0"/>
        <w:jc w:val="center"/>
        <w:rPr>
          <w:rFonts w:ascii="Arial" w:hAnsi="Arial" w:cs="Arial"/>
        </w:rPr>
      </w:pPr>
    </w:p>
    <w:p w14:paraId="47E1032F" w14:textId="1E440D39" w:rsidR="00C45FDE" w:rsidRPr="00E83220" w:rsidRDefault="00C45FDE" w:rsidP="000648F4">
      <w:pPr>
        <w:ind w:left="0" w:firstLine="0"/>
        <w:jc w:val="center"/>
        <w:rPr>
          <w:rFonts w:ascii="Arial" w:hAnsi="Arial" w:cs="Arial"/>
        </w:rPr>
      </w:pPr>
    </w:p>
    <w:p w14:paraId="7C942253" w14:textId="77777777" w:rsidR="00C45FDE" w:rsidRPr="00E83220" w:rsidRDefault="00C45FDE" w:rsidP="000648F4">
      <w:pPr>
        <w:ind w:left="0" w:firstLine="0"/>
        <w:jc w:val="center"/>
        <w:rPr>
          <w:rFonts w:ascii="Arial" w:hAnsi="Arial" w:cs="Arial"/>
        </w:rPr>
      </w:pPr>
    </w:p>
    <w:p w14:paraId="440D336B" w14:textId="3711D3A9" w:rsidR="00CC0C0B" w:rsidRPr="00E83220" w:rsidRDefault="000648F4" w:rsidP="00D51860">
      <w:pPr>
        <w:pStyle w:val="LabelPicture"/>
        <w:rPr>
          <w:i/>
          <w:iCs/>
        </w:rPr>
      </w:pPr>
      <w:bookmarkStart w:id="572" w:name="_Toc73106041"/>
      <w:bookmarkStart w:id="573" w:name="_Toc73107795"/>
      <w:bookmarkStart w:id="574" w:name="_Toc73109096"/>
      <w:bookmarkStart w:id="575" w:name="_Toc73109529"/>
      <w:bookmarkStart w:id="576" w:name="_Toc73109865"/>
      <w:bookmarkStart w:id="577" w:name="_Toc73110111"/>
      <w:bookmarkStart w:id="578" w:name="_Toc73452959"/>
      <w:r w:rsidRPr="00E83220">
        <w:t>Gambar 4.4</w:t>
      </w:r>
      <w:r w:rsidR="003332C8" w:rsidRPr="00E83220">
        <w:t>7</w:t>
      </w:r>
      <w:r w:rsidRPr="00E83220">
        <w:t xml:space="preserve"> Halaman </w:t>
      </w:r>
      <w:r w:rsidR="00EE7FF8" w:rsidRPr="00E83220">
        <w:rPr>
          <w:i/>
          <w:iCs/>
        </w:rPr>
        <w:t>Spare part</w:t>
      </w:r>
      <w:bookmarkEnd w:id="572"/>
      <w:bookmarkEnd w:id="573"/>
      <w:bookmarkEnd w:id="574"/>
      <w:bookmarkEnd w:id="575"/>
      <w:bookmarkEnd w:id="576"/>
      <w:bookmarkEnd w:id="577"/>
      <w:bookmarkEnd w:id="578"/>
    </w:p>
    <w:p w14:paraId="219FD05B" w14:textId="6A88AA20" w:rsidR="00514B6D" w:rsidRPr="00E83220" w:rsidRDefault="00514B6D" w:rsidP="00514B6D">
      <w:pPr>
        <w:ind w:left="0" w:firstLine="0"/>
        <w:rPr>
          <w:rFonts w:ascii="Arial" w:hAnsi="Arial" w:cs="Arial"/>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7A24A39B" w14:textId="1E896959" w:rsidR="004720D1" w:rsidRPr="00E83220" w:rsidRDefault="00514B6D" w:rsidP="00182306">
      <w:pPr>
        <w:pStyle w:val="ListParagraph"/>
        <w:ind w:left="0" w:firstLine="709"/>
        <w:rPr>
          <w:rFonts w:ascii="Arial" w:hAnsi="Arial" w:cs="Arial"/>
        </w:rPr>
      </w:pPr>
      <w:r w:rsidRPr="00E83220">
        <w:rPr>
          <w:rFonts w:ascii="Arial" w:hAnsi="Arial" w:cs="Arial"/>
        </w:rPr>
        <w:t xml:space="preserve">Halaman Tam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4370B1BE" w14:textId="5DD4F2DD" w:rsidR="00C45FDE" w:rsidRPr="00E83220" w:rsidRDefault="00C45FDE" w:rsidP="004720D1">
      <w:pPr>
        <w:jc w:val="center"/>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Pr="00E83220" w:rsidRDefault="00C45FDE" w:rsidP="004720D1">
      <w:pPr>
        <w:jc w:val="center"/>
        <w:rPr>
          <w:rFonts w:ascii="Arial" w:hAnsi="Arial" w:cs="Arial"/>
        </w:rPr>
      </w:pPr>
    </w:p>
    <w:p w14:paraId="76DD9583" w14:textId="40AA21EC" w:rsidR="00C45FDE" w:rsidRPr="00E83220" w:rsidRDefault="00C45FDE" w:rsidP="004720D1">
      <w:pPr>
        <w:jc w:val="center"/>
        <w:rPr>
          <w:rFonts w:ascii="Arial" w:hAnsi="Arial" w:cs="Arial"/>
        </w:rPr>
      </w:pPr>
    </w:p>
    <w:p w14:paraId="63935B51" w14:textId="24173BC8" w:rsidR="00C45FDE" w:rsidRPr="00E83220" w:rsidRDefault="00C45FDE" w:rsidP="004720D1">
      <w:pPr>
        <w:jc w:val="center"/>
        <w:rPr>
          <w:rFonts w:ascii="Arial" w:hAnsi="Arial" w:cs="Arial"/>
        </w:rPr>
      </w:pPr>
    </w:p>
    <w:p w14:paraId="09495F78" w14:textId="5209D248" w:rsidR="00C45FDE" w:rsidRPr="00E83220" w:rsidRDefault="00C45FDE" w:rsidP="004720D1">
      <w:pPr>
        <w:jc w:val="center"/>
        <w:rPr>
          <w:rFonts w:ascii="Arial" w:hAnsi="Arial" w:cs="Arial"/>
        </w:rPr>
      </w:pPr>
    </w:p>
    <w:p w14:paraId="5BBC7963" w14:textId="6889BF67" w:rsidR="00C45FDE" w:rsidRPr="00E83220" w:rsidRDefault="00C45FDE" w:rsidP="004720D1">
      <w:pPr>
        <w:jc w:val="center"/>
        <w:rPr>
          <w:rFonts w:ascii="Arial" w:hAnsi="Arial" w:cs="Arial"/>
        </w:rPr>
      </w:pPr>
    </w:p>
    <w:p w14:paraId="0780B69A" w14:textId="6FE9DFCD" w:rsidR="00C45FDE" w:rsidRPr="00E83220" w:rsidRDefault="00C45FDE" w:rsidP="004720D1">
      <w:pPr>
        <w:jc w:val="center"/>
        <w:rPr>
          <w:rFonts w:ascii="Arial" w:hAnsi="Arial" w:cs="Arial"/>
        </w:rPr>
      </w:pPr>
    </w:p>
    <w:p w14:paraId="65E89816" w14:textId="77777777" w:rsidR="00C45FDE" w:rsidRPr="00E83220" w:rsidRDefault="00C45FDE"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9" w:name="_Toc73106042"/>
      <w:bookmarkStart w:id="580" w:name="_Toc73107796"/>
      <w:bookmarkStart w:id="581" w:name="_Toc73109097"/>
      <w:bookmarkStart w:id="582" w:name="_Toc73109530"/>
      <w:bookmarkStart w:id="583" w:name="_Toc73109866"/>
      <w:bookmarkStart w:id="584" w:name="_Toc73110112"/>
      <w:bookmarkStart w:id="585" w:name="_Toc73452960"/>
      <w:r w:rsidRPr="00E83220">
        <w:t>Gambar 4.</w:t>
      </w:r>
      <w:r w:rsidR="003332C8" w:rsidRPr="00E83220">
        <w:t>48</w:t>
      </w:r>
      <w:r w:rsidRPr="00E83220">
        <w:t xml:space="preserve"> Halaman Tambah </w:t>
      </w:r>
      <w:r w:rsidR="00EE7FF8" w:rsidRPr="00E83220">
        <w:rPr>
          <w:i/>
          <w:iCs/>
        </w:rPr>
        <w:t>Spare part</w:t>
      </w:r>
      <w:bookmarkEnd w:id="579"/>
      <w:bookmarkEnd w:id="580"/>
      <w:bookmarkEnd w:id="581"/>
      <w:bookmarkEnd w:id="582"/>
      <w:bookmarkEnd w:id="583"/>
      <w:bookmarkEnd w:id="584"/>
      <w:bookmarkEnd w:id="585"/>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16EEEF63" w:rsidR="000648F4" w:rsidRPr="00E83220"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ED01C51" w14:textId="589648CA" w:rsidR="00EC19D5" w:rsidRPr="00E83220" w:rsidRDefault="00CF1B4C" w:rsidP="00EC19D5">
      <w:pPr>
        <w:rPr>
          <w:rFonts w:ascii="Arial" w:hAnsi="Arial" w:cs="Arial"/>
        </w:rPr>
      </w:pPr>
      <w:r w:rsidRPr="00E83220">
        <w:rPr>
          <w:rFonts w:ascii="Arial" w:hAnsi="Arial" w:cs="Arial"/>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Pr="00E83220" w:rsidRDefault="00CF1B4C" w:rsidP="00EC19D5">
      <w:pPr>
        <w:jc w:val="center"/>
        <w:rPr>
          <w:rFonts w:ascii="Arial" w:hAnsi="Arial" w:cs="Arial"/>
        </w:rPr>
      </w:pPr>
    </w:p>
    <w:p w14:paraId="01804CFC" w14:textId="77777777" w:rsidR="00CF1B4C" w:rsidRPr="00E83220" w:rsidRDefault="00CF1B4C" w:rsidP="00EC19D5">
      <w:pPr>
        <w:jc w:val="center"/>
        <w:rPr>
          <w:rFonts w:ascii="Arial" w:hAnsi="Arial" w:cs="Arial"/>
        </w:rPr>
      </w:pPr>
    </w:p>
    <w:p w14:paraId="13018913" w14:textId="77777777" w:rsidR="00CF1B4C" w:rsidRPr="00E83220" w:rsidRDefault="00CF1B4C" w:rsidP="00EC19D5">
      <w:pPr>
        <w:jc w:val="center"/>
        <w:rPr>
          <w:rFonts w:ascii="Arial" w:hAnsi="Arial" w:cs="Arial"/>
        </w:rPr>
      </w:pPr>
    </w:p>
    <w:p w14:paraId="0296C6DA" w14:textId="77777777" w:rsidR="00CF1B4C" w:rsidRPr="00E83220" w:rsidRDefault="00CF1B4C" w:rsidP="00EC19D5">
      <w:pPr>
        <w:jc w:val="center"/>
        <w:rPr>
          <w:rFonts w:ascii="Arial" w:hAnsi="Arial" w:cs="Arial"/>
        </w:rPr>
      </w:pPr>
    </w:p>
    <w:p w14:paraId="488CDB03" w14:textId="77777777" w:rsidR="00CF1B4C" w:rsidRPr="00E83220" w:rsidRDefault="00CF1B4C" w:rsidP="00EC19D5">
      <w:pPr>
        <w:jc w:val="center"/>
        <w:rPr>
          <w:rFonts w:ascii="Arial" w:hAnsi="Arial" w:cs="Arial"/>
        </w:rPr>
      </w:pPr>
    </w:p>
    <w:p w14:paraId="4331F883" w14:textId="77777777" w:rsidR="00CF1B4C" w:rsidRPr="00E83220" w:rsidRDefault="00CF1B4C" w:rsidP="00EC19D5">
      <w:pPr>
        <w:jc w:val="center"/>
        <w:rPr>
          <w:rFonts w:ascii="Arial" w:hAnsi="Arial" w:cs="Arial"/>
        </w:rPr>
      </w:pPr>
    </w:p>
    <w:p w14:paraId="6D25FAF1" w14:textId="77777777" w:rsidR="00CF1B4C" w:rsidRPr="00E83220" w:rsidRDefault="00CF1B4C" w:rsidP="00EC19D5">
      <w:pPr>
        <w:jc w:val="center"/>
        <w:rPr>
          <w:rFonts w:ascii="Arial" w:hAnsi="Arial" w:cs="Arial"/>
        </w:rPr>
      </w:pPr>
    </w:p>
    <w:p w14:paraId="4BB3615F" w14:textId="25BA8BB2" w:rsidR="00CF1B4C" w:rsidRPr="00E83220" w:rsidRDefault="00EC19D5" w:rsidP="00D51860">
      <w:pPr>
        <w:pStyle w:val="LabelPicture"/>
      </w:pPr>
      <w:bookmarkStart w:id="586" w:name="_Toc73106043"/>
      <w:bookmarkStart w:id="587" w:name="_Toc73107797"/>
      <w:bookmarkStart w:id="588" w:name="_Toc73109098"/>
      <w:bookmarkStart w:id="589" w:name="_Toc73109531"/>
      <w:bookmarkStart w:id="590" w:name="_Toc73109867"/>
      <w:bookmarkStart w:id="591" w:name="_Toc73110113"/>
      <w:bookmarkStart w:id="592" w:name="_Toc73452961"/>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6"/>
      <w:bookmarkEnd w:id="587"/>
      <w:bookmarkEnd w:id="588"/>
      <w:bookmarkEnd w:id="589"/>
      <w:bookmarkEnd w:id="590"/>
      <w:bookmarkEnd w:id="591"/>
      <w:bookmarkEnd w:id="592"/>
    </w:p>
    <w:p w14:paraId="38C5DD0E" w14:textId="77777777" w:rsidR="00CF1B4C" w:rsidRPr="00E83220" w:rsidRDefault="00CF1B4C" w:rsidP="00CF1B4C">
      <w:pPr>
        <w:jc w:val="center"/>
        <w:rPr>
          <w:rFonts w:ascii="Arial" w:hAnsi="Arial" w:cs="Arial"/>
        </w:rPr>
      </w:pPr>
    </w:p>
    <w:p w14:paraId="091DB7A9" w14:textId="410651CB"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2764B587" w:rsidR="00CF1B4C" w:rsidRPr="00E83220" w:rsidRDefault="00C70612" w:rsidP="005805DA">
      <w:pPr>
        <w:pStyle w:val="ListParagraph"/>
        <w:ind w:left="0" w:firstLine="709"/>
        <w:rPr>
          <w:rFonts w:ascii="Arial" w:hAnsi="Arial" w:cs="Arial"/>
        </w:rPr>
      </w:pPr>
      <w:r w:rsidRPr="00E83220">
        <w:rPr>
          <w:rFonts w:ascii="Arial" w:hAnsi="Arial" w:cs="Arial"/>
        </w:rPr>
        <w:t xml:space="preserve">Halaman </w:t>
      </w:r>
      <w:r w:rsidR="00D962FB" w:rsidRPr="00E83220">
        <w:rPr>
          <w:rFonts w:ascii="Arial" w:hAnsi="Arial" w:cs="Arial"/>
          <w:i/>
        </w:rPr>
        <w:t>Admin</w:t>
      </w:r>
      <w:r w:rsidRPr="00E83220">
        <w:rPr>
          <w:rFonts w:ascii="Arial" w:hAnsi="Arial" w:cs="Arial"/>
        </w:rPr>
        <w:t xml:space="preserve"> merupakan halaman yang menampilkan daftar dari </w:t>
      </w:r>
      <w:r w:rsidR="00D962FB" w:rsidRPr="00E83220">
        <w:rPr>
          <w:rFonts w:ascii="Arial" w:hAnsi="Arial" w:cs="Arial"/>
          <w:i/>
        </w:rPr>
        <w:t>admin</w:t>
      </w:r>
      <w:r w:rsidRPr="00E83220">
        <w:rPr>
          <w:rFonts w:ascii="Arial" w:hAnsi="Arial" w:cs="Arial"/>
        </w:rPr>
        <w:t xml:space="preserve"> yang ada pada Oneya Solutions beserta kontaknya dan dapa dilihat pada Gambar </w:t>
      </w:r>
      <w:r w:rsidR="00A632EB" w:rsidRPr="00E83220">
        <w:rPr>
          <w:rFonts w:ascii="Arial" w:hAnsi="Arial" w:cs="Arial"/>
        </w:rPr>
        <w:t>4</w:t>
      </w:r>
      <w:r w:rsidRPr="00E83220">
        <w:rPr>
          <w:rFonts w:ascii="Arial" w:hAnsi="Arial" w:cs="Arial"/>
        </w:rPr>
        <w:t>.5</w:t>
      </w:r>
      <w:r w:rsidR="003332C8" w:rsidRPr="00E83220">
        <w:rPr>
          <w:rFonts w:ascii="Arial" w:hAnsi="Arial" w:cs="Arial"/>
        </w:rPr>
        <w:t>0</w:t>
      </w:r>
      <w:r w:rsidRPr="00E83220">
        <w:rPr>
          <w:rFonts w:ascii="Arial" w:hAnsi="Arial" w:cs="Arial"/>
        </w:rPr>
        <w:t>.</w:t>
      </w:r>
    </w:p>
    <w:p w14:paraId="43011265" w14:textId="1617613B" w:rsidR="00CF1B4C" w:rsidRPr="00E83220" w:rsidRDefault="00CF1B4C" w:rsidP="00C70612">
      <w:pPr>
        <w:ind w:left="0" w:firstLine="0"/>
        <w:jc w:val="center"/>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Pr="00E83220" w:rsidRDefault="00CF1B4C" w:rsidP="00C70612">
      <w:pPr>
        <w:ind w:left="0" w:firstLine="0"/>
        <w:jc w:val="center"/>
        <w:rPr>
          <w:rFonts w:ascii="Arial" w:hAnsi="Arial" w:cs="Arial"/>
        </w:rPr>
      </w:pPr>
    </w:p>
    <w:p w14:paraId="4DF9D6B1" w14:textId="77777777" w:rsidR="00CF1B4C" w:rsidRPr="00E83220" w:rsidRDefault="00CF1B4C" w:rsidP="00C70612">
      <w:pPr>
        <w:ind w:left="0" w:firstLine="0"/>
        <w:jc w:val="center"/>
        <w:rPr>
          <w:rFonts w:ascii="Arial" w:hAnsi="Arial" w:cs="Arial"/>
        </w:rPr>
      </w:pPr>
    </w:p>
    <w:p w14:paraId="2617C4A4" w14:textId="5E03CF84" w:rsidR="00CF1B4C" w:rsidRPr="00E83220" w:rsidRDefault="00CF1B4C" w:rsidP="00C70612">
      <w:pPr>
        <w:ind w:left="0" w:firstLine="0"/>
        <w:jc w:val="center"/>
        <w:rPr>
          <w:rFonts w:ascii="Arial" w:hAnsi="Arial" w:cs="Arial"/>
        </w:rPr>
      </w:pPr>
    </w:p>
    <w:p w14:paraId="339CD5F0" w14:textId="77777777" w:rsidR="00CF1B4C" w:rsidRPr="00E83220" w:rsidRDefault="00CF1B4C" w:rsidP="00C70612">
      <w:pPr>
        <w:ind w:left="0" w:firstLine="0"/>
        <w:jc w:val="center"/>
        <w:rPr>
          <w:rFonts w:ascii="Arial" w:hAnsi="Arial" w:cs="Arial"/>
        </w:rPr>
      </w:pPr>
    </w:p>
    <w:p w14:paraId="70CD3AE8" w14:textId="5D375A43" w:rsidR="00CF1B4C" w:rsidRPr="00E83220" w:rsidRDefault="00CF1B4C" w:rsidP="00C70612">
      <w:pPr>
        <w:ind w:left="0" w:firstLine="0"/>
        <w:jc w:val="center"/>
        <w:rPr>
          <w:rFonts w:ascii="Arial" w:hAnsi="Arial" w:cs="Arial"/>
        </w:rPr>
      </w:pPr>
    </w:p>
    <w:p w14:paraId="6E15DE53" w14:textId="2CC93BA4" w:rsidR="00CF1B4C" w:rsidRPr="00E83220" w:rsidRDefault="00CF1B4C" w:rsidP="00C70612">
      <w:pPr>
        <w:ind w:left="0" w:firstLine="0"/>
        <w:jc w:val="center"/>
        <w:rPr>
          <w:rFonts w:ascii="Arial" w:hAnsi="Arial" w:cs="Arial"/>
        </w:rPr>
      </w:pPr>
    </w:p>
    <w:p w14:paraId="6DAF78CC" w14:textId="77777777" w:rsidR="00CF1B4C" w:rsidRPr="00E83220" w:rsidRDefault="00CF1B4C"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3" w:name="_Toc73106044"/>
      <w:bookmarkStart w:id="594" w:name="_Toc73107798"/>
      <w:bookmarkStart w:id="595" w:name="_Toc73109099"/>
      <w:bookmarkStart w:id="596" w:name="_Toc73109532"/>
      <w:bookmarkStart w:id="597" w:name="_Toc73109868"/>
      <w:bookmarkStart w:id="598" w:name="_Toc73110114"/>
      <w:bookmarkStart w:id="599"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3"/>
      <w:bookmarkEnd w:id="594"/>
      <w:bookmarkEnd w:id="595"/>
      <w:bookmarkEnd w:id="596"/>
      <w:bookmarkEnd w:id="597"/>
      <w:bookmarkEnd w:id="598"/>
      <w:bookmarkEnd w:id="599"/>
    </w:p>
    <w:p w14:paraId="102B4503" w14:textId="77777777" w:rsidR="00425686" w:rsidRPr="00E83220" w:rsidRDefault="00425686"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171C7154" w:rsidR="00425686" w:rsidRPr="00E83220" w:rsidRDefault="006B2A86" w:rsidP="00A632EB">
      <w:pPr>
        <w:pStyle w:val="ListParagraph"/>
        <w:ind w:left="0" w:firstLine="709"/>
        <w:rPr>
          <w:rFonts w:ascii="Arial" w:hAnsi="Arial" w:cs="Arial"/>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3C6E7213" w14:textId="77777777" w:rsidR="00182306" w:rsidRPr="00E83220" w:rsidRDefault="00182306" w:rsidP="00A632EB">
      <w:pPr>
        <w:pStyle w:val="ListParagraph"/>
        <w:ind w:left="0" w:firstLine="709"/>
        <w:rPr>
          <w:rFonts w:ascii="Arial" w:hAnsi="Arial" w:cs="Arial"/>
        </w:rPr>
      </w:pPr>
    </w:p>
    <w:p w14:paraId="1A832621" w14:textId="3ECB8E95" w:rsidR="00A632EB" w:rsidRPr="00E83220" w:rsidRDefault="00CF1B4C" w:rsidP="00A632EB">
      <w:pPr>
        <w:jc w:val="left"/>
        <w:rPr>
          <w:rFonts w:ascii="Arial" w:hAnsi="Arial" w:cs="Arial"/>
          <w:lang w:val="id-ID"/>
        </w:rPr>
      </w:pPr>
      <w:r w:rsidRPr="00E83220">
        <w:rPr>
          <w:rFonts w:ascii="Arial" w:hAnsi="Arial" w:cs="Arial"/>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E83220" w:rsidRDefault="00A632EB" w:rsidP="00A632EB">
      <w:pPr>
        <w:jc w:val="left"/>
        <w:rPr>
          <w:rFonts w:ascii="Arial" w:hAnsi="Arial" w:cs="Arial"/>
          <w:lang w:val="id-ID"/>
        </w:rPr>
      </w:pPr>
    </w:p>
    <w:p w14:paraId="10C77D15" w14:textId="3EB23849" w:rsidR="00CF1B4C" w:rsidRPr="00E83220" w:rsidRDefault="00CF1B4C" w:rsidP="00A632EB">
      <w:pPr>
        <w:ind w:left="0" w:firstLine="0"/>
        <w:jc w:val="center"/>
        <w:rPr>
          <w:rFonts w:ascii="Arial" w:hAnsi="Arial" w:cs="Arial"/>
        </w:rPr>
      </w:pPr>
    </w:p>
    <w:p w14:paraId="03BE9748" w14:textId="04FB6D4C" w:rsidR="00CF1B4C" w:rsidRPr="00E83220" w:rsidRDefault="00CF1B4C" w:rsidP="00A632EB">
      <w:pPr>
        <w:ind w:left="0" w:firstLine="0"/>
        <w:jc w:val="center"/>
        <w:rPr>
          <w:rFonts w:ascii="Arial" w:hAnsi="Arial" w:cs="Arial"/>
        </w:rPr>
      </w:pPr>
    </w:p>
    <w:p w14:paraId="3FBCA09E" w14:textId="6B161D18" w:rsidR="00CF1B4C" w:rsidRPr="00E83220" w:rsidRDefault="00CF1B4C" w:rsidP="00A632EB">
      <w:pPr>
        <w:ind w:left="0" w:firstLine="0"/>
        <w:jc w:val="center"/>
        <w:rPr>
          <w:rFonts w:ascii="Arial" w:hAnsi="Arial" w:cs="Arial"/>
        </w:rPr>
      </w:pPr>
    </w:p>
    <w:p w14:paraId="0F540FB5" w14:textId="77777777" w:rsidR="00CF1B4C" w:rsidRPr="00E83220" w:rsidRDefault="00CF1B4C" w:rsidP="00A632EB">
      <w:pPr>
        <w:ind w:left="0" w:firstLine="0"/>
        <w:jc w:val="center"/>
        <w:rPr>
          <w:rFonts w:ascii="Arial" w:hAnsi="Arial" w:cs="Arial"/>
        </w:rPr>
      </w:pPr>
    </w:p>
    <w:p w14:paraId="2CE9207A" w14:textId="77777777" w:rsidR="00CF1B4C" w:rsidRPr="00E83220" w:rsidRDefault="00CF1B4C" w:rsidP="00A632EB">
      <w:pPr>
        <w:ind w:left="0" w:firstLine="0"/>
        <w:jc w:val="center"/>
        <w:rPr>
          <w:rFonts w:ascii="Arial" w:hAnsi="Arial" w:cs="Arial"/>
        </w:rPr>
      </w:pPr>
    </w:p>
    <w:p w14:paraId="6A689604" w14:textId="77777777" w:rsidR="00CF1B4C" w:rsidRPr="00E83220" w:rsidRDefault="00CF1B4C" w:rsidP="005805DA">
      <w:pPr>
        <w:ind w:left="0" w:firstLine="0"/>
        <w:rPr>
          <w:rFonts w:ascii="Arial" w:hAnsi="Arial" w:cs="Arial"/>
        </w:rPr>
      </w:pPr>
    </w:p>
    <w:p w14:paraId="2C3BCB13" w14:textId="2B6C983E" w:rsidR="00C70612" w:rsidRPr="00E83220" w:rsidRDefault="00A632EB" w:rsidP="00D51860">
      <w:pPr>
        <w:pStyle w:val="LabelPicture"/>
      </w:pPr>
      <w:bookmarkStart w:id="600" w:name="_Toc73106045"/>
      <w:bookmarkStart w:id="601" w:name="_Toc73107799"/>
      <w:bookmarkStart w:id="602" w:name="_Toc73109100"/>
      <w:bookmarkStart w:id="603" w:name="_Toc73109533"/>
      <w:bookmarkStart w:id="604" w:name="_Toc73109869"/>
      <w:bookmarkStart w:id="605" w:name="_Toc73110115"/>
      <w:bookmarkStart w:id="606" w:name="_Toc73452963"/>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600"/>
      <w:bookmarkEnd w:id="601"/>
      <w:bookmarkEnd w:id="602"/>
      <w:bookmarkEnd w:id="603"/>
      <w:bookmarkEnd w:id="604"/>
      <w:bookmarkEnd w:id="605"/>
      <w:bookmarkEnd w:id="606"/>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0784997B" w:rsidR="00A632EB" w:rsidRPr="00E83220" w:rsidRDefault="00342C57" w:rsidP="00A632EB">
      <w:pPr>
        <w:ind w:left="0" w:firstLine="709"/>
        <w:rPr>
          <w:rFonts w:ascii="Arial" w:hAnsi="Arial" w:cs="Arial"/>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55589843" w14:textId="188EDF38" w:rsidR="002E454A" w:rsidRPr="00E83220" w:rsidRDefault="002E454A" w:rsidP="002E454A">
      <w:pPr>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Pr="00E83220" w:rsidRDefault="00C40898" w:rsidP="002E454A">
      <w:pPr>
        <w:jc w:val="center"/>
        <w:rPr>
          <w:rFonts w:ascii="Arial" w:hAnsi="Arial" w:cs="Arial"/>
        </w:rPr>
      </w:pPr>
    </w:p>
    <w:p w14:paraId="5373787F" w14:textId="7209A69B" w:rsidR="00C40898" w:rsidRPr="00E83220" w:rsidRDefault="00C40898" w:rsidP="002E454A">
      <w:pPr>
        <w:jc w:val="center"/>
        <w:rPr>
          <w:rFonts w:ascii="Arial" w:hAnsi="Arial" w:cs="Arial"/>
        </w:rPr>
      </w:pPr>
    </w:p>
    <w:p w14:paraId="01B8779B" w14:textId="77777777" w:rsidR="00C40898" w:rsidRPr="00E83220" w:rsidRDefault="00C40898" w:rsidP="002E454A">
      <w:pPr>
        <w:jc w:val="center"/>
        <w:rPr>
          <w:rFonts w:ascii="Arial" w:hAnsi="Arial" w:cs="Arial"/>
        </w:rPr>
      </w:pPr>
    </w:p>
    <w:p w14:paraId="1C4AB8E6" w14:textId="77777777" w:rsidR="00C40898" w:rsidRPr="00E83220" w:rsidRDefault="00C40898" w:rsidP="002E454A">
      <w:pPr>
        <w:jc w:val="center"/>
        <w:rPr>
          <w:rFonts w:ascii="Arial" w:hAnsi="Arial" w:cs="Arial"/>
        </w:rPr>
      </w:pPr>
    </w:p>
    <w:p w14:paraId="26038556" w14:textId="77777777" w:rsidR="00C40898" w:rsidRPr="00E83220" w:rsidRDefault="00C40898" w:rsidP="002E454A">
      <w:pPr>
        <w:jc w:val="center"/>
        <w:rPr>
          <w:rFonts w:ascii="Arial" w:hAnsi="Arial" w:cs="Arial"/>
        </w:rPr>
      </w:pPr>
    </w:p>
    <w:p w14:paraId="6FA32D5F" w14:textId="77777777" w:rsidR="00C40898" w:rsidRPr="00E83220" w:rsidRDefault="00C40898" w:rsidP="002E454A">
      <w:pPr>
        <w:jc w:val="center"/>
        <w:rPr>
          <w:rFonts w:ascii="Arial" w:hAnsi="Arial" w:cs="Arial"/>
        </w:rPr>
      </w:pPr>
    </w:p>
    <w:p w14:paraId="3187A3F2" w14:textId="77777777" w:rsidR="00C40898" w:rsidRPr="00E83220" w:rsidRDefault="00C40898" w:rsidP="00E90E4A">
      <w:pPr>
        <w:ind w:left="0" w:firstLine="0"/>
        <w:rPr>
          <w:rFonts w:ascii="Arial" w:hAnsi="Arial" w:cs="Arial"/>
        </w:rPr>
      </w:pPr>
    </w:p>
    <w:p w14:paraId="2E98D921" w14:textId="2A5829D4" w:rsidR="002E454A" w:rsidRPr="00E83220" w:rsidRDefault="002E454A" w:rsidP="00D51860">
      <w:pPr>
        <w:pStyle w:val="LabelPicture"/>
      </w:pPr>
      <w:bookmarkStart w:id="607" w:name="_Toc73106046"/>
      <w:bookmarkStart w:id="608" w:name="_Toc73107800"/>
      <w:bookmarkStart w:id="609" w:name="_Toc73109101"/>
      <w:bookmarkStart w:id="610" w:name="_Toc73109534"/>
      <w:bookmarkStart w:id="611" w:name="_Toc73109870"/>
      <w:bookmarkStart w:id="612" w:name="_Toc73110116"/>
      <w:bookmarkStart w:id="613"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7"/>
      <w:bookmarkEnd w:id="608"/>
      <w:bookmarkEnd w:id="609"/>
      <w:bookmarkEnd w:id="610"/>
      <w:bookmarkEnd w:id="611"/>
      <w:bookmarkEnd w:id="612"/>
      <w:bookmarkEnd w:id="613"/>
    </w:p>
    <w:p w14:paraId="007272EA" w14:textId="66DFF14C" w:rsidR="00A632EB" w:rsidRPr="00E83220" w:rsidRDefault="00A632EB" w:rsidP="00A632EB">
      <w:pPr>
        <w:ind w:left="709" w:firstLine="0"/>
        <w:rPr>
          <w:rFonts w:ascii="Arial" w:hAnsi="Arial" w:cs="Arial"/>
        </w:rPr>
      </w:pPr>
    </w:p>
    <w:p w14:paraId="13729BF2" w14:textId="37665EAE"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76C7B4F9" w:rsidR="00673F38" w:rsidRPr="00E83220" w:rsidRDefault="00B228DD" w:rsidP="00B228DD">
      <w:pPr>
        <w:pStyle w:val="ListParagraph"/>
        <w:ind w:left="0" w:firstLine="709"/>
        <w:rPr>
          <w:rFonts w:ascii="Arial" w:hAnsi="Arial" w:cs="Arial"/>
        </w:rPr>
      </w:pPr>
      <w:r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Pr="00E83220">
        <w:rPr>
          <w:rFonts w:ascii="Arial" w:hAnsi="Arial" w:cs="Arial"/>
        </w:rPr>
        <w:t>.</w:t>
      </w:r>
    </w:p>
    <w:p w14:paraId="760FB23F" w14:textId="77777777" w:rsidR="006C77D2" w:rsidRPr="00E83220" w:rsidRDefault="006C77D2" w:rsidP="00B228DD">
      <w:pPr>
        <w:pStyle w:val="ListParagraph"/>
        <w:ind w:left="0" w:firstLine="709"/>
        <w:rPr>
          <w:rFonts w:ascii="Arial" w:hAnsi="Arial" w:cs="Arial"/>
        </w:rPr>
      </w:pPr>
    </w:p>
    <w:p w14:paraId="2E0887FD" w14:textId="4D3776B4" w:rsidR="00673F38" w:rsidRPr="00E83220" w:rsidRDefault="00A9187E" w:rsidP="00673F38">
      <w:pPr>
        <w:rPr>
          <w:rFonts w:ascii="Arial" w:hAnsi="Arial" w:cs="Arial"/>
        </w:rPr>
      </w:pPr>
      <w:r w:rsidRPr="00E83220">
        <w:rPr>
          <w:rFonts w:ascii="Arial" w:hAnsi="Arial" w:cs="Arial"/>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Pr="00E83220" w:rsidRDefault="00C40898" w:rsidP="00673F38">
      <w:pPr>
        <w:jc w:val="center"/>
        <w:rPr>
          <w:rFonts w:ascii="Arial" w:hAnsi="Arial" w:cs="Arial"/>
        </w:rPr>
      </w:pPr>
    </w:p>
    <w:p w14:paraId="2CC007E7" w14:textId="6F585896" w:rsidR="00C40898" w:rsidRPr="00E83220" w:rsidRDefault="00C40898" w:rsidP="00673F38">
      <w:pPr>
        <w:jc w:val="center"/>
        <w:rPr>
          <w:rFonts w:ascii="Arial" w:hAnsi="Arial" w:cs="Arial"/>
        </w:rPr>
      </w:pPr>
    </w:p>
    <w:p w14:paraId="282DBC36" w14:textId="1925CA7E" w:rsidR="00C40898" w:rsidRPr="00E83220" w:rsidRDefault="00C40898" w:rsidP="00673F38">
      <w:pPr>
        <w:jc w:val="center"/>
        <w:rPr>
          <w:rFonts w:ascii="Arial" w:hAnsi="Arial" w:cs="Arial"/>
        </w:rPr>
      </w:pPr>
    </w:p>
    <w:p w14:paraId="1D9F8C6F" w14:textId="77777777" w:rsidR="00C40898" w:rsidRPr="00E83220" w:rsidRDefault="00C40898" w:rsidP="00673F38">
      <w:pPr>
        <w:jc w:val="center"/>
        <w:rPr>
          <w:rFonts w:ascii="Arial" w:hAnsi="Arial" w:cs="Arial"/>
        </w:rPr>
      </w:pPr>
    </w:p>
    <w:p w14:paraId="518DC613" w14:textId="77777777" w:rsidR="00C40898" w:rsidRPr="00E83220" w:rsidRDefault="00C40898" w:rsidP="00673F38">
      <w:pPr>
        <w:jc w:val="center"/>
        <w:rPr>
          <w:rFonts w:ascii="Arial" w:hAnsi="Arial" w:cs="Arial"/>
        </w:rPr>
      </w:pPr>
    </w:p>
    <w:p w14:paraId="30ADB75F" w14:textId="77777777" w:rsidR="00C40898" w:rsidRPr="00E83220" w:rsidRDefault="00C40898" w:rsidP="00673F38">
      <w:pPr>
        <w:jc w:val="center"/>
        <w:rPr>
          <w:rFonts w:ascii="Arial" w:hAnsi="Arial" w:cs="Arial"/>
        </w:rPr>
      </w:pPr>
    </w:p>
    <w:p w14:paraId="7C700278" w14:textId="77777777" w:rsidR="00C40898" w:rsidRPr="00E83220" w:rsidRDefault="00C40898" w:rsidP="00A9187E">
      <w:pPr>
        <w:ind w:left="0" w:firstLine="0"/>
        <w:rPr>
          <w:rFonts w:ascii="Arial" w:hAnsi="Arial" w:cs="Arial"/>
        </w:rPr>
      </w:pPr>
    </w:p>
    <w:p w14:paraId="0B626BEF" w14:textId="72AA2CF7" w:rsidR="00673F38" w:rsidRPr="00E83220" w:rsidRDefault="00673F38" w:rsidP="00D51860">
      <w:pPr>
        <w:pStyle w:val="LabelPicture"/>
      </w:pPr>
      <w:bookmarkStart w:id="614" w:name="_Toc73106047"/>
      <w:bookmarkStart w:id="615" w:name="_Toc73107801"/>
      <w:bookmarkStart w:id="616" w:name="_Toc73109102"/>
      <w:bookmarkStart w:id="617" w:name="_Toc73109535"/>
      <w:bookmarkStart w:id="618" w:name="_Toc73109871"/>
      <w:bookmarkStart w:id="619" w:name="_Toc73110117"/>
      <w:bookmarkStart w:id="620" w:name="_Toc73452965"/>
      <w:r w:rsidRPr="00E83220">
        <w:t>Gambar 4.5</w:t>
      </w:r>
      <w:r w:rsidR="003332C8" w:rsidRPr="00E83220">
        <w:t>3</w:t>
      </w:r>
      <w:r w:rsidRPr="00E83220">
        <w:t xml:space="preserve"> Halaman Teknisi</w:t>
      </w:r>
      <w:bookmarkEnd w:id="614"/>
      <w:bookmarkEnd w:id="615"/>
      <w:bookmarkEnd w:id="616"/>
      <w:bookmarkEnd w:id="617"/>
      <w:bookmarkEnd w:id="618"/>
      <w:bookmarkEnd w:id="619"/>
      <w:bookmarkEnd w:id="620"/>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70AFD1AD" w:rsidR="00746CE6" w:rsidRPr="00E83220"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7063709E" w14:textId="3C80C907" w:rsidR="000D59A2" w:rsidRPr="00E83220" w:rsidRDefault="00A9187E" w:rsidP="0045473E">
      <w:pPr>
        <w:ind w:left="0" w:firstLine="0"/>
        <w:rPr>
          <w:rFonts w:ascii="Arial" w:hAnsi="Arial" w:cs="Arial"/>
        </w:rPr>
      </w:pPr>
      <w:r w:rsidRPr="00E83220">
        <w:rPr>
          <w:rFonts w:ascii="Arial" w:hAnsi="Arial" w:cs="Arial"/>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Pr="00E83220" w:rsidRDefault="000D59A2" w:rsidP="00F3096D">
      <w:pPr>
        <w:ind w:left="0" w:firstLine="0"/>
        <w:jc w:val="center"/>
        <w:rPr>
          <w:rFonts w:ascii="Arial" w:hAnsi="Arial" w:cs="Arial"/>
        </w:rPr>
      </w:pPr>
    </w:p>
    <w:p w14:paraId="0FD36358" w14:textId="77777777" w:rsidR="000D59A2" w:rsidRPr="00E83220" w:rsidRDefault="000D59A2" w:rsidP="00F3096D">
      <w:pPr>
        <w:ind w:left="0" w:firstLine="0"/>
        <w:jc w:val="center"/>
        <w:rPr>
          <w:rFonts w:ascii="Arial" w:hAnsi="Arial" w:cs="Arial"/>
        </w:rPr>
      </w:pPr>
    </w:p>
    <w:p w14:paraId="279A1E51" w14:textId="77777777" w:rsidR="000D59A2" w:rsidRPr="00E83220" w:rsidRDefault="000D59A2" w:rsidP="00F3096D">
      <w:pPr>
        <w:ind w:left="0" w:firstLine="0"/>
        <w:jc w:val="center"/>
        <w:rPr>
          <w:rFonts w:ascii="Arial" w:hAnsi="Arial" w:cs="Arial"/>
        </w:rPr>
      </w:pPr>
    </w:p>
    <w:p w14:paraId="697369CC" w14:textId="233FD65D" w:rsidR="000D59A2" w:rsidRPr="00E83220" w:rsidRDefault="000D59A2" w:rsidP="00F3096D">
      <w:pPr>
        <w:ind w:left="0" w:firstLine="0"/>
        <w:jc w:val="center"/>
        <w:rPr>
          <w:rFonts w:ascii="Arial" w:hAnsi="Arial" w:cs="Arial"/>
        </w:rPr>
      </w:pPr>
    </w:p>
    <w:p w14:paraId="469C022D" w14:textId="77777777" w:rsidR="000D59A2" w:rsidRPr="00E83220" w:rsidRDefault="000D59A2" w:rsidP="00F3096D">
      <w:pPr>
        <w:ind w:left="0" w:firstLine="0"/>
        <w:jc w:val="center"/>
        <w:rPr>
          <w:rFonts w:ascii="Arial" w:hAnsi="Arial" w:cs="Arial"/>
        </w:rPr>
      </w:pPr>
    </w:p>
    <w:p w14:paraId="776619D6" w14:textId="77777777" w:rsidR="000D59A2" w:rsidRPr="00E83220" w:rsidRDefault="000D59A2" w:rsidP="00F3096D">
      <w:pPr>
        <w:ind w:left="0" w:firstLine="0"/>
        <w:jc w:val="center"/>
        <w:rPr>
          <w:rFonts w:ascii="Arial" w:hAnsi="Arial" w:cs="Arial"/>
        </w:rPr>
      </w:pPr>
    </w:p>
    <w:p w14:paraId="71722477" w14:textId="3D35E7A6" w:rsidR="000D59A2" w:rsidRPr="00E83220" w:rsidRDefault="000D59A2" w:rsidP="000D59A2">
      <w:pPr>
        <w:ind w:left="0" w:firstLine="0"/>
        <w:rPr>
          <w:rFonts w:ascii="Arial" w:hAnsi="Arial" w:cs="Arial"/>
        </w:rPr>
      </w:pPr>
    </w:p>
    <w:p w14:paraId="6B60C7D3" w14:textId="736E90D9" w:rsidR="00F3096D" w:rsidRPr="00E83220" w:rsidRDefault="00F3096D" w:rsidP="00D51860">
      <w:pPr>
        <w:pStyle w:val="LabelPicture"/>
      </w:pPr>
      <w:bookmarkStart w:id="621" w:name="_Toc73106048"/>
      <w:bookmarkStart w:id="622" w:name="_Toc73107802"/>
      <w:bookmarkStart w:id="623" w:name="_Toc73109103"/>
      <w:bookmarkStart w:id="624" w:name="_Toc73109536"/>
      <w:bookmarkStart w:id="625" w:name="_Toc73109872"/>
      <w:bookmarkStart w:id="626" w:name="_Toc73110118"/>
      <w:bookmarkStart w:id="627" w:name="_Toc73452966"/>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21"/>
      <w:bookmarkEnd w:id="622"/>
      <w:bookmarkEnd w:id="623"/>
      <w:bookmarkEnd w:id="624"/>
      <w:bookmarkEnd w:id="625"/>
      <w:bookmarkEnd w:id="626"/>
      <w:bookmarkEnd w:id="627"/>
    </w:p>
    <w:p w14:paraId="45AA4D4B" w14:textId="26795CFE" w:rsidR="00F3096D" w:rsidRPr="00E83220" w:rsidRDefault="00F3096D" w:rsidP="00F3096D">
      <w:pPr>
        <w:ind w:left="0" w:firstLine="0"/>
        <w:rPr>
          <w:rFonts w:ascii="Arial" w:hAnsi="Arial" w:cs="Arial"/>
        </w:rPr>
      </w:pPr>
    </w:p>
    <w:p w14:paraId="7F14FFD6" w14:textId="49C03185"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4AF6C8CE" w:rsidR="00BF1DDD" w:rsidRPr="00E83220" w:rsidRDefault="00342C57" w:rsidP="00FA0981">
      <w:pPr>
        <w:ind w:left="0" w:firstLine="709"/>
        <w:rPr>
          <w:rFonts w:ascii="Arial" w:hAnsi="Arial" w:cs="Arial"/>
        </w:rPr>
      </w:pPr>
      <w:r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1EDA03F7" w14:textId="77777777" w:rsidR="006C77D2" w:rsidRPr="00E83220" w:rsidRDefault="006C77D2" w:rsidP="00FA0981">
      <w:pPr>
        <w:ind w:left="0" w:firstLine="709"/>
        <w:rPr>
          <w:rFonts w:ascii="Arial" w:hAnsi="Arial" w:cs="Arial"/>
        </w:rPr>
      </w:pPr>
    </w:p>
    <w:p w14:paraId="0DEDF441" w14:textId="3563C70E" w:rsidR="00BF1DDD" w:rsidRPr="00E83220" w:rsidRDefault="00BF1DDD" w:rsidP="00BF1DDD">
      <w:pPr>
        <w:rPr>
          <w:rFonts w:ascii="Arial" w:hAnsi="Arial" w:cs="Arial"/>
        </w:rPr>
      </w:pPr>
    </w:p>
    <w:p w14:paraId="587A6C17" w14:textId="4FD82DF7" w:rsidR="00055D5D" w:rsidRPr="00E83220" w:rsidRDefault="00A9187E" w:rsidP="00BF1DDD">
      <w:pPr>
        <w:jc w:val="center"/>
        <w:rPr>
          <w:rFonts w:ascii="Arial" w:hAnsi="Arial" w:cs="Arial"/>
        </w:rPr>
      </w:pPr>
      <w:r w:rsidRPr="00E83220">
        <w:rPr>
          <w:rFonts w:ascii="Arial" w:hAnsi="Arial" w:cs="Arial"/>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Pr="00E83220" w:rsidRDefault="00055D5D" w:rsidP="00BF1DDD">
      <w:pPr>
        <w:jc w:val="center"/>
        <w:rPr>
          <w:rFonts w:ascii="Arial" w:hAnsi="Arial" w:cs="Arial"/>
        </w:rPr>
      </w:pPr>
    </w:p>
    <w:p w14:paraId="05461032" w14:textId="14B9C252" w:rsidR="00055D5D" w:rsidRPr="00E83220" w:rsidRDefault="00055D5D" w:rsidP="00BF1DDD">
      <w:pPr>
        <w:jc w:val="center"/>
        <w:rPr>
          <w:rFonts w:ascii="Arial" w:hAnsi="Arial" w:cs="Arial"/>
        </w:rPr>
      </w:pPr>
    </w:p>
    <w:p w14:paraId="3C8E5987" w14:textId="0FA83072" w:rsidR="00055D5D" w:rsidRPr="00E83220" w:rsidRDefault="00055D5D" w:rsidP="00BF1DDD">
      <w:pPr>
        <w:jc w:val="center"/>
        <w:rPr>
          <w:rFonts w:ascii="Arial" w:hAnsi="Arial" w:cs="Arial"/>
        </w:rPr>
      </w:pPr>
    </w:p>
    <w:p w14:paraId="776EFE50" w14:textId="77777777" w:rsidR="00055D5D" w:rsidRPr="00E83220" w:rsidRDefault="00055D5D" w:rsidP="00A9187E">
      <w:pPr>
        <w:ind w:left="0" w:firstLine="0"/>
        <w:rPr>
          <w:rFonts w:ascii="Arial" w:hAnsi="Arial" w:cs="Arial"/>
        </w:rPr>
      </w:pPr>
    </w:p>
    <w:p w14:paraId="4A357BF5" w14:textId="77777777" w:rsidR="006C77D2" w:rsidRPr="00E83220" w:rsidRDefault="006C77D2" w:rsidP="00D51860">
      <w:pPr>
        <w:pStyle w:val="LabelPicture"/>
      </w:pPr>
      <w:bookmarkStart w:id="628" w:name="_Toc73106049"/>
    </w:p>
    <w:p w14:paraId="63F4EB42" w14:textId="5FB8CB76" w:rsidR="00BF1DDD" w:rsidRPr="00E83220" w:rsidRDefault="00BF1DDD" w:rsidP="00D51860">
      <w:pPr>
        <w:pStyle w:val="LabelPicture"/>
      </w:pPr>
      <w:bookmarkStart w:id="629" w:name="_Toc73107803"/>
      <w:bookmarkStart w:id="630" w:name="_Toc73109104"/>
      <w:bookmarkStart w:id="631" w:name="_Toc73109537"/>
      <w:bookmarkStart w:id="632" w:name="_Toc73109873"/>
      <w:bookmarkStart w:id="633" w:name="_Toc73110119"/>
      <w:bookmarkStart w:id="634" w:name="_Toc73452967"/>
      <w:r w:rsidRPr="00E83220">
        <w:t>Gambar 4.5</w:t>
      </w:r>
      <w:r w:rsidR="003332C8" w:rsidRPr="00E83220">
        <w:t>5</w:t>
      </w:r>
      <w:r w:rsidRPr="00E83220">
        <w:t xml:space="preserve"> </w:t>
      </w:r>
      <w:r w:rsidR="00342C57" w:rsidRPr="00E83220">
        <w:t>Halaman Lihat</w:t>
      </w:r>
      <w:r w:rsidRPr="00E83220">
        <w:t xml:space="preserve"> Teknisi</w:t>
      </w:r>
      <w:bookmarkEnd w:id="628"/>
      <w:bookmarkEnd w:id="629"/>
      <w:bookmarkEnd w:id="630"/>
      <w:bookmarkEnd w:id="631"/>
      <w:bookmarkEnd w:id="632"/>
      <w:bookmarkEnd w:id="633"/>
      <w:bookmarkEnd w:id="634"/>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835FFF0" w14:textId="3FE2BA91" w:rsidR="00534318" w:rsidRPr="00E83220" w:rsidRDefault="00534318" w:rsidP="00A9187E">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D2E90F0" w14:textId="77777777" w:rsidR="00A9187E" w:rsidRPr="00E83220" w:rsidRDefault="00A9187E" w:rsidP="00A9187E">
      <w:pPr>
        <w:pStyle w:val="ListParagraph"/>
        <w:ind w:left="0" w:firstLine="709"/>
        <w:rPr>
          <w:rFonts w:ascii="Arial" w:hAnsi="Arial" w:cs="Arial"/>
        </w:rPr>
      </w:pPr>
    </w:p>
    <w:p w14:paraId="69D19559" w14:textId="4107F27C" w:rsidR="00F3096D" w:rsidRPr="00E83220" w:rsidRDefault="005552BC" w:rsidP="00F3096D">
      <w:pPr>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Pr="00E83220" w:rsidRDefault="00F3096D" w:rsidP="00F3096D">
      <w:pPr>
        <w:rPr>
          <w:rFonts w:ascii="Arial" w:hAnsi="Arial" w:cs="Arial"/>
        </w:rPr>
      </w:pPr>
    </w:p>
    <w:p w14:paraId="4DFE53CB" w14:textId="1A10B189" w:rsidR="00F3096D" w:rsidRPr="00E83220" w:rsidRDefault="00F3096D" w:rsidP="00F3096D">
      <w:pPr>
        <w:rPr>
          <w:rFonts w:ascii="Arial" w:hAnsi="Arial" w:cs="Arial"/>
        </w:rPr>
      </w:pPr>
    </w:p>
    <w:p w14:paraId="5194193C" w14:textId="22A36312" w:rsidR="00F3096D" w:rsidRPr="00E83220" w:rsidRDefault="00F3096D" w:rsidP="00F3096D">
      <w:pPr>
        <w:rPr>
          <w:rFonts w:ascii="Arial" w:hAnsi="Arial" w:cs="Arial"/>
        </w:rPr>
      </w:pPr>
    </w:p>
    <w:p w14:paraId="3D71FC1D" w14:textId="52C2A310" w:rsidR="00746CE6" w:rsidRPr="00E83220" w:rsidRDefault="00746CE6" w:rsidP="00F3096D">
      <w:pPr>
        <w:rPr>
          <w:rFonts w:ascii="Arial" w:hAnsi="Arial" w:cs="Arial"/>
        </w:rPr>
      </w:pPr>
    </w:p>
    <w:p w14:paraId="12257F5C" w14:textId="37FBD11C" w:rsidR="00746CE6" w:rsidRPr="00E83220" w:rsidRDefault="00746CE6" w:rsidP="00746CE6">
      <w:pPr>
        <w:ind w:left="1429"/>
        <w:rPr>
          <w:rFonts w:ascii="Arial" w:hAnsi="Arial" w:cs="Arial"/>
          <w:lang w:val="id-ID"/>
        </w:rPr>
      </w:pPr>
    </w:p>
    <w:p w14:paraId="4F121234" w14:textId="77777777" w:rsidR="005552BC" w:rsidRPr="00E83220" w:rsidRDefault="005552BC" w:rsidP="00534318">
      <w:pPr>
        <w:jc w:val="center"/>
        <w:rPr>
          <w:rFonts w:ascii="Arial" w:hAnsi="Arial" w:cs="Arial"/>
        </w:rPr>
      </w:pPr>
    </w:p>
    <w:p w14:paraId="26607C05" w14:textId="77777777" w:rsidR="005552BC" w:rsidRPr="00E83220" w:rsidRDefault="005552BC" w:rsidP="00534318">
      <w:pPr>
        <w:jc w:val="center"/>
        <w:rPr>
          <w:rFonts w:ascii="Arial" w:hAnsi="Arial" w:cs="Arial"/>
        </w:rPr>
      </w:pPr>
    </w:p>
    <w:p w14:paraId="329231FF" w14:textId="2064000C" w:rsidR="00455588" w:rsidRPr="00E83220" w:rsidRDefault="00534318" w:rsidP="00CB342F">
      <w:pPr>
        <w:pStyle w:val="LabelPicture"/>
      </w:pPr>
      <w:bookmarkStart w:id="635" w:name="_Toc73106050"/>
      <w:bookmarkStart w:id="636" w:name="_Toc73107804"/>
      <w:bookmarkStart w:id="637" w:name="_Toc73109105"/>
      <w:bookmarkStart w:id="638" w:name="_Toc73109538"/>
      <w:bookmarkStart w:id="639" w:name="_Toc73109874"/>
      <w:bookmarkStart w:id="640" w:name="_Toc73110120"/>
      <w:bookmarkStart w:id="641" w:name="_Toc73452968"/>
      <w:r w:rsidRPr="00E83220">
        <w:t>Gambar 4.5</w:t>
      </w:r>
      <w:r w:rsidR="003332C8" w:rsidRPr="00E83220">
        <w:t>6</w:t>
      </w:r>
      <w:r w:rsidRPr="00E83220">
        <w:t xml:space="preserve"> Halaman Ubah </w:t>
      </w:r>
      <w:r w:rsidR="0093576F" w:rsidRPr="00E83220">
        <w:rPr>
          <w:i/>
        </w:rPr>
        <w:t>Biodata</w:t>
      </w:r>
      <w:bookmarkEnd w:id="635"/>
      <w:bookmarkEnd w:id="636"/>
      <w:bookmarkEnd w:id="637"/>
      <w:bookmarkEnd w:id="638"/>
      <w:bookmarkEnd w:id="639"/>
      <w:bookmarkEnd w:id="640"/>
      <w:bookmarkEnd w:id="641"/>
    </w:p>
    <w:p w14:paraId="40045637" w14:textId="77777777" w:rsidR="00CB342F" w:rsidRPr="00E83220" w:rsidRDefault="00CB342F" w:rsidP="00CB342F">
      <w:pPr>
        <w:pStyle w:val="LabelPicture"/>
      </w:pPr>
    </w:p>
    <w:p w14:paraId="7FF0A9B5" w14:textId="3F5ED978"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9CE1562" w14:textId="0DFEBDA9" w:rsidR="007E5226" w:rsidRPr="00E83220" w:rsidRDefault="007E5226" w:rsidP="007E5226">
      <w:pPr>
        <w:pStyle w:val="ListParagraph"/>
        <w:ind w:left="0" w:firstLine="709"/>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total biaya untuk </w:t>
      </w:r>
      <w:r w:rsidR="00750ABE" w:rsidRPr="00E83220">
        <w:rPr>
          <w:rFonts w:ascii="Arial" w:hAnsi="Arial" w:cs="Arial"/>
          <w:i/>
          <w:iCs/>
        </w:rPr>
        <w:t>order</w:t>
      </w:r>
      <w:r w:rsidRPr="00E83220">
        <w:rPr>
          <w:rFonts w:ascii="Arial" w:hAnsi="Arial" w:cs="Arial"/>
        </w:rPr>
        <w:t xml:space="preserve"> serta aksi yang dapat dilakukan </w:t>
      </w:r>
      <w:r w:rsidR="00D962FB" w:rsidRPr="00E83220">
        <w:rPr>
          <w:rFonts w:ascii="Arial" w:hAnsi="Arial" w:cs="Arial"/>
          <w:i/>
        </w:rPr>
        <w:t>admin</w:t>
      </w:r>
      <w:r w:rsidRPr="00E83220">
        <w:rPr>
          <w:rFonts w:ascii="Arial" w:hAnsi="Arial" w:cs="Arial"/>
        </w:rPr>
        <w:t xml:space="preserve"> terhadap </w:t>
      </w:r>
      <w:r w:rsidR="00750ABE" w:rsidRPr="00E83220">
        <w:rPr>
          <w:rFonts w:ascii="Arial" w:hAnsi="Arial" w:cs="Arial"/>
          <w:i/>
          <w:iCs/>
        </w:rPr>
        <w:t>order</w:t>
      </w:r>
      <w:r w:rsidRPr="00E83220">
        <w:rPr>
          <w:rFonts w:ascii="Arial" w:hAnsi="Arial" w:cs="Arial"/>
        </w:rPr>
        <w:t xml:space="preserve"> tersebut dan dapat dilihat pada Gambar 4.</w:t>
      </w:r>
      <w:r w:rsidR="003332C8" w:rsidRPr="00E83220">
        <w:rPr>
          <w:rFonts w:ascii="Arial" w:hAnsi="Arial" w:cs="Arial"/>
        </w:rPr>
        <w:t>57</w:t>
      </w:r>
      <w:r w:rsidRPr="00E83220">
        <w:rPr>
          <w:rFonts w:ascii="Arial" w:hAnsi="Arial" w:cs="Arial"/>
        </w:rPr>
        <w:t>.</w:t>
      </w:r>
    </w:p>
    <w:p w14:paraId="0006277F" w14:textId="4E0B570B" w:rsidR="007E5226" w:rsidRPr="00E83220" w:rsidRDefault="008B4A45" w:rsidP="007E5226">
      <w:pPr>
        <w:rPr>
          <w:rFonts w:ascii="Arial" w:hAnsi="Arial" w:cs="Arial"/>
        </w:rPr>
      </w:pPr>
      <w:r w:rsidRPr="00E83220">
        <w:rPr>
          <w:rFonts w:ascii="Arial" w:hAnsi="Arial" w:cs="Arial"/>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Pr="00E83220" w:rsidRDefault="008B4A45" w:rsidP="007E5226">
      <w:pPr>
        <w:jc w:val="center"/>
        <w:rPr>
          <w:rFonts w:ascii="Arial" w:hAnsi="Arial" w:cs="Arial"/>
        </w:rPr>
      </w:pPr>
    </w:p>
    <w:p w14:paraId="2165CD19" w14:textId="77777777" w:rsidR="008B4A45" w:rsidRPr="00E83220" w:rsidRDefault="008B4A45" w:rsidP="007E5226">
      <w:pPr>
        <w:jc w:val="center"/>
        <w:rPr>
          <w:rFonts w:ascii="Arial" w:hAnsi="Arial" w:cs="Arial"/>
        </w:rPr>
      </w:pPr>
    </w:p>
    <w:p w14:paraId="351DC0D2" w14:textId="32FD7CB1" w:rsidR="008B4A45" w:rsidRPr="00E83220" w:rsidRDefault="008B4A45" w:rsidP="007E5226">
      <w:pPr>
        <w:jc w:val="center"/>
        <w:rPr>
          <w:rFonts w:ascii="Arial" w:hAnsi="Arial" w:cs="Arial"/>
        </w:rPr>
      </w:pPr>
    </w:p>
    <w:p w14:paraId="786239F1" w14:textId="77777777" w:rsidR="008B4A45" w:rsidRPr="00E83220" w:rsidRDefault="008B4A45" w:rsidP="007E5226">
      <w:pPr>
        <w:jc w:val="center"/>
        <w:rPr>
          <w:rFonts w:ascii="Arial" w:hAnsi="Arial" w:cs="Arial"/>
        </w:rPr>
      </w:pPr>
    </w:p>
    <w:p w14:paraId="579F9B21" w14:textId="18487006" w:rsidR="008B4A45" w:rsidRPr="00E83220" w:rsidRDefault="008B4A45" w:rsidP="007E5226">
      <w:pPr>
        <w:jc w:val="center"/>
        <w:rPr>
          <w:rFonts w:ascii="Arial" w:hAnsi="Arial" w:cs="Arial"/>
        </w:rPr>
      </w:pPr>
    </w:p>
    <w:p w14:paraId="3323A8D7" w14:textId="0CC29073" w:rsidR="008B4A45" w:rsidRPr="00E83220" w:rsidRDefault="008B4A45" w:rsidP="007E5226">
      <w:pPr>
        <w:jc w:val="center"/>
        <w:rPr>
          <w:rFonts w:ascii="Arial" w:hAnsi="Arial" w:cs="Arial"/>
        </w:rPr>
      </w:pPr>
    </w:p>
    <w:p w14:paraId="7DFD607F" w14:textId="4761BECE" w:rsidR="008B4A45" w:rsidRPr="00E83220" w:rsidRDefault="008B4A45" w:rsidP="007E5226">
      <w:pPr>
        <w:jc w:val="center"/>
        <w:rPr>
          <w:rFonts w:ascii="Arial" w:hAnsi="Arial" w:cs="Arial"/>
        </w:rPr>
      </w:pPr>
    </w:p>
    <w:p w14:paraId="76FAB368" w14:textId="1B71C3AE" w:rsidR="007E5226" w:rsidRPr="00E83220" w:rsidRDefault="007E5226" w:rsidP="00D51860">
      <w:pPr>
        <w:pStyle w:val="LabelPicture"/>
      </w:pPr>
      <w:bookmarkStart w:id="642" w:name="_Toc73106051"/>
      <w:bookmarkStart w:id="643" w:name="_Toc73107805"/>
      <w:bookmarkStart w:id="644" w:name="_Toc73109106"/>
      <w:bookmarkStart w:id="645" w:name="_Toc73109539"/>
      <w:bookmarkStart w:id="646" w:name="_Toc73109875"/>
      <w:bookmarkStart w:id="647" w:name="_Toc73110121"/>
      <w:bookmarkStart w:id="648" w:name="_Toc73452969"/>
      <w:r w:rsidRPr="00E83220">
        <w:t>Gambar 4.</w:t>
      </w:r>
      <w:r w:rsidR="003332C8" w:rsidRPr="00E83220">
        <w:t>57</w:t>
      </w:r>
      <w:r w:rsidRPr="00E83220">
        <w:t xml:space="preserve"> Halaman </w:t>
      </w:r>
      <w:r w:rsidR="00750ABE" w:rsidRPr="00E83220">
        <w:rPr>
          <w:i/>
          <w:iCs/>
        </w:rPr>
        <w:t>Order</w:t>
      </w:r>
      <w:bookmarkEnd w:id="642"/>
      <w:bookmarkEnd w:id="643"/>
      <w:bookmarkEnd w:id="644"/>
      <w:bookmarkEnd w:id="645"/>
      <w:bookmarkEnd w:id="646"/>
      <w:bookmarkEnd w:id="647"/>
      <w:bookmarkEnd w:id="648"/>
    </w:p>
    <w:p w14:paraId="7065B6AB" w14:textId="537EC9C8" w:rsidR="00EC19D5" w:rsidRPr="00E83220" w:rsidRDefault="00EC19D5"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462D9EDE" w14:textId="6976AC0E" w:rsidR="00B146B8" w:rsidRPr="00E83220" w:rsidRDefault="008B4A45" w:rsidP="00B146B8">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Pr="00E83220" w:rsidRDefault="00B146B8" w:rsidP="00B146B8">
      <w:pPr>
        <w:rPr>
          <w:rFonts w:ascii="Arial" w:hAnsi="Arial" w:cs="Arial"/>
          <w:lang w:val="id-ID"/>
        </w:rPr>
      </w:pPr>
    </w:p>
    <w:p w14:paraId="2153F059" w14:textId="3301DC8C" w:rsidR="00B146B8" w:rsidRPr="00E83220" w:rsidRDefault="00B146B8" w:rsidP="00B146B8">
      <w:pPr>
        <w:rPr>
          <w:rFonts w:ascii="Arial" w:hAnsi="Arial" w:cs="Arial"/>
          <w:lang w:val="id-ID"/>
        </w:rPr>
      </w:pPr>
    </w:p>
    <w:p w14:paraId="2A9E46BB" w14:textId="03E0E0C6" w:rsidR="00B146B8" w:rsidRPr="00E83220" w:rsidRDefault="00B146B8" w:rsidP="00B146B8">
      <w:pPr>
        <w:rPr>
          <w:rFonts w:ascii="Arial" w:hAnsi="Arial" w:cs="Arial"/>
          <w:lang w:val="id-ID"/>
        </w:rPr>
      </w:pPr>
    </w:p>
    <w:p w14:paraId="10E01B55" w14:textId="77777777" w:rsidR="00B146B8" w:rsidRPr="00E83220" w:rsidRDefault="00B146B8" w:rsidP="00B146B8">
      <w:pPr>
        <w:rPr>
          <w:rFonts w:ascii="Arial" w:hAnsi="Arial" w:cs="Arial"/>
          <w:lang w:val="id-ID"/>
        </w:rPr>
      </w:pPr>
    </w:p>
    <w:p w14:paraId="1AF9170C" w14:textId="7905C632" w:rsidR="008B4A45" w:rsidRPr="00E83220" w:rsidRDefault="008B4A45" w:rsidP="00B146B8">
      <w:pPr>
        <w:jc w:val="center"/>
        <w:rPr>
          <w:rFonts w:ascii="Arial" w:hAnsi="Arial" w:cs="Arial"/>
        </w:rPr>
      </w:pPr>
    </w:p>
    <w:p w14:paraId="3A9BD851" w14:textId="26D2FD98" w:rsidR="008B4A45" w:rsidRPr="00E83220" w:rsidRDefault="008B4A45" w:rsidP="00B00052">
      <w:pPr>
        <w:ind w:left="0" w:firstLine="0"/>
        <w:rPr>
          <w:rFonts w:ascii="Arial" w:hAnsi="Arial" w:cs="Arial"/>
        </w:rPr>
      </w:pPr>
    </w:p>
    <w:p w14:paraId="4A21637F" w14:textId="14FEA42A" w:rsidR="00B146B8" w:rsidRPr="00E83220" w:rsidRDefault="00B146B8" w:rsidP="00D51860">
      <w:pPr>
        <w:pStyle w:val="LabelPicture"/>
      </w:pPr>
      <w:bookmarkStart w:id="649" w:name="_Toc73106052"/>
      <w:bookmarkStart w:id="650" w:name="_Toc73107806"/>
      <w:bookmarkStart w:id="651" w:name="_Toc73109107"/>
      <w:bookmarkStart w:id="652" w:name="_Toc73109540"/>
      <w:bookmarkStart w:id="653" w:name="_Toc73109876"/>
      <w:bookmarkStart w:id="654" w:name="_Toc73110122"/>
      <w:bookmarkStart w:id="655" w:name="_Toc73452970"/>
      <w:r w:rsidRPr="00E83220">
        <w:t>Gambar 4.</w:t>
      </w:r>
      <w:r w:rsidR="003332C8" w:rsidRPr="00E83220">
        <w:t>58</w:t>
      </w:r>
      <w:r w:rsidRPr="00E83220">
        <w:t xml:space="preserve"> Halaman Tambah </w:t>
      </w:r>
      <w:r w:rsidR="00750ABE" w:rsidRPr="00E83220">
        <w:rPr>
          <w:i/>
        </w:rPr>
        <w:t>Order</w:t>
      </w:r>
      <w:bookmarkEnd w:id="649"/>
      <w:bookmarkEnd w:id="650"/>
      <w:bookmarkEnd w:id="651"/>
      <w:bookmarkEnd w:id="652"/>
      <w:bookmarkEnd w:id="653"/>
      <w:bookmarkEnd w:id="654"/>
      <w:bookmarkEnd w:id="655"/>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6B5CE42A" w:rsidR="009143A2" w:rsidRPr="00E83220" w:rsidRDefault="009143A2" w:rsidP="0045473E">
      <w:pPr>
        <w:pStyle w:val="ListParagraph"/>
        <w:ind w:left="0" w:firstLine="709"/>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merupakan halaman yang menampilkan informasi </w:t>
      </w:r>
      <w:r w:rsidR="00750ABE" w:rsidRPr="00E83220">
        <w:rPr>
          <w:rFonts w:ascii="Arial" w:hAnsi="Arial" w:cs="Arial"/>
          <w:i/>
          <w:iCs/>
        </w:rPr>
        <w:t>order</w:t>
      </w:r>
      <w:r w:rsidRPr="00E83220">
        <w:rPr>
          <w:rFonts w:ascii="Arial" w:hAnsi="Arial" w:cs="Arial"/>
        </w:rPr>
        <w:t xml:space="preserve"> serta informasi pelanggan untuk dicetak dan dapat dilihat pada Gambar 4.</w:t>
      </w:r>
      <w:r w:rsidR="003332C8" w:rsidRPr="00E83220">
        <w:rPr>
          <w:rFonts w:ascii="Arial" w:hAnsi="Arial" w:cs="Arial"/>
        </w:rPr>
        <w:t>59</w:t>
      </w:r>
      <w:r w:rsidRPr="00E83220">
        <w:rPr>
          <w:rFonts w:ascii="Arial" w:hAnsi="Arial" w:cs="Arial"/>
        </w:rPr>
        <w:t>.</w:t>
      </w:r>
    </w:p>
    <w:p w14:paraId="787EF998" w14:textId="5BF41E42" w:rsidR="009143A2" w:rsidRPr="00E83220" w:rsidRDefault="00B00052" w:rsidP="00EC19D5">
      <w:pPr>
        <w:rPr>
          <w:rFonts w:ascii="Arial" w:hAnsi="Arial" w:cs="Arial"/>
        </w:rPr>
      </w:pPr>
      <w:r w:rsidRPr="00E83220">
        <w:rPr>
          <w:rFonts w:ascii="Arial" w:hAnsi="Arial" w:cs="Arial"/>
          <w:noProof/>
        </w:rPr>
        <w:drawing>
          <wp:anchor distT="0" distB="0" distL="114300" distR="114300" simplePos="0" relativeHeight="251751424" behindDoc="0" locked="0" layoutInCell="1" allowOverlap="1" wp14:anchorId="1F9ACB2E" wp14:editId="6AAB5386">
            <wp:simplePos x="0" y="0"/>
            <wp:positionH relativeFrom="margin">
              <wp:align>center</wp:align>
            </wp:positionH>
            <wp:positionV relativeFrom="paragraph">
              <wp:posOffset>56515</wp:posOffset>
            </wp:positionV>
            <wp:extent cx="3078480" cy="1635125"/>
            <wp:effectExtent l="0" t="0" r="7620" b="317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78480" cy="163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1B15B983" w:rsidR="00602B08" w:rsidRPr="00E83220" w:rsidRDefault="00602B08" w:rsidP="00EC19D5">
      <w:pPr>
        <w:rPr>
          <w:rFonts w:ascii="Arial" w:hAnsi="Arial" w:cs="Arial"/>
        </w:rPr>
      </w:pPr>
    </w:p>
    <w:p w14:paraId="7158FED1" w14:textId="680D1518" w:rsidR="00400971" w:rsidRPr="00E83220" w:rsidRDefault="00400971" w:rsidP="00EC19D5">
      <w:pPr>
        <w:rPr>
          <w:rFonts w:ascii="Arial" w:hAnsi="Arial" w:cs="Arial"/>
        </w:rPr>
      </w:pPr>
    </w:p>
    <w:p w14:paraId="42CB5B03" w14:textId="25AA4021" w:rsidR="00400971" w:rsidRPr="00E83220" w:rsidRDefault="00400971" w:rsidP="00EC19D5">
      <w:pPr>
        <w:rPr>
          <w:rFonts w:ascii="Arial" w:hAnsi="Arial" w:cs="Arial"/>
        </w:rPr>
      </w:pPr>
    </w:p>
    <w:p w14:paraId="63C16D21" w14:textId="6043B94D" w:rsidR="00400971" w:rsidRPr="00E83220" w:rsidRDefault="00400971" w:rsidP="00EC19D5">
      <w:pPr>
        <w:rPr>
          <w:rFonts w:ascii="Arial" w:hAnsi="Arial" w:cs="Arial"/>
        </w:rPr>
      </w:pPr>
    </w:p>
    <w:p w14:paraId="087EA64B" w14:textId="6FF54AD2" w:rsidR="00400971" w:rsidRPr="00E83220" w:rsidRDefault="00400971" w:rsidP="00EC19D5">
      <w:pPr>
        <w:rPr>
          <w:rFonts w:ascii="Arial" w:hAnsi="Arial" w:cs="Arial"/>
        </w:rPr>
      </w:pPr>
    </w:p>
    <w:p w14:paraId="602D9677" w14:textId="333C626B" w:rsidR="00400971" w:rsidRPr="00E83220" w:rsidRDefault="00400971" w:rsidP="00B00052">
      <w:pPr>
        <w:ind w:left="0" w:firstLine="0"/>
        <w:rPr>
          <w:rFonts w:ascii="Arial" w:hAnsi="Arial" w:cs="Arial"/>
        </w:rPr>
      </w:pPr>
    </w:p>
    <w:p w14:paraId="04F6CCD1" w14:textId="77777777" w:rsidR="00B00052" w:rsidRDefault="00B00052" w:rsidP="00D51860">
      <w:pPr>
        <w:pStyle w:val="LabelPicture"/>
      </w:pPr>
      <w:bookmarkStart w:id="656" w:name="_Toc73106053"/>
      <w:bookmarkStart w:id="657" w:name="_Toc73107807"/>
      <w:bookmarkStart w:id="658" w:name="_Toc73109108"/>
      <w:bookmarkStart w:id="659" w:name="_Toc73109541"/>
      <w:bookmarkStart w:id="660" w:name="_Toc73109877"/>
      <w:bookmarkStart w:id="661" w:name="_Toc73110123"/>
    </w:p>
    <w:p w14:paraId="3C3D36DF" w14:textId="49B02135" w:rsidR="00602B08" w:rsidRPr="00E83220" w:rsidRDefault="00602B08" w:rsidP="00D51860">
      <w:pPr>
        <w:pStyle w:val="LabelPicture"/>
      </w:pPr>
      <w:bookmarkStart w:id="662"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6"/>
      <w:bookmarkEnd w:id="657"/>
      <w:bookmarkEnd w:id="658"/>
      <w:bookmarkEnd w:id="659"/>
      <w:bookmarkEnd w:id="660"/>
      <w:bookmarkEnd w:id="661"/>
      <w:bookmarkEnd w:id="662"/>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26FB1F13" w14:textId="275695B2" w:rsidR="00602B08" w:rsidRPr="00E83220" w:rsidRDefault="00602B08" w:rsidP="007B224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74190528" w14:textId="7A8086B6" w:rsidR="00400971" w:rsidRPr="00E83220" w:rsidRDefault="00CD3F28" w:rsidP="0045473E">
      <w:pPr>
        <w:ind w:left="0" w:firstLine="0"/>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3607CC77">
            <wp:simplePos x="0" y="0"/>
            <wp:positionH relativeFrom="margin">
              <wp:posOffset>900430</wp:posOffset>
            </wp:positionH>
            <wp:positionV relativeFrom="paragraph">
              <wp:posOffset>34925</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91EB9D" w14:textId="2913DFE1" w:rsidR="00400971" w:rsidRPr="00E83220" w:rsidRDefault="00400971" w:rsidP="007B224B">
      <w:pPr>
        <w:jc w:val="center"/>
        <w:rPr>
          <w:rFonts w:ascii="Arial" w:hAnsi="Arial" w:cs="Arial"/>
        </w:rPr>
      </w:pPr>
    </w:p>
    <w:p w14:paraId="6BC19C8C" w14:textId="77777777" w:rsidR="00400971" w:rsidRPr="00E83220" w:rsidRDefault="00400971" w:rsidP="007B224B">
      <w:pPr>
        <w:jc w:val="center"/>
        <w:rPr>
          <w:rFonts w:ascii="Arial" w:hAnsi="Arial" w:cs="Arial"/>
        </w:rPr>
      </w:pPr>
    </w:p>
    <w:p w14:paraId="6F0177C4" w14:textId="77777777" w:rsidR="00400971" w:rsidRPr="00E83220" w:rsidRDefault="00400971" w:rsidP="007B224B">
      <w:pPr>
        <w:jc w:val="center"/>
        <w:rPr>
          <w:rFonts w:ascii="Arial" w:hAnsi="Arial" w:cs="Arial"/>
        </w:rPr>
      </w:pPr>
    </w:p>
    <w:p w14:paraId="4865E77F" w14:textId="556A7C5D" w:rsidR="00400971" w:rsidRPr="00E83220" w:rsidRDefault="00400971" w:rsidP="007B224B">
      <w:pPr>
        <w:jc w:val="center"/>
        <w:rPr>
          <w:rFonts w:ascii="Arial" w:hAnsi="Arial" w:cs="Arial"/>
        </w:rPr>
      </w:pPr>
    </w:p>
    <w:p w14:paraId="1C6A13A0" w14:textId="77777777" w:rsidR="00400971" w:rsidRPr="00E83220" w:rsidRDefault="00400971" w:rsidP="007B224B">
      <w:pPr>
        <w:jc w:val="center"/>
        <w:rPr>
          <w:rFonts w:ascii="Arial" w:hAnsi="Arial" w:cs="Arial"/>
        </w:rPr>
      </w:pPr>
    </w:p>
    <w:p w14:paraId="09D1A9A7" w14:textId="2FBCFB5D" w:rsidR="00400971" w:rsidRDefault="00400971" w:rsidP="00CD3F28">
      <w:pPr>
        <w:ind w:left="0" w:firstLine="0"/>
        <w:rPr>
          <w:rFonts w:ascii="Arial" w:hAnsi="Arial" w:cs="Arial"/>
        </w:rPr>
      </w:pPr>
    </w:p>
    <w:p w14:paraId="0003F362" w14:textId="77777777" w:rsidR="00CD3F28" w:rsidRPr="00E83220" w:rsidRDefault="00CD3F28" w:rsidP="00CD3F28">
      <w:pPr>
        <w:ind w:left="0" w:firstLine="0"/>
        <w:rPr>
          <w:rFonts w:ascii="Arial" w:hAnsi="Arial" w:cs="Arial"/>
        </w:rPr>
      </w:pPr>
    </w:p>
    <w:p w14:paraId="7D1F4E3C" w14:textId="72399882" w:rsidR="007B224B" w:rsidRPr="00E83220" w:rsidRDefault="007B224B" w:rsidP="00D51860">
      <w:pPr>
        <w:pStyle w:val="LabelPicture"/>
        <w:rPr>
          <w:i/>
          <w:iCs/>
        </w:rPr>
      </w:pPr>
      <w:bookmarkStart w:id="663" w:name="_Toc73106054"/>
      <w:bookmarkStart w:id="664" w:name="_Toc73107808"/>
      <w:bookmarkStart w:id="665" w:name="_Toc73109109"/>
      <w:bookmarkStart w:id="666" w:name="_Toc73109542"/>
      <w:bookmarkStart w:id="667" w:name="_Toc73109878"/>
      <w:bookmarkStart w:id="668" w:name="_Toc73110124"/>
      <w:bookmarkStart w:id="669" w:name="_Toc73452972"/>
      <w:r w:rsidRPr="00E83220">
        <w:t>Gambar 4.6</w:t>
      </w:r>
      <w:r w:rsidR="003332C8" w:rsidRPr="00E83220">
        <w:t>0</w:t>
      </w:r>
      <w:r w:rsidRPr="00E83220">
        <w:t xml:space="preserve"> Halaman Lihat </w:t>
      </w:r>
      <w:r w:rsidR="00750ABE" w:rsidRPr="00E83220">
        <w:rPr>
          <w:i/>
          <w:iCs/>
        </w:rPr>
        <w:t>Order</w:t>
      </w:r>
      <w:bookmarkEnd w:id="663"/>
      <w:bookmarkEnd w:id="664"/>
      <w:bookmarkEnd w:id="665"/>
      <w:bookmarkEnd w:id="666"/>
      <w:bookmarkEnd w:id="667"/>
      <w:bookmarkEnd w:id="668"/>
      <w:bookmarkEnd w:id="669"/>
    </w:p>
    <w:p w14:paraId="76289E78" w14:textId="25D08992" w:rsidR="007B224B" w:rsidRPr="00E83220" w:rsidRDefault="007B224B" w:rsidP="007B224B">
      <w:pPr>
        <w:rPr>
          <w:rFonts w:ascii="Arial" w:hAnsi="Arial" w:cs="Arial"/>
          <w:i/>
          <w:iCs/>
        </w:rPr>
      </w:pPr>
    </w:p>
    <w:p w14:paraId="38544C95" w14:textId="499C7CF5"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3D1010C8" w:rsidR="007B224B" w:rsidRPr="00E83220" w:rsidRDefault="007B224B" w:rsidP="007B224B">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Pr="00E83220">
        <w:rPr>
          <w:rFonts w:ascii="Arial" w:hAnsi="Arial" w:cs="Arial"/>
        </w:rPr>
        <w:t>.</w:t>
      </w:r>
    </w:p>
    <w:p w14:paraId="56ED3EE4" w14:textId="1EAE9305" w:rsidR="007B224B" w:rsidRPr="00E83220" w:rsidRDefault="00CD3F28" w:rsidP="007B224B">
      <w:pPr>
        <w:ind w:left="0" w:firstLine="0"/>
        <w:rPr>
          <w:rFonts w:ascii="Arial" w:hAnsi="Arial" w:cs="Arial"/>
        </w:rPr>
      </w:pPr>
      <w:r w:rsidRPr="00E83220">
        <w:rPr>
          <w:rFonts w:ascii="Arial" w:hAnsi="Arial" w:cs="Arial"/>
          <w:noProof/>
        </w:rPr>
        <w:drawing>
          <wp:anchor distT="0" distB="0" distL="114300" distR="114300" simplePos="0" relativeHeight="251788288" behindDoc="0" locked="0" layoutInCell="1" allowOverlap="1" wp14:anchorId="3AD382E8" wp14:editId="2A4AE60F">
            <wp:simplePos x="0" y="0"/>
            <wp:positionH relativeFrom="margin">
              <wp:align>center</wp:align>
            </wp:positionH>
            <wp:positionV relativeFrom="paragraph">
              <wp:posOffset>54610</wp:posOffset>
            </wp:positionV>
            <wp:extent cx="2689860" cy="1329690"/>
            <wp:effectExtent l="0" t="0" r="0" b="381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89860" cy="1329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627A1921" w:rsidR="00400971" w:rsidRPr="00E83220" w:rsidRDefault="00400971" w:rsidP="007B224B">
      <w:pPr>
        <w:jc w:val="center"/>
        <w:rPr>
          <w:rFonts w:ascii="Arial" w:hAnsi="Arial" w:cs="Arial"/>
        </w:rPr>
      </w:pPr>
    </w:p>
    <w:p w14:paraId="36AAF884" w14:textId="696B1F2D" w:rsidR="00400971" w:rsidRPr="00E83220" w:rsidRDefault="00400971" w:rsidP="007B224B">
      <w:pPr>
        <w:jc w:val="center"/>
        <w:rPr>
          <w:rFonts w:ascii="Arial" w:hAnsi="Arial" w:cs="Arial"/>
        </w:rPr>
      </w:pPr>
    </w:p>
    <w:p w14:paraId="796BE77F" w14:textId="77777777" w:rsidR="00400971" w:rsidRPr="00E83220" w:rsidRDefault="00400971" w:rsidP="007B224B">
      <w:pPr>
        <w:jc w:val="center"/>
        <w:rPr>
          <w:rFonts w:ascii="Arial" w:hAnsi="Arial" w:cs="Arial"/>
        </w:rPr>
      </w:pPr>
    </w:p>
    <w:p w14:paraId="0C4D63AB" w14:textId="0B20A86C" w:rsidR="00400971" w:rsidRPr="00E83220" w:rsidRDefault="00400971" w:rsidP="007B224B">
      <w:pPr>
        <w:jc w:val="center"/>
        <w:rPr>
          <w:rFonts w:ascii="Arial" w:hAnsi="Arial" w:cs="Arial"/>
        </w:rPr>
      </w:pPr>
    </w:p>
    <w:p w14:paraId="50388DF0" w14:textId="16688C9E" w:rsidR="004E1976" w:rsidRDefault="004E1976" w:rsidP="004E1976">
      <w:pPr>
        <w:pStyle w:val="LabelPicture"/>
        <w:ind w:left="0" w:firstLine="0"/>
        <w:jc w:val="both"/>
      </w:pPr>
      <w:bookmarkStart w:id="670" w:name="_Toc73106055"/>
      <w:bookmarkStart w:id="671" w:name="_Toc73107809"/>
      <w:bookmarkStart w:id="672" w:name="_Toc73109110"/>
      <w:bookmarkStart w:id="673" w:name="_Toc73109543"/>
      <w:bookmarkStart w:id="674" w:name="_Toc73109879"/>
      <w:bookmarkStart w:id="675" w:name="_Toc73110125"/>
    </w:p>
    <w:p w14:paraId="43E74198" w14:textId="77777777" w:rsidR="00CD3F28" w:rsidRPr="00E83220" w:rsidRDefault="00CD3F28" w:rsidP="004E1976">
      <w:pPr>
        <w:pStyle w:val="LabelPicture"/>
        <w:ind w:left="0" w:firstLine="0"/>
        <w:jc w:val="both"/>
      </w:pPr>
    </w:p>
    <w:p w14:paraId="31E85010" w14:textId="3D3B3896" w:rsidR="007B224B" w:rsidRPr="00E83220" w:rsidRDefault="007B224B" w:rsidP="00D51860">
      <w:pPr>
        <w:pStyle w:val="LabelPicture"/>
      </w:pPr>
      <w:bookmarkStart w:id="676" w:name="_Toc73452973"/>
      <w:r w:rsidRPr="00E83220">
        <w:t>Gambar 4.6</w:t>
      </w:r>
      <w:r w:rsidR="001A15E5" w:rsidRPr="00E83220">
        <w:t>1</w:t>
      </w:r>
      <w:r w:rsidRPr="00E83220">
        <w:t xml:space="preserve"> Halaman Saran</w:t>
      </w:r>
      <w:bookmarkEnd w:id="670"/>
      <w:bookmarkEnd w:id="671"/>
      <w:bookmarkEnd w:id="672"/>
      <w:bookmarkEnd w:id="673"/>
      <w:bookmarkEnd w:id="674"/>
      <w:bookmarkEnd w:id="675"/>
      <w:bookmarkEnd w:id="676"/>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Lihat Saran</w:t>
      </w:r>
    </w:p>
    <w:p w14:paraId="268465B6" w14:textId="33928FAC" w:rsidR="0099189A" w:rsidRPr="00E83220"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B54092" w14:textId="45C37DA1" w:rsidR="0099189A" w:rsidRPr="00E83220" w:rsidRDefault="0099189A" w:rsidP="0099189A">
      <w:pPr>
        <w:rPr>
          <w:rFonts w:ascii="Arial" w:hAnsi="Arial" w:cs="Arial"/>
        </w:rPr>
      </w:pPr>
    </w:p>
    <w:p w14:paraId="039B54AF" w14:textId="4B0C6990" w:rsidR="00400971" w:rsidRPr="00E83220" w:rsidRDefault="00400971" w:rsidP="0099189A">
      <w:pPr>
        <w:jc w:val="center"/>
        <w:rPr>
          <w:rFonts w:ascii="Arial" w:hAnsi="Arial" w:cs="Arial"/>
        </w:rPr>
      </w:pPr>
    </w:p>
    <w:p w14:paraId="753E0ADA" w14:textId="363A928E" w:rsidR="00400971" w:rsidRPr="00E83220" w:rsidRDefault="005B76C7" w:rsidP="00CE0633">
      <w:pPr>
        <w:jc w:val="center"/>
        <w:rPr>
          <w:rFonts w:ascii="Arial" w:hAnsi="Arial" w:cs="Arial"/>
        </w:rPr>
      </w:pPr>
      <w:r w:rsidRPr="00E83220">
        <w:rPr>
          <w:rFonts w:ascii="Arial" w:hAnsi="Arial" w:cs="Arial"/>
          <w:noProof/>
        </w:rPr>
        <w:lastRenderedPageBreak/>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Pr="00E83220" w:rsidRDefault="00CE0633" w:rsidP="00CE0633">
      <w:pPr>
        <w:jc w:val="center"/>
        <w:rPr>
          <w:rFonts w:ascii="Arial" w:hAnsi="Arial" w:cs="Arial"/>
        </w:rPr>
      </w:pPr>
    </w:p>
    <w:p w14:paraId="3B2837FC" w14:textId="10F8A520" w:rsidR="0045473E" w:rsidRPr="00E83220" w:rsidRDefault="0045473E" w:rsidP="00CE0633">
      <w:pPr>
        <w:jc w:val="center"/>
        <w:rPr>
          <w:rFonts w:ascii="Arial" w:hAnsi="Arial" w:cs="Arial"/>
        </w:rPr>
      </w:pPr>
    </w:p>
    <w:p w14:paraId="2DE389A7" w14:textId="77777777" w:rsidR="0045473E" w:rsidRPr="00E83220" w:rsidRDefault="0045473E" w:rsidP="00CE0633">
      <w:pPr>
        <w:jc w:val="center"/>
        <w:rPr>
          <w:rFonts w:ascii="Arial" w:hAnsi="Arial" w:cs="Arial"/>
        </w:rPr>
      </w:pPr>
    </w:p>
    <w:p w14:paraId="7D39077C" w14:textId="77777777" w:rsidR="00EC7265" w:rsidRPr="00E83220" w:rsidRDefault="00EC7265" w:rsidP="0072414B">
      <w:pPr>
        <w:ind w:left="0" w:firstLine="0"/>
        <w:rPr>
          <w:rFonts w:ascii="Arial" w:hAnsi="Arial" w:cs="Arial"/>
        </w:rPr>
      </w:pPr>
    </w:p>
    <w:p w14:paraId="462DF6A9" w14:textId="77777777" w:rsidR="00447585" w:rsidRDefault="00447585" w:rsidP="00D51860">
      <w:pPr>
        <w:pStyle w:val="LabelPicture"/>
      </w:pPr>
      <w:bookmarkStart w:id="677" w:name="_Toc73106056"/>
      <w:bookmarkStart w:id="678" w:name="_Toc73107810"/>
      <w:bookmarkStart w:id="679" w:name="_Toc73109111"/>
      <w:bookmarkStart w:id="680" w:name="_Toc73109544"/>
      <w:bookmarkStart w:id="681" w:name="_Toc73109880"/>
      <w:bookmarkStart w:id="682" w:name="_Toc73110126"/>
    </w:p>
    <w:p w14:paraId="374D57D6" w14:textId="77777777" w:rsidR="00447585" w:rsidRDefault="00447585" w:rsidP="00D51860">
      <w:pPr>
        <w:pStyle w:val="LabelPicture"/>
      </w:pPr>
    </w:p>
    <w:p w14:paraId="2ADD65F8" w14:textId="6C5C9858" w:rsidR="00EB042E" w:rsidRPr="00E83220" w:rsidRDefault="0099189A" w:rsidP="00D51860">
      <w:pPr>
        <w:pStyle w:val="LabelPicture"/>
      </w:pPr>
      <w:bookmarkStart w:id="683" w:name="_Toc73452974"/>
      <w:r w:rsidRPr="00E83220">
        <w:t>Gambar 4.6</w:t>
      </w:r>
      <w:r w:rsidR="001A15E5" w:rsidRPr="00E83220">
        <w:t>2</w:t>
      </w:r>
      <w:r w:rsidRPr="00E83220">
        <w:t xml:space="preserve"> Halaman Lihat Saran</w:t>
      </w:r>
      <w:bookmarkEnd w:id="677"/>
      <w:bookmarkEnd w:id="678"/>
      <w:bookmarkEnd w:id="679"/>
      <w:bookmarkEnd w:id="680"/>
      <w:bookmarkEnd w:id="681"/>
      <w:bookmarkEnd w:id="682"/>
      <w:bookmarkEnd w:id="683"/>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1721E1D8" w:rsidR="00EB042E" w:rsidRPr="00E83220" w:rsidRDefault="00EB042E" w:rsidP="00EB042E">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6</w:t>
      </w:r>
      <w:r w:rsidR="001A15E5" w:rsidRPr="00E83220">
        <w:rPr>
          <w:rFonts w:ascii="Arial" w:hAnsi="Arial" w:cs="Arial"/>
        </w:rPr>
        <w:t>3</w:t>
      </w:r>
      <w:r w:rsidRPr="00E83220">
        <w:rPr>
          <w:rFonts w:ascii="Arial" w:hAnsi="Arial" w:cs="Arial"/>
        </w:rPr>
        <w:t>.</w:t>
      </w:r>
    </w:p>
    <w:p w14:paraId="08818481" w14:textId="13F54799" w:rsidR="00934B47" w:rsidRPr="00E83220" w:rsidRDefault="00332F5A" w:rsidP="00953139">
      <w:pPr>
        <w:jc w:val="center"/>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01B4B5E8">
            <wp:simplePos x="0" y="0"/>
            <wp:positionH relativeFrom="margin">
              <wp:align>center</wp:align>
            </wp:positionH>
            <wp:positionV relativeFrom="paragraph">
              <wp:posOffset>10160</wp:posOffset>
            </wp:positionV>
            <wp:extent cx="2933700" cy="1445966"/>
            <wp:effectExtent l="0" t="0" r="0"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33700" cy="14459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166E5BBE" w:rsidR="00934B47" w:rsidRPr="00E83220" w:rsidRDefault="00934B47" w:rsidP="00953139">
      <w:pPr>
        <w:jc w:val="center"/>
        <w:rPr>
          <w:rFonts w:ascii="Arial" w:hAnsi="Arial" w:cs="Arial"/>
        </w:rPr>
      </w:pPr>
    </w:p>
    <w:p w14:paraId="73B379F6" w14:textId="71BDCEB8" w:rsidR="00934B47" w:rsidRPr="00E83220" w:rsidRDefault="00934B47" w:rsidP="00953139">
      <w:pPr>
        <w:jc w:val="center"/>
        <w:rPr>
          <w:rFonts w:ascii="Arial" w:hAnsi="Arial" w:cs="Arial"/>
        </w:rPr>
      </w:pPr>
    </w:p>
    <w:p w14:paraId="00EB6C9F" w14:textId="77777777" w:rsidR="00934B47" w:rsidRPr="00E83220" w:rsidRDefault="00934B47" w:rsidP="00953139">
      <w:pPr>
        <w:jc w:val="center"/>
        <w:rPr>
          <w:rFonts w:ascii="Arial" w:hAnsi="Arial" w:cs="Arial"/>
        </w:rPr>
      </w:pPr>
    </w:p>
    <w:p w14:paraId="0020DF84" w14:textId="77777777" w:rsidR="00934B47" w:rsidRPr="00E83220" w:rsidRDefault="00934B47" w:rsidP="00953139">
      <w:pPr>
        <w:jc w:val="center"/>
        <w:rPr>
          <w:rFonts w:ascii="Arial" w:hAnsi="Arial" w:cs="Arial"/>
        </w:rPr>
      </w:pPr>
    </w:p>
    <w:p w14:paraId="08E5C4E5" w14:textId="77777777" w:rsidR="00934B47" w:rsidRPr="00E83220" w:rsidRDefault="00934B47" w:rsidP="00953139">
      <w:pPr>
        <w:jc w:val="center"/>
        <w:rPr>
          <w:rFonts w:ascii="Arial" w:hAnsi="Arial" w:cs="Arial"/>
        </w:rPr>
      </w:pP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4" w:name="_Toc73106057"/>
      <w:bookmarkStart w:id="685" w:name="_Toc73107811"/>
      <w:bookmarkStart w:id="686" w:name="_Toc73109112"/>
      <w:bookmarkStart w:id="687" w:name="_Toc73109545"/>
      <w:bookmarkStart w:id="688" w:name="_Toc73109881"/>
      <w:bookmarkStart w:id="689" w:name="_Toc73110127"/>
      <w:bookmarkStart w:id="690" w:name="_Toc73452975"/>
      <w:r w:rsidRPr="00E83220">
        <w:t>Gambar 4.6</w:t>
      </w:r>
      <w:r w:rsidR="001A15E5" w:rsidRPr="00E83220">
        <w:t>3</w:t>
      </w:r>
      <w:r w:rsidRPr="00E83220">
        <w:t xml:space="preserve"> Halaman Komplain</w:t>
      </w:r>
      <w:bookmarkEnd w:id="684"/>
      <w:bookmarkEnd w:id="685"/>
      <w:bookmarkEnd w:id="686"/>
      <w:bookmarkEnd w:id="687"/>
      <w:bookmarkEnd w:id="688"/>
      <w:bookmarkEnd w:id="689"/>
      <w:bookmarkEnd w:id="690"/>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2C7A7DCA" w14:textId="61EF311A" w:rsidR="00BF1472" w:rsidRPr="00E83220" w:rsidRDefault="00CE0633" w:rsidP="00BF1472">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1F6C02ED">
            <wp:simplePos x="0" y="0"/>
            <wp:positionH relativeFrom="page">
              <wp:align>center</wp:align>
            </wp:positionH>
            <wp:positionV relativeFrom="paragraph">
              <wp:posOffset>889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Pr="00E83220" w:rsidRDefault="00BF1472" w:rsidP="00BF1472">
      <w:pPr>
        <w:rPr>
          <w:rFonts w:ascii="Arial" w:hAnsi="Arial" w:cs="Arial"/>
          <w:lang w:val="id-ID"/>
        </w:rPr>
      </w:pPr>
    </w:p>
    <w:p w14:paraId="6D4C9AA4" w14:textId="2D564704" w:rsidR="003D510A" w:rsidRPr="00E83220" w:rsidRDefault="003D510A" w:rsidP="00BF1472">
      <w:pPr>
        <w:jc w:val="center"/>
        <w:rPr>
          <w:rFonts w:ascii="Arial" w:hAnsi="Arial" w:cs="Arial"/>
        </w:rPr>
      </w:pPr>
    </w:p>
    <w:p w14:paraId="50E7567D" w14:textId="5460196D" w:rsidR="003D510A" w:rsidRPr="00E83220" w:rsidRDefault="003D510A" w:rsidP="00BF1472">
      <w:pPr>
        <w:jc w:val="center"/>
        <w:rPr>
          <w:rFonts w:ascii="Arial" w:hAnsi="Arial" w:cs="Arial"/>
        </w:rPr>
      </w:pPr>
    </w:p>
    <w:p w14:paraId="204F6A1B" w14:textId="50E0AA3E" w:rsidR="003D510A" w:rsidRPr="00E83220" w:rsidRDefault="003D510A" w:rsidP="00BF1472">
      <w:pPr>
        <w:jc w:val="center"/>
        <w:rPr>
          <w:rFonts w:ascii="Arial" w:hAnsi="Arial" w:cs="Arial"/>
        </w:rPr>
      </w:pPr>
    </w:p>
    <w:p w14:paraId="1AAA610C" w14:textId="6E86A93C" w:rsidR="003D510A" w:rsidRPr="00E83220" w:rsidRDefault="003D510A" w:rsidP="00CE0633">
      <w:pPr>
        <w:ind w:left="0" w:firstLine="0"/>
        <w:rPr>
          <w:rFonts w:ascii="Arial" w:hAnsi="Arial" w:cs="Arial"/>
        </w:rPr>
      </w:pPr>
    </w:p>
    <w:p w14:paraId="14648721" w14:textId="77777777" w:rsidR="00447585" w:rsidRDefault="00447585" w:rsidP="00AD5CFF">
      <w:pPr>
        <w:pStyle w:val="LabelPicture"/>
      </w:pPr>
      <w:bookmarkStart w:id="691" w:name="_Toc73106058"/>
      <w:bookmarkStart w:id="692" w:name="_Toc73107812"/>
      <w:bookmarkStart w:id="693" w:name="_Toc73109113"/>
      <w:bookmarkStart w:id="694" w:name="_Toc73109546"/>
      <w:bookmarkStart w:id="695" w:name="_Toc73109882"/>
      <w:bookmarkStart w:id="696" w:name="_Toc73110128"/>
    </w:p>
    <w:p w14:paraId="2BF842CE" w14:textId="2D2F8DED" w:rsidR="00834B84" w:rsidRDefault="00BF1472" w:rsidP="00AD5CFF">
      <w:pPr>
        <w:pStyle w:val="LabelPicture"/>
      </w:pPr>
      <w:bookmarkStart w:id="697" w:name="_Toc73452976"/>
      <w:r w:rsidRPr="00E83220">
        <w:t>Gambar 4.6</w:t>
      </w:r>
      <w:r w:rsidR="001A15E5" w:rsidRPr="00E83220">
        <w:t>4</w:t>
      </w:r>
      <w:r w:rsidRPr="00E83220">
        <w:t xml:space="preserve"> Halaman Lihat Komplain</w:t>
      </w:r>
      <w:bookmarkEnd w:id="691"/>
      <w:bookmarkEnd w:id="692"/>
      <w:bookmarkEnd w:id="693"/>
      <w:bookmarkEnd w:id="694"/>
      <w:bookmarkEnd w:id="695"/>
      <w:bookmarkEnd w:id="696"/>
      <w:bookmarkEnd w:id="697"/>
    </w:p>
    <w:p w14:paraId="76E02B4C" w14:textId="3A98FA1F" w:rsidR="00AD5CFF" w:rsidRPr="00E83220" w:rsidRDefault="00AD5CFF" w:rsidP="00AD5CFF">
      <w:pPr>
        <w:pStyle w:val="LabelPicture"/>
      </w:pPr>
    </w:p>
    <w:p w14:paraId="26EDD33C" w14:textId="06980814"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Cetak Laporan</w:t>
      </w:r>
    </w:p>
    <w:p w14:paraId="0E3B7EEA" w14:textId="6E7A5512" w:rsidR="00D4406B" w:rsidRPr="00E83220" w:rsidRDefault="00884A8E" w:rsidP="00D4406B">
      <w:pPr>
        <w:pStyle w:val="ListParagraph"/>
        <w:ind w:left="0" w:firstLine="709"/>
        <w:rPr>
          <w:rFonts w:ascii="Arial" w:hAnsi="Arial" w:cs="Arial"/>
        </w:rPr>
      </w:pPr>
      <w:r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16F944C8" w14:textId="027C8ABB" w:rsidR="003D510A" w:rsidRPr="00E83220" w:rsidRDefault="00AD5CFF" w:rsidP="00AD5CFF">
      <w:pPr>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3FDCADD4">
            <wp:simplePos x="0" y="0"/>
            <wp:positionH relativeFrom="page">
              <wp:posOffset>2313305</wp:posOffset>
            </wp:positionH>
            <wp:positionV relativeFrom="paragraph">
              <wp:posOffset>8255</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FE1EF" w14:textId="3AA5B77A" w:rsidR="003D510A" w:rsidRPr="00E83220" w:rsidRDefault="003D510A" w:rsidP="00D4406B">
      <w:pPr>
        <w:jc w:val="center"/>
        <w:rPr>
          <w:rFonts w:ascii="Arial" w:hAnsi="Arial" w:cs="Arial"/>
        </w:rPr>
      </w:pPr>
    </w:p>
    <w:p w14:paraId="36C8CB1F" w14:textId="7B85EFBB" w:rsidR="003D510A" w:rsidRPr="00E83220" w:rsidRDefault="003D510A" w:rsidP="00D4406B">
      <w:pPr>
        <w:jc w:val="center"/>
        <w:rPr>
          <w:rFonts w:ascii="Arial" w:hAnsi="Arial" w:cs="Arial"/>
        </w:rPr>
      </w:pPr>
    </w:p>
    <w:p w14:paraId="40CEF17A" w14:textId="77777777" w:rsidR="003D510A" w:rsidRPr="00E83220" w:rsidRDefault="003D510A" w:rsidP="00D4406B">
      <w:pPr>
        <w:jc w:val="center"/>
        <w:rPr>
          <w:rFonts w:ascii="Arial" w:hAnsi="Arial" w:cs="Arial"/>
        </w:rPr>
      </w:pPr>
    </w:p>
    <w:p w14:paraId="0FADF45C" w14:textId="39B0AFD8" w:rsidR="003D510A" w:rsidRPr="00E83220" w:rsidRDefault="003D510A" w:rsidP="00D4406B">
      <w:pPr>
        <w:jc w:val="center"/>
        <w:rPr>
          <w:rFonts w:ascii="Arial" w:hAnsi="Arial" w:cs="Arial"/>
        </w:rPr>
      </w:pPr>
    </w:p>
    <w:p w14:paraId="2D1110A8" w14:textId="76DCFCC9" w:rsidR="003D510A" w:rsidRPr="00E83220" w:rsidRDefault="003D510A" w:rsidP="00D4406B">
      <w:pPr>
        <w:jc w:val="center"/>
        <w:rPr>
          <w:rFonts w:ascii="Arial" w:hAnsi="Arial" w:cs="Arial"/>
        </w:rPr>
      </w:pP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8" w:name="_Toc73106059"/>
      <w:bookmarkStart w:id="699" w:name="_Toc73107813"/>
      <w:bookmarkStart w:id="700" w:name="_Toc73109114"/>
      <w:bookmarkStart w:id="701" w:name="_Toc73109547"/>
      <w:bookmarkStart w:id="702" w:name="_Toc73109883"/>
      <w:bookmarkStart w:id="703" w:name="_Toc73110129"/>
      <w:bookmarkStart w:id="704" w:name="_Toc73452977"/>
      <w:r w:rsidRPr="00E83220">
        <w:t>Gambar 4.6</w:t>
      </w:r>
      <w:r w:rsidR="001A15E5" w:rsidRPr="00E83220">
        <w:t>5</w:t>
      </w:r>
      <w:r w:rsidRPr="00E83220">
        <w:t xml:space="preserve"> Halaman Cetak Laporan</w:t>
      </w:r>
      <w:bookmarkEnd w:id="698"/>
      <w:bookmarkEnd w:id="699"/>
      <w:bookmarkEnd w:id="700"/>
      <w:bookmarkEnd w:id="701"/>
      <w:bookmarkEnd w:id="702"/>
      <w:bookmarkEnd w:id="703"/>
      <w:bookmarkEnd w:id="704"/>
    </w:p>
    <w:p w14:paraId="3497BC22" w14:textId="3C231BCD" w:rsidR="00AD5CFF" w:rsidRDefault="00AD5CFF"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Pr>
          <w:rFonts w:ascii="Arial" w:hAnsi="Arial" w:cs="Arial"/>
        </w:rPr>
        <w:t>Jasa</w:t>
      </w:r>
    </w:p>
    <w:p w14:paraId="5F1653EB" w14:textId="447F095B"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6B92BD68" w14:textId="4803AB2B" w:rsidR="00AD5CFF" w:rsidRDefault="00C42E02" w:rsidP="00AD5CFF">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51F0F631">
            <wp:simplePos x="0" y="0"/>
            <wp:positionH relativeFrom="page">
              <wp:posOffset>2322830</wp:posOffset>
            </wp:positionH>
            <wp:positionV relativeFrom="paragraph">
              <wp:posOffset>6350</wp:posOffset>
            </wp:positionV>
            <wp:extent cx="2910205" cy="1417320"/>
            <wp:effectExtent l="0" t="0" r="4445"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10205" cy="1417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A3BCA" w14:textId="5A108D25" w:rsidR="00AD5CFF" w:rsidRDefault="00AD5CFF" w:rsidP="00AD5CFF">
      <w:pPr>
        <w:pStyle w:val="ListParagraph"/>
        <w:ind w:left="0" w:firstLine="709"/>
        <w:rPr>
          <w:rFonts w:ascii="Arial" w:hAnsi="Arial" w:cs="Arial"/>
        </w:rPr>
      </w:pPr>
    </w:p>
    <w:p w14:paraId="4AC2992D" w14:textId="70BA8512" w:rsidR="00AD5CFF" w:rsidRPr="00E83220" w:rsidRDefault="00AD5CFF" w:rsidP="00AD5CFF">
      <w:pPr>
        <w:pStyle w:val="ListParagraph"/>
        <w:ind w:left="0" w:firstLine="709"/>
        <w:rPr>
          <w:rFonts w:ascii="Arial" w:hAnsi="Arial" w:cs="Arial"/>
          <w:lang w:val="id-ID"/>
        </w:rPr>
      </w:pPr>
    </w:p>
    <w:p w14:paraId="553EB86A" w14:textId="77777777" w:rsidR="00AD5CFF" w:rsidRPr="00E83220" w:rsidRDefault="00AD5CFF" w:rsidP="00AD5CFF">
      <w:pPr>
        <w:pStyle w:val="LabelPicture"/>
        <w:ind w:left="0" w:firstLine="0"/>
        <w:jc w:val="both"/>
      </w:pPr>
    </w:p>
    <w:p w14:paraId="2691A898" w14:textId="66DE8D23" w:rsidR="00E31BFE" w:rsidRDefault="00E31BFE" w:rsidP="00E31BFE">
      <w:pPr>
        <w:rPr>
          <w:rFonts w:ascii="Arial" w:hAnsi="Arial" w:cs="Arial"/>
          <w:lang w:val="id-ID"/>
        </w:rPr>
      </w:pPr>
    </w:p>
    <w:p w14:paraId="02D9590D" w14:textId="6739F953" w:rsidR="00AD5CFF" w:rsidRDefault="00AD5CFF" w:rsidP="00E31BFE">
      <w:pPr>
        <w:rPr>
          <w:rFonts w:ascii="Arial" w:hAnsi="Arial" w:cs="Arial"/>
          <w:lang w:val="id-ID"/>
        </w:rPr>
      </w:pPr>
    </w:p>
    <w:p w14:paraId="7D30AC3B" w14:textId="105200DB" w:rsidR="00AD5CFF" w:rsidRDefault="00AD5CFF" w:rsidP="00C42E02">
      <w:pPr>
        <w:ind w:left="0" w:firstLine="0"/>
        <w:rPr>
          <w:rFonts w:ascii="Arial" w:hAnsi="Arial" w:cs="Arial"/>
          <w:lang w:val="id-ID"/>
        </w:rPr>
      </w:pPr>
    </w:p>
    <w:p w14:paraId="0651CA31" w14:textId="7C4C0C9A" w:rsidR="00C10C99" w:rsidRDefault="00AD5CFF" w:rsidP="00F8060A">
      <w:pPr>
        <w:pStyle w:val="LabelPicture"/>
      </w:pPr>
      <w:bookmarkStart w:id="705" w:name="_Toc73452978"/>
      <w:r>
        <w:t>Gambar 4.66 Halaman Jasa</w:t>
      </w:r>
      <w:bookmarkEnd w:id="705"/>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0BA683E0" w:rsidR="00C10C99" w:rsidRDefault="00C10C99" w:rsidP="00C10C99">
      <w:pPr>
        <w:pStyle w:val="ListParagraph"/>
        <w:ind w:left="0" w:firstLine="709"/>
        <w:rPr>
          <w:rFonts w:ascii="Arial" w:hAnsi="Arial" w:cs="Arial"/>
        </w:rPr>
      </w:pPr>
      <w:r>
        <w:rPr>
          <w:rFonts w:ascii="Arial" w:hAnsi="Arial" w:cs="Arial"/>
        </w:rPr>
        <w:t xml:space="preserve">Form Tambah Jasa berisikan kolom–kolom mengenai data jasa dan dapat dilihat pada </w:t>
      </w:r>
      <w:r>
        <w:rPr>
          <w:rFonts w:ascii="Arial" w:hAnsi="Arial" w:cs="Arial"/>
        </w:rPr>
        <w:t>Gambar 4.6</w:t>
      </w:r>
      <w:r>
        <w:rPr>
          <w:rFonts w:ascii="Arial" w:hAnsi="Arial" w:cs="Arial"/>
        </w:rPr>
        <w:t>7</w:t>
      </w:r>
      <w:r>
        <w:rPr>
          <w:rFonts w:ascii="Arial" w:hAnsi="Arial" w:cs="Arial"/>
        </w:rPr>
        <w:t>.</w:t>
      </w:r>
    </w:p>
    <w:p w14:paraId="0BBC16BD" w14:textId="0E1DCE4B" w:rsidR="00C10C99" w:rsidRDefault="00C42E02" w:rsidP="00C10C99">
      <w:pPr>
        <w:pStyle w:val="ListParagraph"/>
        <w:ind w:left="0" w:firstLine="709"/>
        <w:rPr>
          <w:rFonts w:ascii="Arial" w:hAnsi="Arial" w:cs="Arial"/>
        </w:rPr>
      </w:pPr>
      <w:r>
        <w:rPr>
          <w:noProof/>
        </w:rPr>
        <w:drawing>
          <wp:anchor distT="0" distB="0" distL="114300" distR="114300" simplePos="0" relativeHeight="251791360" behindDoc="0" locked="0" layoutInCell="1" allowOverlap="1" wp14:anchorId="6CD942D7" wp14:editId="2B6AA5EE">
            <wp:simplePos x="0" y="0"/>
            <wp:positionH relativeFrom="page">
              <wp:align>center</wp:align>
            </wp:positionH>
            <wp:positionV relativeFrom="paragraph">
              <wp:posOffset>6350</wp:posOffset>
            </wp:positionV>
            <wp:extent cx="2788920" cy="1350645"/>
            <wp:effectExtent l="0" t="0" r="0" b="190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88920" cy="1350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4F9E50" w14:textId="05B4960C" w:rsidR="00C10C99" w:rsidRDefault="00C10C99" w:rsidP="00C10C99">
      <w:pPr>
        <w:pStyle w:val="ListParagraph"/>
        <w:ind w:left="0" w:firstLine="709"/>
        <w:rPr>
          <w:rFonts w:ascii="Arial" w:hAnsi="Arial" w:cs="Arial"/>
        </w:rPr>
      </w:pPr>
    </w:p>
    <w:p w14:paraId="3A0961D0" w14:textId="14FA4E9E" w:rsidR="00C10C99" w:rsidRDefault="00C10C99" w:rsidP="00C10C99">
      <w:pPr>
        <w:pStyle w:val="ListParagraph"/>
        <w:ind w:left="0" w:firstLine="709"/>
        <w:rPr>
          <w:rFonts w:ascii="Arial" w:hAnsi="Arial" w:cs="Arial"/>
        </w:rPr>
      </w:pPr>
    </w:p>
    <w:p w14:paraId="61A6C602" w14:textId="560726EC" w:rsidR="00C10C99" w:rsidRDefault="00C10C99" w:rsidP="00C10C99">
      <w:pPr>
        <w:pStyle w:val="ListParagraph"/>
        <w:ind w:left="0" w:firstLine="709"/>
        <w:rPr>
          <w:rFonts w:ascii="Arial" w:hAnsi="Arial" w:cs="Arial"/>
        </w:rPr>
      </w:pPr>
    </w:p>
    <w:p w14:paraId="6B6D10A9" w14:textId="522516EF" w:rsidR="00C10C99" w:rsidRDefault="00C10C99" w:rsidP="00C10C99">
      <w:pPr>
        <w:pStyle w:val="ListParagraph"/>
        <w:ind w:left="0" w:firstLine="709"/>
        <w:rPr>
          <w:rFonts w:ascii="Arial" w:hAnsi="Arial" w:cs="Arial"/>
        </w:rPr>
      </w:pPr>
    </w:p>
    <w:p w14:paraId="26FD5741" w14:textId="60092078" w:rsidR="00C10C99" w:rsidRPr="00C42E02" w:rsidRDefault="00C10C99" w:rsidP="00C42E02">
      <w:pPr>
        <w:ind w:left="0" w:firstLine="0"/>
        <w:rPr>
          <w:rFonts w:ascii="Arial" w:hAnsi="Arial" w:cs="Arial"/>
        </w:rPr>
      </w:pPr>
    </w:p>
    <w:p w14:paraId="592F7CD9" w14:textId="242184DA" w:rsidR="00C10C99" w:rsidRPr="00C10C99" w:rsidRDefault="00C10C99" w:rsidP="00F8060A">
      <w:pPr>
        <w:pStyle w:val="LabelPicture"/>
      </w:pPr>
      <w:bookmarkStart w:id="706" w:name="_Toc73452979"/>
      <w:r>
        <w:t xml:space="preserve">Gambar 4.67 </w:t>
      </w:r>
      <w:r>
        <w:rPr>
          <w:i/>
          <w:iCs/>
        </w:rPr>
        <w:t>Form</w:t>
      </w:r>
      <w:r>
        <w:t xml:space="preserve"> Tambah Jasa</w:t>
      </w:r>
      <w:bookmarkEnd w:id="706"/>
    </w:p>
    <w:p w14:paraId="582F21AA" w14:textId="77777777" w:rsidR="00AD5CFF" w:rsidRPr="00E83220" w:rsidRDefault="00AD5CFF" w:rsidP="00E31BFE">
      <w:pPr>
        <w:rPr>
          <w:rFonts w:ascii="Arial" w:hAnsi="Arial" w:cs="Arial"/>
          <w:lang w:val="id-ID"/>
        </w:rPr>
      </w:pPr>
    </w:p>
    <w:p w14:paraId="093EF679" w14:textId="35E895E5" w:rsidR="009B7BCB" w:rsidRPr="00E83220" w:rsidRDefault="009B7BCB" w:rsidP="009B7BCB">
      <w:pPr>
        <w:pStyle w:val="ListParagraph"/>
        <w:numPr>
          <w:ilvl w:val="2"/>
          <w:numId w:val="30"/>
        </w:numPr>
        <w:ind w:left="709" w:hanging="709"/>
        <w:jc w:val="left"/>
        <w:outlineLvl w:val="2"/>
        <w:rPr>
          <w:rFonts w:ascii="Arial" w:hAnsi="Arial" w:cs="Arial"/>
        </w:rPr>
      </w:pPr>
      <w:bookmarkStart w:id="707" w:name="_Toc73450451"/>
      <w:r w:rsidRPr="00E83220">
        <w:rPr>
          <w:rFonts w:ascii="Arial" w:hAnsi="Arial" w:cs="Arial"/>
          <w:b/>
          <w:lang w:val="id-ID"/>
        </w:rPr>
        <w:t xml:space="preserve">Halaman </w:t>
      </w:r>
      <w:r w:rsidRPr="00E83220">
        <w:rPr>
          <w:rFonts w:ascii="Arial" w:hAnsi="Arial" w:cs="Arial"/>
          <w:b/>
        </w:rPr>
        <w:t>Teknisi</w:t>
      </w:r>
      <w:bookmarkEnd w:id="707"/>
    </w:p>
    <w:p w14:paraId="46A9AC5B" w14:textId="215947FA" w:rsidR="0015498A" w:rsidRPr="00E83220" w:rsidRDefault="0008091E"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54DA5088" w14:textId="0E6C0A1A" w:rsidR="0015498A" w:rsidRPr="00E83220" w:rsidRDefault="0015498A" w:rsidP="0015498A">
      <w:pPr>
        <w:rPr>
          <w:rFonts w:ascii="Arial" w:hAnsi="Arial" w:cs="Arial"/>
        </w:rPr>
      </w:pPr>
    </w:p>
    <w:p w14:paraId="334B9038" w14:textId="4FB4CB6D"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5F5F26DB" w:rsidR="00642129" w:rsidRPr="00E83220" w:rsidRDefault="00642129" w:rsidP="00642129">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teknisi dapat melihat jumlah </w:t>
      </w:r>
      <w:r w:rsidR="00750ABE" w:rsidRPr="00E83220">
        <w:rPr>
          <w:rFonts w:ascii="Arial" w:hAnsi="Arial" w:cs="Arial"/>
          <w:i/>
          <w:iCs/>
        </w:rPr>
        <w:t>order</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telah diambil olehnya, jumlah total </w:t>
      </w:r>
      <w:r w:rsidR="00EE7FF8" w:rsidRPr="00E83220">
        <w:rPr>
          <w:rFonts w:ascii="Arial" w:hAnsi="Arial" w:cs="Arial"/>
          <w:i/>
          <w:iCs/>
        </w:rPr>
        <w:t>spare part</w:t>
      </w:r>
      <w:r w:rsidRPr="00E83220">
        <w:rPr>
          <w:rFonts w:ascii="Arial" w:hAnsi="Arial" w:cs="Arial"/>
        </w:rPr>
        <w:t xml:space="preserve"> yang tersedia, serta dapat mengakses menu</w:t>
      </w:r>
      <w:r w:rsidR="009149BC" w:rsidRPr="00E83220">
        <w:rPr>
          <w:rFonts w:ascii="Arial" w:hAnsi="Arial" w:cs="Arial"/>
        </w:rPr>
        <w:t>–</w:t>
      </w:r>
      <w:r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Pr="00E83220">
        <w:rPr>
          <w:rFonts w:ascii="Arial" w:hAnsi="Arial" w:cs="Arial"/>
        </w:rPr>
        <w:t>.</w:t>
      </w:r>
    </w:p>
    <w:p w14:paraId="22E18F27" w14:textId="244801BA" w:rsidR="00824CE7" w:rsidRPr="00E83220" w:rsidRDefault="00F51061" w:rsidP="00824CE7">
      <w:pPr>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4A1957A5">
            <wp:simplePos x="0" y="0"/>
            <wp:positionH relativeFrom="page">
              <wp:posOffset>2208530</wp:posOffset>
            </wp:positionH>
            <wp:positionV relativeFrom="paragraph">
              <wp:posOffset>1270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Pr="00E83220" w:rsidRDefault="00824CE7" w:rsidP="00824CE7">
      <w:pPr>
        <w:rPr>
          <w:rFonts w:ascii="Arial" w:hAnsi="Arial" w:cs="Arial"/>
        </w:rPr>
      </w:pPr>
    </w:p>
    <w:p w14:paraId="7076D0F8" w14:textId="5C076F5C" w:rsidR="00824CE7" w:rsidRPr="00E83220" w:rsidRDefault="00824CE7" w:rsidP="00824CE7">
      <w:pPr>
        <w:rPr>
          <w:rFonts w:ascii="Arial" w:hAnsi="Arial" w:cs="Arial"/>
        </w:rPr>
      </w:pPr>
    </w:p>
    <w:p w14:paraId="6059D46D" w14:textId="77777777" w:rsidR="00F51061" w:rsidRPr="00E83220" w:rsidRDefault="00F51061" w:rsidP="00824CE7">
      <w:pPr>
        <w:jc w:val="center"/>
        <w:rPr>
          <w:rFonts w:ascii="Arial" w:hAnsi="Arial" w:cs="Arial"/>
        </w:rPr>
      </w:pPr>
    </w:p>
    <w:p w14:paraId="72C2078C" w14:textId="77777777" w:rsidR="00F51061" w:rsidRPr="00E83220" w:rsidRDefault="00F51061" w:rsidP="00824CE7">
      <w:pPr>
        <w:jc w:val="center"/>
        <w:rPr>
          <w:rFonts w:ascii="Arial" w:hAnsi="Arial" w:cs="Arial"/>
        </w:rPr>
      </w:pPr>
    </w:p>
    <w:p w14:paraId="1403A75F" w14:textId="77777777" w:rsidR="00F51061" w:rsidRPr="00E83220" w:rsidRDefault="00F51061" w:rsidP="00824CE7">
      <w:pPr>
        <w:jc w:val="center"/>
        <w:rPr>
          <w:rFonts w:ascii="Arial" w:hAnsi="Arial" w:cs="Arial"/>
        </w:rPr>
      </w:pPr>
    </w:p>
    <w:p w14:paraId="33BFE071" w14:textId="77777777" w:rsidR="00F51061" w:rsidRPr="00E83220" w:rsidRDefault="00F51061" w:rsidP="00D85282">
      <w:pPr>
        <w:ind w:left="0" w:firstLine="0"/>
        <w:rPr>
          <w:rFonts w:ascii="Arial" w:hAnsi="Arial" w:cs="Arial"/>
        </w:rPr>
      </w:pPr>
    </w:p>
    <w:p w14:paraId="770E2066" w14:textId="613A2DFC" w:rsidR="00824CE7" w:rsidRPr="00E83220" w:rsidRDefault="00824CE7" w:rsidP="00D51860">
      <w:pPr>
        <w:pStyle w:val="LabelPicture"/>
      </w:pPr>
      <w:bookmarkStart w:id="708" w:name="_Toc73106061"/>
      <w:bookmarkStart w:id="709" w:name="_Toc73107814"/>
      <w:bookmarkStart w:id="710" w:name="_Toc73109115"/>
      <w:bookmarkStart w:id="711" w:name="_Toc73109548"/>
      <w:bookmarkStart w:id="712" w:name="_Toc73109884"/>
      <w:bookmarkStart w:id="713" w:name="_Toc73110130"/>
      <w:bookmarkStart w:id="714" w:name="_Toc73452980"/>
      <w:r w:rsidRPr="00E83220">
        <w:t>Gambar 4.</w:t>
      </w:r>
      <w:r w:rsidR="001A15E5" w:rsidRPr="00E83220">
        <w:t>6</w:t>
      </w:r>
      <w:r w:rsidR="00C61C22">
        <w:t>8</w:t>
      </w:r>
      <w:r w:rsidRPr="00E83220">
        <w:t xml:space="preserve"> Halaman </w:t>
      </w:r>
      <w:r w:rsidR="00540041" w:rsidRPr="00E83220">
        <w:rPr>
          <w:i/>
        </w:rPr>
        <w:t>Dashboard</w:t>
      </w:r>
      <w:bookmarkEnd w:id="708"/>
      <w:bookmarkEnd w:id="709"/>
      <w:bookmarkEnd w:id="710"/>
      <w:bookmarkEnd w:id="711"/>
      <w:bookmarkEnd w:id="712"/>
      <w:bookmarkEnd w:id="713"/>
      <w:bookmarkEnd w:id="714"/>
    </w:p>
    <w:p w14:paraId="215ACCE0" w14:textId="77777777" w:rsidR="008F7874" w:rsidRPr="00E83220" w:rsidRDefault="008F7874" w:rsidP="00282072">
      <w:pPr>
        <w:jc w:val="center"/>
        <w:rPr>
          <w:rFonts w:ascii="Arial" w:hAnsi="Arial" w:cs="Arial"/>
        </w:rPr>
      </w:pPr>
    </w:p>
    <w:p w14:paraId="2FCAFF6F" w14:textId="28AC1837"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157D1B24" w14:textId="4666F664" w:rsidR="00F03B9D" w:rsidRPr="00E83220"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5B7DF978" w14:textId="252D7215" w:rsidR="00760358" w:rsidRPr="00E83220" w:rsidRDefault="00262A55" w:rsidP="00760358">
      <w:pPr>
        <w:rPr>
          <w:rFonts w:ascii="Arial" w:hAnsi="Arial" w:cs="Arial"/>
        </w:rPr>
      </w:pPr>
      <w:r w:rsidRPr="00E83220">
        <w:rPr>
          <w:rFonts w:ascii="Arial" w:hAnsi="Arial" w:cs="Arial"/>
          <w:noProof/>
        </w:rPr>
        <w:drawing>
          <wp:anchor distT="0" distB="0" distL="114300" distR="114300" simplePos="0" relativeHeight="251761664" behindDoc="0" locked="0" layoutInCell="1" allowOverlap="1" wp14:anchorId="6B6E168B" wp14:editId="2297A3E2">
            <wp:simplePos x="0" y="0"/>
            <wp:positionH relativeFrom="page">
              <wp:align>center</wp:align>
            </wp:positionH>
            <wp:positionV relativeFrom="paragraph">
              <wp:posOffset>698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Pr="00E83220" w:rsidRDefault="00262A55" w:rsidP="0026399C">
      <w:pPr>
        <w:jc w:val="center"/>
        <w:rPr>
          <w:rFonts w:ascii="Arial" w:hAnsi="Arial" w:cs="Arial"/>
        </w:rPr>
      </w:pPr>
    </w:p>
    <w:p w14:paraId="3E4E88B1" w14:textId="77777777" w:rsidR="00262A55" w:rsidRPr="00E83220" w:rsidRDefault="00262A55" w:rsidP="0026399C">
      <w:pPr>
        <w:jc w:val="center"/>
        <w:rPr>
          <w:rFonts w:ascii="Arial" w:hAnsi="Arial" w:cs="Arial"/>
        </w:rPr>
      </w:pPr>
    </w:p>
    <w:p w14:paraId="2D43CF2D" w14:textId="613CAED4" w:rsidR="00262A55" w:rsidRPr="00E83220" w:rsidRDefault="00262A55" w:rsidP="0026399C">
      <w:pPr>
        <w:jc w:val="center"/>
        <w:rPr>
          <w:rFonts w:ascii="Arial" w:hAnsi="Arial" w:cs="Arial"/>
        </w:rPr>
      </w:pPr>
    </w:p>
    <w:p w14:paraId="44231543" w14:textId="2E76C86E" w:rsidR="00262A55" w:rsidRDefault="00262A55" w:rsidP="00114A5A">
      <w:pPr>
        <w:ind w:left="0" w:firstLine="0"/>
        <w:rPr>
          <w:rFonts w:ascii="Arial" w:hAnsi="Arial" w:cs="Arial"/>
        </w:rPr>
      </w:pPr>
    </w:p>
    <w:p w14:paraId="1DF3E7B3" w14:textId="77777777" w:rsidR="00D85282" w:rsidRPr="00E83220" w:rsidRDefault="00D85282" w:rsidP="00114A5A">
      <w:pPr>
        <w:ind w:left="0" w:firstLine="0"/>
        <w:rPr>
          <w:rFonts w:ascii="Arial" w:hAnsi="Arial" w:cs="Arial"/>
        </w:rPr>
      </w:pPr>
    </w:p>
    <w:p w14:paraId="2FBC120A" w14:textId="77777777" w:rsidR="00D85282" w:rsidRDefault="00D85282" w:rsidP="00D51860">
      <w:pPr>
        <w:pStyle w:val="LabelPicture"/>
      </w:pPr>
      <w:bookmarkStart w:id="715" w:name="_Toc73106063"/>
      <w:bookmarkStart w:id="716" w:name="_Toc73107815"/>
      <w:bookmarkStart w:id="717" w:name="_Toc73109116"/>
      <w:bookmarkStart w:id="718" w:name="_Toc73109549"/>
      <w:bookmarkStart w:id="719" w:name="_Toc73109885"/>
      <w:bookmarkStart w:id="720" w:name="_Toc73110131"/>
    </w:p>
    <w:p w14:paraId="2488E555" w14:textId="3F44F3CB" w:rsidR="0026399C" w:rsidRPr="00E83220" w:rsidRDefault="0026399C" w:rsidP="00D51860">
      <w:pPr>
        <w:pStyle w:val="LabelPicture"/>
      </w:pPr>
      <w:bookmarkStart w:id="721" w:name="_Toc73452981"/>
      <w:r w:rsidRPr="00E83220">
        <w:t>Gambar 4.</w:t>
      </w:r>
      <w:r w:rsidR="001A15E5" w:rsidRPr="00E83220">
        <w:t>6</w:t>
      </w:r>
      <w:r w:rsidR="00C61C22">
        <w:t>9</w:t>
      </w:r>
      <w:r w:rsidRPr="00E83220">
        <w:t xml:space="preserve"> Halaman </w:t>
      </w:r>
      <w:r w:rsidR="00750ABE" w:rsidRPr="00E83220">
        <w:rPr>
          <w:i/>
          <w:iCs/>
        </w:rPr>
        <w:t>Order</w:t>
      </w:r>
      <w:bookmarkEnd w:id="715"/>
      <w:bookmarkEnd w:id="716"/>
      <w:bookmarkEnd w:id="717"/>
      <w:bookmarkEnd w:id="718"/>
      <w:bookmarkEnd w:id="719"/>
      <w:bookmarkEnd w:id="720"/>
      <w:bookmarkEnd w:id="721"/>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lastRenderedPageBreak/>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667DA0A" w:rsidR="00BD4139" w:rsidRPr="00E83220" w:rsidRDefault="00D85282"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6924986F">
            <wp:simplePos x="0" y="0"/>
            <wp:positionH relativeFrom="margin">
              <wp:align>center</wp:align>
            </wp:positionH>
            <wp:positionV relativeFrom="paragraph">
              <wp:posOffset>4445</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4F499F0F" w:rsidR="00B06DC7" w:rsidRPr="00E83220" w:rsidRDefault="00B06DC7" w:rsidP="00B06DC7">
      <w:pPr>
        <w:rPr>
          <w:rFonts w:ascii="Arial" w:hAnsi="Arial" w:cs="Arial"/>
          <w:lang w:val="id-ID"/>
        </w:rPr>
      </w:pPr>
    </w:p>
    <w:p w14:paraId="659D5EDA" w14:textId="3A853793" w:rsidR="00B06DC7" w:rsidRPr="00E83220" w:rsidRDefault="00B06DC7" w:rsidP="00B06DC7">
      <w:pPr>
        <w:ind w:left="0" w:firstLine="0"/>
        <w:rPr>
          <w:rFonts w:ascii="Arial" w:hAnsi="Arial" w:cs="Arial"/>
        </w:rPr>
      </w:pPr>
    </w:p>
    <w:p w14:paraId="5A469085" w14:textId="3C4DD419" w:rsidR="00B06DC7" w:rsidRPr="00E83220" w:rsidRDefault="00B06DC7" w:rsidP="00B06DC7">
      <w:pPr>
        <w:ind w:left="0" w:firstLine="0"/>
        <w:rPr>
          <w:rFonts w:ascii="Arial" w:hAnsi="Arial" w:cs="Arial"/>
        </w:rPr>
      </w:pPr>
    </w:p>
    <w:p w14:paraId="3F11B4CE" w14:textId="3995D2CA" w:rsidR="00B06DC7" w:rsidRPr="00E83220" w:rsidRDefault="00B06DC7" w:rsidP="00B06DC7">
      <w:pPr>
        <w:ind w:left="0" w:firstLine="0"/>
        <w:rPr>
          <w:rFonts w:ascii="Arial" w:hAnsi="Arial" w:cs="Arial"/>
        </w:rPr>
      </w:pPr>
    </w:p>
    <w:p w14:paraId="596AF2CC" w14:textId="3D9F0499" w:rsidR="00B06DC7" w:rsidRPr="00E83220" w:rsidRDefault="00B06DC7" w:rsidP="00B06DC7">
      <w:pPr>
        <w:ind w:left="0" w:firstLine="0"/>
        <w:rPr>
          <w:rFonts w:ascii="Arial" w:hAnsi="Arial" w:cs="Arial"/>
        </w:rPr>
      </w:pPr>
    </w:p>
    <w:p w14:paraId="6C994283" w14:textId="77777777" w:rsidR="002C0DB3" w:rsidRPr="00E83220" w:rsidRDefault="002C0DB3" w:rsidP="007F2C37">
      <w:pPr>
        <w:ind w:left="0" w:firstLine="0"/>
        <w:rPr>
          <w:rFonts w:ascii="Arial" w:hAnsi="Arial" w:cs="Arial"/>
        </w:rPr>
      </w:pPr>
    </w:p>
    <w:p w14:paraId="0D4867CB" w14:textId="3C1FDB5D" w:rsidR="00B06DC7" w:rsidRPr="00E83220" w:rsidRDefault="00B06DC7" w:rsidP="00D51860">
      <w:pPr>
        <w:pStyle w:val="LabelPicture"/>
      </w:pPr>
      <w:bookmarkStart w:id="722" w:name="_Toc73106064"/>
      <w:bookmarkStart w:id="723" w:name="_Toc73107816"/>
      <w:bookmarkStart w:id="724" w:name="_Toc73109117"/>
      <w:bookmarkStart w:id="725" w:name="_Toc73109550"/>
      <w:bookmarkStart w:id="726" w:name="_Toc73109886"/>
      <w:bookmarkStart w:id="727" w:name="_Toc73110132"/>
      <w:bookmarkStart w:id="728" w:name="_Toc73452982"/>
      <w:r w:rsidRPr="00E83220">
        <w:t>Gambar 4.</w:t>
      </w:r>
      <w:r w:rsidR="00C61C22">
        <w:t>70</w:t>
      </w:r>
      <w:r w:rsidRPr="00E83220">
        <w:t xml:space="preserve"> Halaman Lihat </w:t>
      </w:r>
      <w:r w:rsidR="00750ABE" w:rsidRPr="00E83220">
        <w:rPr>
          <w:i/>
          <w:iCs/>
        </w:rPr>
        <w:t>Order</w:t>
      </w:r>
      <w:bookmarkEnd w:id="722"/>
      <w:bookmarkEnd w:id="723"/>
      <w:bookmarkEnd w:id="724"/>
      <w:bookmarkEnd w:id="725"/>
      <w:bookmarkEnd w:id="726"/>
      <w:bookmarkEnd w:id="727"/>
      <w:bookmarkEnd w:id="728"/>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5ABE8914" w:rsidR="00863918" w:rsidRPr="00E83220" w:rsidRDefault="00863918" w:rsidP="00863918">
      <w:pPr>
        <w:rPr>
          <w:rFonts w:ascii="Arial" w:hAnsi="Arial" w:cs="Arial"/>
          <w:noProof/>
        </w:rPr>
      </w:pPr>
    </w:p>
    <w:p w14:paraId="59DEBC14" w14:textId="5A9D9C01" w:rsidR="005071F4" w:rsidRPr="00E83220" w:rsidRDefault="005071F4" w:rsidP="00863918">
      <w:pPr>
        <w:rPr>
          <w:rFonts w:ascii="Arial" w:hAnsi="Arial" w:cs="Arial"/>
          <w:noProof/>
        </w:rPr>
      </w:pPr>
      <w:r w:rsidRPr="00E83220">
        <w:rPr>
          <w:rFonts w:ascii="Arial" w:hAnsi="Arial" w:cs="Arial"/>
          <w:noProof/>
        </w:rPr>
        <w:drawing>
          <wp:anchor distT="0" distB="0" distL="114300" distR="114300" simplePos="0" relativeHeight="251786240" behindDoc="0" locked="0" layoutInCell="1" allowOverlap="1" wp14:anchorId="1979A70A" wp14:editId="359292BE">
            <wp:simplePos x="0" y="0"/>
            <wp:positionH relativeFrom="margin">
              <wp:align>center</wp:align>
            </wp:positionH>
            <wp:positionV relativeFrom="paragraph">
              <wp:posOffset>4445</wp:posOffset>
            </wp:positionV>
            <wp:extent cx="2674620" cy="1326515"/>
            <wp:effectExtent l="0" t="0" r="0" b="698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4620" cy="132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07E306" w14:textId="02B57AC5" w:rsidR="005071F4" w:rsidRPr="00E83220" w:rsidRDefault="005071F4" w:rsidP="00863918">
      <w:pPr>
        <w:rPr>
          <w:rFonts w:ascii="Arial" w:hAnsi="Arial" w:cs="Arial"/>
          <w:noProof/>
        </w:rPr>
      </w:pPr>
    </w:p>
    <w:p w14:paraId="70765CE5" w14:textId="3AA5FD19" w:rsidR="005071F4" w:rsidRPr="00E83220" w:rsidRDefault="005071F4" w:rsidP="00863918">
      <w:pPr>
        <w:rPr>
          <w:rFonts w:ascii="Arial" w:hAnsi="Arial" w:cs="Arial"/>
          <w:noProof/>
        </w:rPr>
      </w:pPr>
    </w:p>
    <w:p w14:paraId="510D8164" w14:textId="45699940" w:rsidR="005071F4" w:rsidRPr="00E83220" w:rsidRDefault="005071F4" w:rsidP="00863918">
      <w:pPr>
        <w:rPr>
          <w:rFonts w:ascii="Arial" w:hAnsi="Arial" w:cs="Arial"/>
          <w:lang w:val="id-ID"/>
        </w:rPr>
      </w:pPr>
    </w:p>
    <w:p w14:paraId="7F43C264" w14:textId="089E0198" w:rsidR="00380BAF" w:rsidRPr="00E83220" w:rsidRDefault="00380BAF" w:rsidP="00863918">
      <w:pPr>
        <w:jc w:val="center"/>
        <w:rPr>
          <w:rFonts w:ascii="Arial" w:hAnsi="Arial" w:cs="Arial"/>
        </w:rPr>
      </w:pPr>
    </w:p>
    <w:p w14:paraId="15881CF3" w14:textId="77777777" w:rsidR="00380BAF" w:rsidRPr="00E83220" w:rsidRDefault="00380BAF" w:rsidP="000B4DF9">
      <w:pPr>
        <w:ind w:left="0" w:firstLine="0"/>
        <w:rPr>
          <w:rFonts w:ascii="Arial" w:hAnsi="Arial" w:cs="Arial"/>
        </w:rPr>
      </w:pPr>
    </w:p>
    <w:p w14:paraId="472D8D01" w14:textId="2A9181D5" w:rsidR="00863918" w:rsidRPr="00E83220" w:rsidRDefault="00863918" w:rsidP="00D51860">
      <w:pPr>
        <w:pStyle w:val="LabelPicture"/>
      </w:pPr>
      <w:bookmarkStart w:id="729" w:name="_Toc73106065"/>
      <w:bookmarkStart w:id="730" w:name="_Toc73107817"/>
      <w:bookmarkStart w:id="731" w:name="_Toc73109118"/>
      <w:bookmarkStart w:id="732" w:name="_Toc73109551"/>
      <w:bookmarkStart w:id="733" w:name="_Toc73109887"/>
      <w:bookmarkStart w:id="734" w:name="_Toc73110133"/>
      <w:bookmarkStart w:id="735" w:name="_Toc73452983"/>
      <w:r w:rsidRPr="00E83220">
        <w:t>Gambar 4.</w:t>
      </w:r>
      <w:r w:rsidR="00C61C22">
        <w:t>71</w:t>
      </w:r>
      <w:r w:rsidRPr="00E83220">
        <w:t xml:space="preserve"> Halaman Komplain</w:t>
      </w:r>
      <w:bookmarkEnd w:id="729"/>
      <w:bookmarkEnd w:id="730"/>
      <w:bookmarkEnd w:id="731"/>
      <w:bookmarkEnd w:id="732"/>
      <w:bookmarkEnd w:id="733"/>
      <w:bookmarkEnd w:id="734"/>
      <w:bookmarkEnd w:id="735"/>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A809821" w14:textId="301EA6B8" w:rsidR="007B5C20" w:rsidRPr="00E83220" w:rsidRDefault="007B5C20" w:rsidP="007B5C20">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Pr="00E83220">
        <w:rPr>
          <w:rFonts w:ascii="Arial" w:hAnsi="Arial" w:cs="Arial"/>
        </w:rPr>
        <w:t>dapat dilihat pada Gambar 4.</w:t>
      </w:r>
      <w:r w:rsidR="00C61C22">
        <w:rPr>
          <w:rFonts w:ascii="Arial" w:hAnsi="Arial" w:cs="Arial"/>
        </w:rPr>
        <w:t>72</w:t>
      </w:r>
      <w:r w:rsidRPr="00E83220">
        <w:rPr>
          <w:rFonts w:ascii="Arial" w:hAnsi="Arial" w:cs="Arial"/>
        </w:rPr>
        <w:t>.</w:t>
      </w:r>
    </w:p>
    <w:p w14:paraId="7FCCF3A9" w14:textId="50B05D5C" w:rsidR="007B5C20" w:rsidRPr="00E83220" w:rsidRDefault="008D60B5" w:rsidP="007B5C20">
      <w:pPr>
        <w:rPr>
          <w:rFonts w:ascii="Arial" w:hAnsi="Arial" w:cs="Arial"/>
        </w:rPr>
      </w:pPr>
      <w:r w:rsidRPr="00E83220">
        <w:rPr>
          <w:rFonts w:ascii="Arial" w:hAnsi="Arial" w:cs="Arial"/>
          <w:noProof/>
        </w:rPr>
        <w:lastRenderedPageBreak/>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Pr="00E83220" w:rsidRDefault="007B5C20" w:rsidP="007B5C20">
      <w:pPr>
        <w:rPr>
          <w:rFonts w:ascii="Arial" w:hAnsi="Arial" w:cs="Arial"/>
        </w:rPr>
      </w:pPr>
    </w:p>
    <w:p w14:paraId="779DF6BD" w14:textId="31242DDA" w:rsidR="007B5C20" w:rsidRPr="00E83220" w:rsidRDefault="007B5C20" w:rsidP="007B5C20">
      <w:pPr>
        <w:rPr>
          <w:rFonts w:ascii="Arial" w:hAnsi="Arial" w:cs="Arial"/>
        </w:rPr>
      </w:pPr>
    </w:p>
    <w:p w14:paraId="482029D8" w14:textId="7377A8A4" w:rsidR="007B5C20" w:rsidRPr="00E83220" w:rsidRDefault="007B5C20" w:rsidP="007B5C20">
      <w:pPr>
        <w:rPr>
          <w:rFonts w:ascii="Arial" w:hAnsi="Arial" w:cs="Arial"/>
        </w:rPr>
      </w:pPr>
    </w:p>
    <w:p w14:paraId="259AC58C" w14:textId="3D995BF5" w:rsidR="007B5C20" w:rsidRPr="00E83220" w:rsidRDefault="007B5C20" w:rsidP="007B5C20">
      <w:pPr>
        <w:rPr>
          <w:rFonts w:ascii="Arial" w:hAnsi="Arial" w:cs="Arial"/>
        </w:rPr>
      </w:pPr>
    </w:p>
    <w:p w14:paraId="3F69A683" w14:textId="1E489FF6" w:rsidR="007B5C20" w:rsidRPr="00E83220" w:rsidRDefault="007B5C20" w:rsidP="007B5C20">
      <w:pPr>
        <w:rPr>
          <w:rFonts w:ascii="Arial" w:hAnsi="Arial" w:cs="Arial"/>
        </w:rPr>
      </w:pPr>
    </w:p>
    <w:p w14:paraId="0F91EEFC" w14:textId="77777777" w:rsidR="00380BAF" w:rsidRPr="00E83220" w:rsidRDefault="00380BAF" w:rsidP="008D60B5">
      <w:pPr>
        <w:ind w:left="0" w:firstLine="0"/>
        <w:rPr>
          <w:rFonts w:ascii="Arial" w:hAnsi="Arial" w:cs="Arial"/>
        </w:rPr>
      </w:pPr>
    </w:p>
    <w:p w14:paraId="04934CD8" w14:textId="5B6B866C" w:rsidR="007B5C20" w:rsidRPr="00E83220" w:rsidRDefault="007B5C20" w:rsidP="00D51860">
      <w:pPr>
        <w:pStyle w:val="LabelPicture"/>
      </w:pPr>
      <w:bookmarkStart w:id="736" w:name="_Toc73106066"/>
      <w:bookmarkStart w:id="737" w:name="_Toc73107818"/>
      <w:bookmarkStart w:id="738" w:name="_Toc73109119"/>
      <w:bookmarkStart w:id="739" w:name="_Toc73109552"/>
      <w:bookmarkStart w:id="740" w:name="_Toc73109888"/>
      <w:bookmarkStart w:id="741" w:name="_Toc73110134"/>
      <w:bookmarkStart w:id="742" w:name="_Toc73452984"/>
      <w:r w:rsidRPr="00E83220">
        <w:t>Gambar 4.</w:t>
      </w:r>
      <w:r w:rsidR="00C61C22">
        <w:t>72</w:t>
      </w:r>
      <w:r w:rsidRPr="00E83220">
        <w:t xml:space="preserve"> Halaman Lihat Komplain</w:t>
      </w:r>
      <w:bookmarkEnd w:id="736"/>
      <w:bookmarkEnd w:id="737"/>
      <w:bookmarkEnd w:id="738"/>
      <w:bookmarkEnd w:id="739"/>
      <w:bookmarkEnd w:id="740"/>
      <w:bookmarkEnd w:id="741"/>
      <w:bookmarkEnd w:id="742"/>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bookmarkStart w:id="743" w:name="_Toc73450452"/>
      <w:r w:rsidRPr="00E83220">
        <w:rPr>
          <w:rFonts w:ascii="Arial" w:hAnsi="Arial" w:cs="Arial"/>
          <w:b/>
          <w:lang w:val="id-ID"/>
        </w:rPr>
        <w:t xml:space="preserve">Halaman </w:t>
      </w:r>
      <w:r w:rsidRPr="00E83220">
        <w:rPr>
          <w:rFonts w:ascii="Arial" w:hAnsi="Arial" w:cs="Arial"/>
          <w:b/>
        </w:rPr>
        <w:t>Pelanggan</w:t>
      </w:r>
      <w:bookmarkEnd w:id="743"/>
    </w:p>
    <w:p w14:paraId="4474F792" w14:textId="308D0014" w:rsidR="00F42B5B" w:rsidRPr="00E83220" w:rsidRDefault="00712933"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00B034E4" w14:textId="77777777" w:rsidR="00F42B5B" w:rsidRPr="00E83220" w:rsidRDefault="00F42B5B" w:rsidP="00B72BC6">
      <w:pPr>
        <w:rPr>
          <w:rFonts w:ascii="Arial" w:hAnsi="Arial" w:cs="Arial"/>
        </w:rPr>
      </w:pP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625798" w14:textId="295916D5" w:rsidR="00F42B5B" w:rsidRPr="00E83220" w:rsidRDefault="00F42B5B" w:rsidP="008929C5">
      <w:pPr>
        <w:pStyle w:val="ListParagraph"/>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Pr="00E83220">
        <w:rPr>
          <w:rFonts w:ascii="Arial" w:hAnsi="Arial" w:cs="Arial"/>
        </w:rPr>
        <w:t xml:space="preserve"> dapat dilihat pada Gambar 4.</w:t>
      </w:r>
      <w:r w:rsidR="00C61C22">
        <w:rPr>
          <w:rFonts w:ascii="Arial" w:hAnsi="Arial" w:cs="Arial"/>
        </w:rPr>
        <w:t>73</w:t>
      </w:r>
      <w:r w:rsidRPr="00E83220">
        <w:rPr>
          <w:rFonts w:ascii="Arial" w:hAnsi="Arial" w:cs="Arial"/>
        </w:rPr>
        <w:t>.</w:t>
      </w:r>
    </w:p>
    <w:p w14:paraId="62E05C68" w14:textId="1E5EEB9A" w:rsidR="00A81943" w:rsidRPr="00E83220" w:rsidRDefault="00540900" w:rsidP="00A81943">
      <w:pPr>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E83220" w:rsidRDefault="00A81943" w:rsidP="00A81943">
      <w:pPr>
        <w:rPr>
          <w:rFonts w:ascii="Arial" w:hAnsi="Arial" w:cs="Arial"/>
        </w:rPr>
      </w:pPr>
    </w:p>
    <w:p w14:paraId="78601BE0" w14:textId="77777777" w:rsidR="00540900" w:rsidRPr="00E83220" w:rsidRDefault="00540900" w:rsidP="00A81943">
      <w:pPr>
        <w:ind w:left="0" w:firstLine="0"/>
        <w:jc w:val="center"/>
        <w:rPr>
          <w:rFonts w:ascii="Arial" w:hAnsi="Arial" w:cs="Arial"/>
        </w:rPr>
      </w:pPr>
    </w:p>
    <w:p w14:paraId="7DD303B8" w14:textId="77777777" w:rsidR="00540900" w:rsidRPr="00E83220" w:rsidRDefault="00540900" w:rsidP="00A81943">
      <w:pPr>
        <w:ind w:left="0" w:firstLine="0"/>
        <w:jc w:val="center"/>
        <w:rPr>
          <w:rFonts w:ascii="Arial" w:hAnsi="Arial" w:cs="Arial"/>
        </w:rPr>
      </w:pPr>
    </w:p>
    <w:p w14:paraId="50EF6FC2" w14:textId="29A0AD92" w:rsidR="00540900" w:rsidRPr="00E83220" w:rsidRDefault="00540900" w:rsidP="00A81943">
      <w:pPr>
        <w:ind w:left="0" w:firstLine="0"/>
        <w:jc w:val="center"/>
        <w:rPr>
          <w:rFonts w:ascii="Arial" w:hAnsi="Arial" w:cs="Arial"/>
        </w:rPr>
      </w:pPr>
    </w:p>
    <w:p w14:paraId="52A08B5E" w14:textId="77777777" w:rsidR="00540900" w:rsidRPr="00E83220" w:rsidRDefault="00540900" w:rsidP="00A81943">
      <w:pPr>
        <w:ind w:left="0" w:firstLine="0"/>
        <w:jc w:val="center"/>
        <w:rPr>
          <w:rFonts w:ascii="Arial" w:hAnsi="Arial" w:cs="Arial"/>
        </w:rPr>
      </w:pPr>
    </w:p>
    <w:p w14:paraId="7C3708C8" w14:textId="12C1FCD6" w:rsidR="00540900" w:rsidRPr="00E83220" w:rsidRDefault="00540900" w:rsidP="00A81943">
      <w:pPr>
        <w:ind w:left="0" w:firstLine="0"/>
        <w:jc w:val="center"/>
        <w:rPr>
          <w:rFonts w:ascii="Arial" w:hAnsi="Arial" w:cs="Arial"/>
        </w:rPr>
      </w:pPr>
    </w:p>
    <w:p w14:paraId="65D9BE12" w14:textId="12BF7099" w:rsidR="00BD4139" w:rsidRPr="00E83220" w:rsidRDefault="00A81943" w:rsidP="00E10672">
      <w:pPr>
        <w:pStyle w:val="LabelPicture"/>
        <w:rPr>
          <w:i/>
          <w:iCs/>
        </w:rPr>
      </w:pPr>
      <w:bookmarkStart w:id="744" w:name="_Toc73106068"/>
      <w:bookmarkStart w:id="745" w:name="_Toc73107819"/>
      <w:bookmarkStart w:id="746" w:name="_Toc73109120"/>
      <w:bookmarkStart w:id="747" w:name="_Toc73109553"/>
      <w:bookmarkStart w:id="748" w:name="_Toc73109889"/>
      <w:bookmarkStart w:id="749" w:name="_Toc73110135"/>
      <w:bookmarkStart w:id="750" w:name="_Toc73452985"/>
      <w:r w:rsidRPr="00E83220">
        <w:t>Gambar 4.</w:t>
      </w:r>
      <w:r w:rsidR="00C61C22">
        <w:t>73</w:t>
      </w:r>
      <w:r w:rsidRPr="00E83220">
        <w:t xml:space="preserve"> Halaman </w:t>
      </w:r>
      <w:r w:rsidR="00540041" w:rsidRPr="00E83220">
        <w:rPr>
          <w:i/>
          <w:iCs/>
        </w:rPr>
        <w:t>Dashboard</w:t>
      </w:r>
      <w:bookmarkEnd w:id="744"/>
      <w:bookmarkEnd w:id="745"/>
      <w:bookmarkEnd w:id="746"/>
      <w:bookmarkEnd w:id="747"/>
      <w:bookmarkEnd w:id="748"/>
      <w:bookmarkEnd w:id="749"/>
      <w:bookmarkEnd w:id="750"/>
    </w:p>
    <w:p w14:paraId="33877122" w14:textId="77777777" w:rsidR="00E10672" w:rsidRPr="00E83220" w:rsidRDefault="00E10672" w:rsidP="00E10672">
      <w:pPr>
        <w:pStyle w:val="LabelPicture"/>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iCs/>
        </w:rPr>
        <w:t>Admin</w:t>
      </w:r>
    </w:p>
    <w:p w14:paraId="4C292FED" w14:textId="796A5315" w:rsidR="00CE5E1D" w:rsidRPr="00E83220" w:rsidRDefault="009B1307" w:rsidP="00CE5E1D">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67808" behindDoc="0" locked="0" layoutInCell="1" allowOverlap="1" wp14:anchorId="6E3BC72B" wp14:editId="0DD0B1C4">
            <wp:simplePos x="0" y="0"/>
            <wp:positionH relativeFrom="margin">
              <wp:posOffset>1083310</wp:posOffset>
            </wp:positionH>
            <wp:positionV relativeFrom="paragraph">
              <wp:posOffset>64008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739CC938" w14:textId="58596AFD" w:rsidR="00CE5E1D" w:rsidRPr="00E83220" w:rsidRDefault="00CE5E1D" w:rsidP="00CE5E1D">
      <w:pPr>
        <w:rPr>
          <w:rFonts w:ascii="Arial" w:hAnsi="Arial" w:cs="Arial"/>
          <w:lang w:val="id-ID"/>
        </w:rPr>
      </w:pPr>
    </w:p>
    <w:p w14:paraId="47C03680" w14:textId="269FFAFC" w:rsidR="00CE5E1D" w:rsidRPr="00E83220" w:rsidRDefault="00CE5E1D" w:rsidP="00BC7CCF">
      <w:pPr>
        <w:ind w:left="0" w:firstLine="0"/>
        <w:rPr>
          <w:rFonts w:ascii="Arial" w:hAnsi="Arial" w:cs="Arial"/>
        </w:rPr>
      </w:pPr>
    </w:p>
    <w:p w14:paraId="354FCE79" w14:textId="0E88817F" w:rsidR="00B06DC7" w:rsidRPr="00E83220" w:rsidRDefault="00B06DC7" w:rsidP="00863918">
      <w:pPr>
        <w:ind w:left="0" w:firstLine="0"/>
        <w:jc w:val="center"/>
        <w:rPr>
          <w:rFonts w:ascii="Arial" w:hAnsi="Arial" w:cs="Arial"/>
        </w:rPr>
      </w:pPr>
    </w:p>
    <w:p w14:paraId="51C5D3C6" w14:textId="77777777" w:rsidR="007B5C20" w:rsidRPr="00E83220" w:rsidRDefault="007B5C20" w:rsidP="00863918">
      <w:pPr>
        <w:ind w:left="0" w:firstLine="0"/>
        <w:jc w:val="center"/>
        <w:rPr>
          <w:rFonts w:ascii="Arial" w:hAnsi="Arial" w:cs="Arial"/>
        </w:rPr>
      </w:pPr>
    </w:p>
    <w:p w14:paraId="0AC8E8BB" w14:textId="078F0B6F" w:rsidR="00CE5E1D" w:rsidRPr="00E83220" w:rsidRDefault="00CE5E1D" w:rsidP="00863918">
      <w:pPr>
        <w:ind w:left="0" w:firstLine="0"/>
        <w:jc w:val="center"/>
        <w:rPr>
          <w:rFonts w:ascii="Arial" w:hAnsi="Arial" w:cs="Arial"/>
        </w:rPr>
      </w:pP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51" w:name="_Toc73106069"/>
      <w:bookmarkStart w:id="752" w:name="_Toc73107820"/>
      <w:bookmarkStart w:id="753" w:name="_Toc73109121"/>
      <w:bookmarkStart w:id="754" w:name="_Toc73109554"/>
      <w:bookmarkStart w:id="755" w:name="_Toc73109890"/>
      <w:bookmarkStart w:id="756" w:name="_Toc73110136"/>
      <w:bookmarkStart w:id="757" w:name="_Toc73452986"/>
      <w:r w:rsidRPr="00E83220">
        <w:t>Gambar 4.</w:t>
      </w:r>
      <w:r w:rsidR="00C61C22">
        <w:t>74</w:t>
      </w:r>
      <w:r w:rsidRPr="00E83220">
        <w:t xml:space="preserve"> Halaman </w:t>
      </w:r>
      <w:r w:rsidR="00D962FB" w:rsidRPr="00E83220">
        <w:rPr>
          <w:i/>
          <w:iCs/>
        </w:rPr>
        <w:t>Admin</w:t>
      </w:r>
      <w:bookmarkEnd w:id="751"/>
      <w:bookmarkEnd w:id="752"/>
      <w:bookmarkEnd w:id="753"/>
      <w:bookmarkEnd w:id="754"/>
      <w:bookmarkEnd w:id="755"/>
      <w:bookmarkEnd w:id="756"/>
      <w:bookmarkEnd w:id="757"/>
    </w:p>
    <w:p w14:paraId="16F9B12A" w14:textId="77777777" w:rsidR="009B1307" w:rsidRPr="00E83220" w:rsidRDefault="009B1307" w:rsidP="009B1307">
      <w:pPr>
        <w:pStyle w:val="LabelPicture"/>
      </w:pPr>
    </w:p>
    <w:p w14:paraId="2ACA251D" w14:textId="122E212D"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274D4E01" w:rsidR="00552576" w:rsidRPr="00E83220" w:rsidRDefault="00342C57" w:rsidP="00552576">
      <w:pPr>
        <w:pStyle w:val="ListParagraph"/>
        <w:ind w:left="0" w:firstLine="709"/>
        <w:rPr>
          <w:rFonts w:ascii="Arial" w:hAnsi="Arial" w:cs="Arial"/>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252C0E9F" w14:textId="2D9891AA" w:rsidR="00076408" w:rsidRPr="00E83220" w:rsidRDefault="009B1307" w:rsidP="00076408">
      <w:pPr>
        <w:rPr>
          <w:rFonts w:ascii="Arial" w:hAnsi="Arial" w:cs="Arial"/>
          <w:lang w:val="id-ID"/>
        </w:rPr>
      </w:pPr>
      <w:r w:rsidRPr="00E83220">
        <w:rPr>
          <w:rFonts w:ascii="Arial" w:hAnsi="Arial" w:cs="Arial"/>
          <w:noProof/>
        </w:rPr>
        <w:drawing>
          <wp:anchor distT="0" distB="0" distL="114300" distR="114300" simplePos="0" relativeHeight="251768832" behindDoc="0" locked="0" layoutInCell="1" allowOverlap="1" wp14:anchorId="66872C40" wp14:editId="33D7CD66">
            <wp:simplePos x="0" y="0"/>
            <wp:positionH relativeFrom="margin">
              <wp:posOffset>1155700</wp:posOffset>
            </wp:positionH>
            <wp:positionV relativeFrom="paragraph">
              <wp:posOffset>117475</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25CF" w14:textId="730F50B8" w:rsidR="00DD00DA" w:rsidRPr="00E83220" w:rsidRDefault="00DD00DA" w:rsidP="00076408">
      <w:pPr>
        <w:jc w:val="center"/>
        <w:rPr>
          <w:rFonts w:ascii="Arial" w:hAnsi="Arial" w:cs="Arial"/>
        </w:rPr>
      </w:pPr>
    </w:p>
    <w:p w14:paraId="44A154B8" w14:textId="5CDB0C5F" w:rsidR="00DD00DA" w:rsidRPr="00E83220" w:rsidRDefault="00DD00DA" w:rsidP="00076408">
      <w:pPr>
        <w:jc w:val="center"/>
        <w:rPr>
          <w:rFonts w:ascii="Arial" w:hAnsi="Arial" w:cs="Arial"/>
        </w:rPr>
      </w:pPr>
    </w:p>
    <w:p w14:paraId="24228903" w14:textId="66CDA422" w:rsidR="00DD00DA" w:rsidRPr="00E83220" w:rsidRDefault="00DD00DA" w:rsidP="00076408">
      <w:pPr>
        <w:jc w:val="center"/>
        <w:rPr>
          <w:rFonts w:ascii="Arial" w:hAnsi="Arial" w:cs="Arial"/>
        </w:rPr>
      </w:pPr>
    </w:p>
    <w:p w14:paraId="7CA9B37A" w14:textId="75AD25CB" w:rsidR="00DD00DA" w:rsidRPr="00E83220" w:rsidRDefault="00DD00DA" w:rsidP="00076408">
      <w:pPr>
        <w:jc w:val="center"/>
        <w:rPr>
          <w:rFonts w:ascii="Arial" w:hAnsi="Arial" w:cs="Arial"/>
        </w:rPr>
      </w:pPr>
    </w:p>
    <w:p w14:paraId="4F2B751A" w14:textId="77777777" w:rsidR="00DD00DA" w:rsidRPr="00E83220" w:rsidRDefault="00DD00DA" w:rsidP="00076408">
      <w:pPr>
        <w:jc w:val="center"/>
        <w:rPr>
          <w:rFonts w:ascii="Arial" w:hAnsi="Arial" w:cs="Arial"/>
        </w:rPr>
      </w:pP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8" w:name="_Toc73106070"/>
      <w:bookmarkStart w:id="759" w:name="_Toc73107821"/>
      <w:bookmarkStart w:id="760" w:name="_Toc73109122"/>
      <w:bookmarkStart w:id="761" w:name="_Toc73109555"/>
      <w:bookmarkStart w:id="762" w:name="_Toc73109891"/>
      <w:bookmarkStart w:id="763" w:name="_Toc73110137"/>
      <w:bookmarkStart w:id="764"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8"/>
      <w:bookmarkEnd w:id="759"/>
      <w:bookmarkEnd w:id="760"/>
      <w:bookmarkEnd w:id="761"/>
      <w:bookmarkEnd w:id="762"/>
      <w:bookmarkEnd w:id="763"/>
      <w:bookmarkEnd w:id="764"/>
    </w:p>
    <w:p w14:paraId="0925D1E1" w14:textId="77777777" w:rsidR="00A76DBE" w:rsidRPr="00E83220" w:rsidRDefault="00A76DBE" w:rsidP="00D51860">
      <w:pPr>
        <w:pStyle w:val="LabelPicture"/>
        <w:rPr>
          <w:i/>
          <w:iCs/>
        </w:rPr>
      </w:pPr>
    </w:p>
    <w:p w14:paraId="6621755F" w14:textId="74EBDF62"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07678D9" w14:textId="5DCC1780" w:rsidR="00B950AF" w:rsidRDefault="00B950AF" w:rsidP="00E83E30">
      <w:pPr>
        <w:pStyle w:val="ListParagraph"/>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dimiliki oleh pelanggan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serta total biaya untuk </w:t>
      </w:r>
      <w:r w:rsidR="00750ABE" w:rsidRPr="00E83220">
        <w:rPr>
          <w:rFonts w:ascii="Arial" w:hAnsi="Arial" w:cs="Arial"/>
          <w:i/>
          <w:iCs/>
        </w:rPr>
        <w:t>order</w:t>
      </w:r>
      <w:r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9AE7D56" w14:textId="77777777" w:rsidR="00461DBF" w:rsidRPr="00E83220" w:rsidRDefault="00461DBF" w:rsidP="00E83E30">
      <w:pPr>
        <w:pStyle w:val="ListParagraph"/>
        <w:ind w:left="0" w:firstLine="709"/>
        <w:rPr>
          <w:rFonts w:ascii="Arial" w:hAnsi="Arial" w:cs="Arial"/>
        </w:rPr>
      </w:pPr>
    </w:p>
    <w:p w14:paraId="426B67C8" w14:textId="630BB4AB" w:rsidR="00E83E30" w:rsidRPr="00E83220" w:rsidRDefault="005A7802" w:rsidP="00E83E30">
      <w:pPr>
        <w:rPr>
          <w:rFonts w:ascii="Arial" w:hAnsi="Arial" w:cs="Arial"/>
          <w:lang w:val="id-ID"/>
        </w:rPr>
      </w:pPr>
      <w:r w:rsidRPr="00E83220">
        <w:rPr>
          <w:rFonts w:ascii="Arial" w:hAnsi="Arial" w:cs="Arial"/>
          <w:noProof/>
        </w:rPr>
        <w:lastRenderedPageBreak/>
        <w:drawing>
          <wp:anchor distT="0" distB="0" distL="114300" distR="114300" simplePos="0" relativeHeight="251770880" behindDoc="0" locked="0" layoutInCell="1" allowOverlap="1" wp14:anchorId="650D5E70" wp14:editId="30606923">
            <wp:simplePos x="0" y="0"/>
            <wp:positionH relativeFrom="margin">
              <wp:align>center</wp:align>
            </wp:positionH>
            <wp:positionV relativeFrom="paragraph">
              <wp:posOffset>1143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Pr="00E83220" w:rsidRDefault="005A7802" w:rsidP="00E83E30">
      <w:pPr>
        <w:rPr>
          <w:rFonts w:ascii="Arial" w:hAnsi="Arial" w:cs="Arial"/>
          <w:lang w:val="id-ID"/>
        </w:rPr>
      </w:pPr>
    </w:p>
    <w:p w14:paraId="203EE760" w14:textId="72C2761B" w:rsidR="005A7802" w:rsidRPr="00E83220" w:rsidRDefault="005A7802" w:rsidP="00E83E30">
      <w:pPr>
        <w:rPr>
          <w:rFonts w:ascii="Arial" w:hAnsi="Arial" w:cs="Arial"/>
          <w:lang w:val="id-ID"/>
        </w:rPr>
      </w:pPr>
    </w:p>
    <w:p w14:paraId="1503E148" w14:textId="50E65202" w:rsidR="005A7802" w:rsidRPr="00E83220" w:rsidRDefault="005A7802" w:rsidP="00E83E30">
      <w:pPr>
        <w:rPr>
          <w:rFonts w:ascii="Arial" w:hAnsi="Arial" w:cs="Arial"/>
          <w:lang w:val="id-ID"/>
        </w:rPr>
      </w:pPr>
    </w:p>
    <w:p w14:paraId="2EE5022D" w14:textId="3174F9E3" w:rsidR="005A7802" w:rsidRPr="00E83220" w:rsidRDefault="005A7802" w:rsidP="00E83E30">
      <w:pPr>
        <w:rPr>
          <w:rFonts w:ascii="Arial" w:hAnsi="Arial" w:cs="Arial"/>
          <w:lang w:val="id-ID"/>
        </w:rPr>
      </w:pPr>
    </w:p>
    <w:p w14:paraId="7682ACA2" w14:textId="77777777" w:rsidR="005A7802" w:rsidRPr="00E83220" w:rsidRDefault="005A7802" w:rsidP="00461DBF">
      <w:pPr>
        <w:ind w:left="0" w:firstLine="0"/>
        <w:rPr>
          <w:rFonts w:ascii="Arial" w:hAnsi="Arial" w:cs="Arial"/>
        </w:rPr>
      </w:pPr>
    </w:p>
    <w:p w14:paraId="36209FB5" w14:textId="1014C0A7" w:rsidR="00E83E30" w:rsidRPr="00E83220" w:rsidRDefault="00E83E30" w:rsidP="00D51860">
      <w:pPr>
        <w:pStyle w:val="LabelPicture"/>
      </w:pPr>
      <w:bookmarkStart w:id="765" w:name="_Toc73106072"/>
      <w:bookmarkStart w:id="766" w:name="_Toc73107822"/>
      <w:bookmarkStart w:id="767" w:name="_Toc73109123"/>
      <w:bookmarkStart w:id="768" w:name="_Toc73109556"/>
      <w:bookmarkStart w:id="769" w:name="_Toc73109892"/>
      <w:bookmarkStart w:id="770" w:name="_Toc73110138"/>
      <w:bookmarkStart w:id="771" w:name="_Toc73452988"/>
      <w:r w:rsidRPr="00E83220">
        <w:t>Gambar 4.</w:t>
      </w:r>
      <w:r w:rsidR="00C61C22">
        <w:t>76</w:t>
      </w:r>
      <w:r w:rsidRPr="00E83220">
        <w:t xml:space="preserve"> Halaman </w:t>
      </w:r>
      <w:r w:rsidR="00750ABE" w:rsidRPr="00E83220">
        <w:rPr>
          <w:i/>
          <w:iCs/>
        </w:rPr>
        <w:t>Order</w:t>
      </w:r>
      <w:bookmarkEnd w:id="765"/>
      <w:bookmarkEnd w:id="766"/>
      <w:bookmarkEnd w:id="767"/>
      <w:bookmarkEnd w:id="768"/>
      <w:bookmarkEnd w:id="769"/>
      <w:bookmarkEnd w:id="770"/>
      <w:bookmarkEnd w:id="771"/>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364BD324" w:rsidR="00E83E30" w:rsidRPr="00E83220" w:rsidRDefault="00E83E30" w:rsidP="00E83E30">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mili</w:t>
      </w:r>
      <w:r w:rsidR="00674C49" w:rsidRPr="00E83220">
        <w:rPr>
          <w:rFonts w:ascii="Arial" w:hAnsi="Arial" w:cs="Arial"/>
        </w:rPr>
        <w:t>k</w:t>
      </w:r>
      <w:r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596FC0C1" w14:textId="1C5A5D65" w:rsidR="00DE566B" w:rsidRPr="00E83220" w:rsidRDefault="009B20AD"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Pr="00E83220" w:rsidRDefault="00DE566B" w:rsidP="00E83E30">
      <w:pPr>
        <w:pStyle w:val="ListParagraph"/>
        <w:ind w:left="0" w:firstLine="709"/>
        <w:rPr>
          <w:rFonts w:ascii="Arial" w:hAnsi="Arial" w:cs="Arial"/>
        </w:rPr>
      </w:pPr>
    </w:p>
    <w:p w14:paraId="7B861009" w14:textId="3406E210" w:rsidR="00DE566B" w:rsidRPr="00E83220" w:rsidRDefault="00DE566B" w:rsidP="00E83E30">
      <w:pPr>
        <w:pStyle w:val="ListParagraph"/>
        <w:ind w:left="0" w:firstLine="709"/>
        <w:rPr>
          <w:rFonts w:ascii="Arial" w:hAnsi="Arial" w:cs="Arial"/>
        </w:rPr>
      </w:pPr>
    </w:p>
    <w:p w14:paraId="75CEE203" w14:textId="41117E70" w:rsidR="00DE566B" w:rsidRPr="00E83220" w:rsidRDefault="00DE566B" w:rsidP="00E83E30">
      <w:pPr>
        <w:pStyle w:val="ListParagraph"/>
        <w:ind w:left="0" w:firstLine="709"/>
        <w:rPr>
          <w:rFonts w:ascii="Arial" w:hAnsi="Arial" w:cs="Arial"/>
        </w:rPr>
      </w:pPr>
    </w:p>
    <w:p w14:paraId="347A825B" w14:textId="014F1A25" w:rsidR="001D1B06" w:rsidRPr="00E83220" w:rsidRDefault="001D1B06" w:rsidP="00DE566B">
      <w:pPr>
        <w:pStyle w:val="ListParagraph"/>
        <w:ind w:left="0" w:firstLine="0"/>
        <w:jc w:val="center"/>
        <w:rPr>
          <w:rFonts w:ascii="Arial" w:hAnsi="Arial" w:cs="Arial"/>
        </w:rPr>
      </w:pPr>
    </w:p>
    <w:p w14:paraId="13EBA896" w14:textId="649C7CF2" w:rsidR="009B20AD" w:rsidRPr="00E83220" w:rsidRDefault="009B20AD" w:rsidP="00DE566B">
      <w:pPr>
        <w:pStyle w:val="ListParagraph"/>
        <w:ind w:left="0" w:firstLine="0"/>
        <w:jc w:val="center"/>
        <w:rPr>
          <w:rFonts w:ascii="Arial" w:hAnsi="Arial" w:cs="Arial"/>
        </w:rPr>
      </w:pPr>
    </w:p>
    <w:p w14:paraId="62723238" w14:textId="77777777" w:rsidR="000B4DF9" w:rsidRPr="00E83220" w:rsidRDefault="000B4DF9" w:rsidP="00DE566B">
      <w:pPr>
        <w:pStyle w:val="ListParagraph"/>
        <w:ind w:left="0" w:firstLine="0"/>
        <w:jc w:val="center"/>
        <w:rPr>
          <w:rFonts w:ascii="Arial" w:hAnsi="Arial" w:cs="Arial"/>
        </w:rPr>
      </w:pPr>
    </w:p>
    <w:p w14:paraId="1869AC37" w14:textId="2C3DBD9C" w:rsidR="00BD4139" w:rsidRPr="00E83220" w:rsidRDefault="00DE566B" w:rsidP="002B2286">
      <w:pPr>
        <w:pStyle w:val="LabelPicture"/>
        <w:rPr>
          <w:i/>
          <w:iCs/>
        </w:rPr>
      </w:pPr>
      <w:bookmarkStart w:id="772" w:name="_Toc73106073"/>
      <w:bookmarkStart w:id="773" w:name="_Toc73107823"/>
      <w:bookmarkStart w:id="774" w:name="_Toc73109124"/>
      <w:bookmarkStart w:id="775" w:name="_Toc73109557"/>
      <w:bookmarkStart w:id="776" w:name="_Toc73109893"/>
      <w:bookmarkStart w:id="777" w:name="_Toc73110139"/>
      <w:bookmarkStart w:id="778" w:name="_Toc73452989"/>
      <w:r w:rsidRPr="00E83220">
        <w:t>Gambar 4.</w:t>
      </w:r>
      <w:r w:rsidR="00C61C22">
        <w:t>7</w:t>
      </w:r>
      <w:r w:rsidR="00F8060A">
        <w:t>7</w:t>
      </w:r>
      <w:r w:rsidRPr="00E83220">
        <w:t xml:space="preserve"> Halaman Lihat </w:t>
      </w:r>
      <w:r w:rsidR="00750ABE" w:rsidRPr="00E83220">
        <w:rPr>
          <w:i/>
          <w:iCs/>
        </w:rPr>
        <w:t>Order</w:t>
      </w:r>
      <w:bookmarkEnd w:id="772"/>
      <w:bookmarkEnd w:id="773"/>
      <w:bookmarkEnd w:id="774"/>
      <w:bookmarkEnd w:id="775"/>
      <w:bookmarkEnd w:id="776"/>
      <w:bookmarkEnd w:id="777"/>
      <w:bookmarkEnd w:id="778"/>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6825DC86" w:rsidR="00B32B31" w:rsidRPr="00E83220" w:rsidRDefault="00B32B31" w:rsidP="00B32B31">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Pr="00E83220">
        <w:rPr>
          <w:rFonts w:ascii="Arial" w:hAnsi="Arial" w:cs="Arial"/>
        </w:rPr>
        <w:t>.</w:t>
      </w:r>
    </w:p>
    <w:p w14:paraId="4412E851" w14:textId="1098CA28" w:rsidR="001F2ED8" w:rsidRPr="00E83220" w:rsidRDefault="0042071F" w:rsidP="001F2ED8">
      <w:pPr>
        <w:rPr>
          <w:rFonts w:ascii="Arial" w:hAnsi="Arial" w:cs="Arial"/>
          <w:noProof/>
        </w:rPr>
      </w:pPr>
      <w:r w:rsidRPr="00E83220">
        <w:rPr>
          <w:rFonts w:ascii="Arial" w:hAnsi="Arial" w:cs="Arial"/>
          <w:noProof/>
        </w:rPr>
        <w:drawing>
          <wp:anchor distT="0" distB="0" distL="114300" distR="114300" simplePos="0" relativeHeight="251789312" behindDoc="0" locked="0" layoutInCell="1" allowOverlap="1" wp14:anchorId="188CFE7D" wp14:editId="1B1F9EF8">
            <wp:simplePos x="0" y="0"/>
            <wp:positionH relativeFrom="margin">
              <wp:align>center</wp:align>
            </wp:positionH>
            <wp:positionV relativeFrom="paragraph">
              <wp:posOffset>138430</wp:posOffset>
            </wp:positionV>
            <wp:extent cx="2735580" cy="1341755"/>
            <wp:effectExtent l="0" t="0" r="762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3558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27C37629" w:rsidR="001D1B06" w:rsidRPr="00E83220" w:rsidRDefault="001D1B06" w:rsidP="00B32B31">
      <w:pPr>
        <w:jc w:val="center"/>
        <w:rPr>
          <w:rFonts w:ascii="Arial" w:hAnsi="Arial" w:cs="Arial"/>
        </w:rPr>
      </w:pPr>
    </w:p>
    <w:p w14:paraId="6AAFC0C8" w14:textId="77777777" w:rsidR="001D1B06" w:rsidRPr="00E83220" w:rsidRDefault="001D1B06" w:rsidP="00B32B31">
      <w:pPr>
        <w:jc w:val="center"/>
        <w:rPr>
          <w:rFonts w:ascii="Arial" w:hAnsi="Arial" w:cs="Arial"/>
        </w:rPr>
      </w:pPr>
    </w:p>
    <w:p w14:paraId="1AC5B63B" w14:textId="77777777" w:rsidR="001D1B06" w:rsidRPr="00E83220" w:rsidRDefault="001D1B06" w:rsidP="00B32B31">
      <w:pPr>
        <w:jc w:val="center"/>
        <w:rPr>
          <w:rFonts w:ascii="Arial" w:hAnsi="Arial" w:cs="Arial"/>
        </w:rPr>
      </w:pPr>
    </w:p>
    <w:p w14:paraId="6F2F153D" w14:textId="77777777" w:rsidR="001D1B06" w:rsidRPr="00E83220" w:rsidRDefault="001D1B06" w:rsidP="00B32B31">
      <w:pPr>
        <w:jc w:val="center"/>
        <w:rPr>
          <w:rFonts w:ascii="Arial" w:hAnsi="Arial" w:cs="Arial"/>
        </w:rPr>
      </w:pPr>
    </w:p>
    <w:p w14:paraId="744F9A08" w14:textId="77777777" w:rsidR="001D1B06" w:rsidRPr="00E83220" w:rsidRDefault="001D1B06" w:rsidP="00B32B31">
      <w:pPr>
        <w:jc w:val="center"/>
        <w:rPr>
          <w:rFonts w:ascii="Arial" w:hAnsi="Arial" w:cs="Arial"/>
        </w:rPr>
      </w:pPr>
    </w:p>
    <w:p w14:paraId="09A4E7D8" w14:textId="77777777" w:rsidR="004E1976" w:rsidRPr="00E83220" w:rsidRDefault="004E1976" w:rsidP="0042071F">
      <w:pPr>
        <w:pStyle w:val="LabelPicture"/>
        <w:ind w:left="0" w:firstLine="0"/>
        <w:jc w:val="both"/>
      </w:pPr>
      <w:bookmarkStart w:id="779" w:name="_Toc73106074"/>
      <w:bookmarkStart w:id="780" w:name="_Toc73107824"/>
      <w:bookmarkStart w:id="781" w:name="_Toc73109125"/>
      <w:bookmarkStart w:id="782" w:name="_Toc73109558"/>
      <w:bookmarkStart w:id="783" w:name="_Toc73109894"/>
      <w:bookmarkStart w:id="784" w:name="_Toc73110140"/>
    </w:p>
    <w:p w14:paraId="37E9DEC5" w14:textId="0AF576AB" w:rsidR="00B32B31" w:rsidRPr="00E83220" w:rsidRDefault="00B32B31" w:rsidP="00D51860">
      <w:pPr>
        <w:pStyle w:val="LabelPicture"/>
      </w:pPr>
      <w:bookmarkStart w:id="785" w:name="_Toc73452990"/>
      <w:r w:rsidRPr="00E83220">
        <w:t>Gambar 4.</w:t>
      </w:r>
      <w:r w:rsidR="00C61C22">
        <w:t>78</w:t>
      </w:r>
      <w:r w:rsidRPr="00E83220">
        <w:t xml:space="preserve"> Halaman Saran</w:t>
      </w:r>
      <w:bookmarkEnd w:id="779"/>
      <w:bookmarkEnd w:id="780"/>
      <w:bookmarkEnd w:id="781"/>
      <w:bookmarkEnd w:id="782"/>
      <w:bookmarkEnd w:id="783"/>
      <w:bookmarkEnd w:id="784"/>
      <w:bookmarkEnd w:id="785"/>
    </w:p>
    <w:p w14:paraId="7C6A27B8" w14:textId="427CB55A" w:rsidR="001F2ED8" w:rsidRPr="00E83220" w:rsidRDefault="001F2ED8" w:rsidP="001F2ED8">
      <w:pPr>
        <w:rPr>
          <w:rFonts w:ascii="Arial" w:hAnsi="Arial" w:cs="Arial"/>
          <w:lang w:val="id-ID"/>
        </w:rPr>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t>Halaman Kirim Saran</w:t>
      </w:r>
    </w:p>
    <w:p w14:paraId="1E877631" w14:textId="0670D0CC" w:rsidR="001C3259" w:rsidRPr="00E83220" w:rsidRDefault="001C3259" w:rsidP="001C3259">
      <w:pPr>
        <w:pStyle w:val="ListParagraph"/>
        <w:ind w:left="0" w:firstLine="709"/>
        <w:rPr>
          <w:rFonts w:ascii="Arial" w:hAnsi="Arial" w:cs="Arial"/>
        </w:rPr>
      </w:pPr>
      <w:r w:rsidRPr="00E83220">
        <w:rPr>
          <w:rFonts w:ascii="Arial" w:hAnsi="Arial" w:cs="Arial"/>
        </w:rPr>
        <w:lastRenderedPageBreak/>
        <w:t>Halaman Kirim Saran merupakan halaman yang berisi kolom isi saran yang akan dikirimkan kepada toko dan dapat dilihat pada Gambar 4.</w:t>
      </w:r>
      <w:r w:rsidR="00C61C22">
        <w:rPr>
          <w:rFonts w:ascii="Arial" w:hAnsi="Arial" w:cs="Arial"/>
        </w:rPr>
        <w:t>79</w:t>
      </w:r>
      <w:r w:rsidRPr="00E83220">
        <w:rPr>
          <w:rFonts w:ascii="Arial" w:hAnsi="Arial" w:cs="Arial"/>
        </w:rPr>
        <w:t>.</w:t>
      </w:r>
    </w:p>
    <w:p w14:paraId="62BC7CBC" w14:textId="4301A97A" w:rsidR="00CF09A4" w:rsidRPr="00E83220" w:rsidRDefault="001D1B06" w:rsidP="00CF09A4">
      <w:pPr>
        <w:rPr>
          <w:rFonts w:ascii="Arial" w:hAnsi="Arial" w:cs="Arial"/>
          <w:lang w:val="id-ID"/>
        </w:rPr>
      </w:pPr>
      <w:r w:rsidRPr="00E83220">
        <w:rPr>
          <w:rFonts w:ascii="Arial" w:hAnsi="Arial" w:cs="Arial"/>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Pr="00E83220" w:rsidRDefault="001D1B06" w:rsidP="00CF09A4">
      <w:pPr>
        <w:jc w:val="center"/>
        <w:rPr>
          <w:rFonts w:ascii="Arial" w:hAnsi="Arial" w:cs="Arial"/>
        </w:rPr>
      </w:pPr>
    </w:p>
    <w:p w14:paraId="1E936BDE" w14:textId="77777777" w:rsidR="001D1B06" w:rsidRPr="00E83220" w:rsidRDefault="001D1B06" w:rsidP="00CF09A4">
      <w:pPr>
        <w:jc w:val="center"/>
        <w:rPr>
          <w:rFonts w:ascii="Arial" w:hAnsi="Arial" w:cs="Arial"/>
        </w:rPr>
      </w:pPr>
    </w:p>
    <w:p w14:paraId="7A587809" w14:textId="77777777" w:rsidR="001D1B06" w:rsidRPr="00E83220" w:rsidRDefault="001D1B06" w:rsidP="00CF09A4">
      <w:pPr>
        <w:jc w:val="center"/>
        <w:rPr>
          <w:rFonts w:ascii="Arial" w:hAnsi="Arial" w:cs="Arial"/>
        </w:rPr>
      </w:pPr>
    </w:p>
    <w:p w14:paraId="0CCD446C" w14:textId="00560F05" w:rsidR="001D1B06" w:rsidRPr="00E83220" w:rsidRDefault="001D1B06" w:rsidP="00CF09A4">
      <w:pPr>
        <w:jc w:val="center"/>
        <w:rPr>
          <w:rFonts w:ascii="Arial" w:hAnsi="Arial" w:cs="Arial"/>
        </w:rPr>
      </w:pPr>
    </w:p>
    <w:p w14:paraId="008AEC71" w14:textId="4B0EDFD6" w:rsidR="001D1B06" w:rsidRPr="00E83220" w:rsidRDefault="001D1B06" w:rsidP="00CF09A4">
      <w:pPr>
        <w:jc w:val="center"/>
        <w:rPr>
          <w:rFonts w:ascii="Arial" w:hAnsi="Arial" w:cs="Arial"/>
        </w:rPr>
      </w:pP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6" w:name="_Toc73106075"/>
      <w:bookmarkStart w:id="787" w:name="_Toc73107825"/>
      <w:bookmarkStart w:id="788" w:name="_Toc73109126"/>
      <w:bookmarkStart w:id="789" w:name="_Toc73109559"/>
      <w:bookmarkStart w:id="790" w:name="_Toc73109895"/>
      <w:bookmarkStart w:id="791" w:name="_Toc73110141"/>
      <w:bookmarkStart w:id="792" w:name="_Toc73452991"/>
      <w:r w:rsidRPr="00E83220">
        <w:t>Gambar 4.</w:t>
      </w:r>
      <w:r w:rsidR="00C61C22">
        <w:t>79</w:t>
      </w:r>
      <w:r w:rsidRPr="00E83220">
        <w:t xml:space="preserve"> Halaman Kirim Saran</w:t>
      </w:r>
      <w:bookmarkEnd w:id="786"/>
      <w:bookmarkEnd w:id="787"/>
      <w:bookmarkEnd w:id="788"/>
      <w:bookmarkEnd w:id="789"/>
      <w:bookmarkEnd w:id="790"/>
      <w:bookmarkEnd w:id="791"/>
      <w:bookmarkEnd w:id="792"/>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61DEB489" w:rsidR="00CE5E1D" w:rsidRPr="00E83220" w:rsidRDefault="00360C1F" w:rsidP="00360C1F">
      <w:pPr>
        <w:ind w:left="0" w:firstLine="709"/>
        <w:rPr>
          <w:rFonts w:ascii="Arial" w:hAnsi="Arial" w:cs="Arial"/>
        </w:rPr>
      </w:pPr>
      <w:r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Pr="00E83220">
        <w:rPr>
          <w:rFonts w:ascii="Arial" w:hAnsi="Arial" w:cs="Arial"/>
        </w:rPr>
        <w:t>.</w:t>
      </w:r>
    </w:p>
    <w:p w14:paraId="63A7B3E1" w14:textId="72ABD5CB" w:rsidR="00F9104C" w:rsidRPr="00E83220" w:rsidRDefault="005E640D"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Pr="00E83220" w:rsidRDefault="00F9104C" w:rsidP="00360C1F">
      <w:pPr>
        <w:ind w:left="0" w:firstLine="709"/>
        <w:rPr>
          <w:rFonts w:ascii="Arial" w:hAnsi="Arial" w:cs="Arial"/>
        </w:rPr>
      </w:pPr>
    </w:p>
    <w:p w14:paraId="61CCF6B3" w14:textId="6F88B786" w:rsidR="00D26EEB" w:rsidRPr="00E83220" w:rsidRDefault="00D26EEB" w:rsidP="00D26EEB">
      <w:pPr>
        <w:rPr>
          <w:rFonts w:ascii="Arial" w:hAnsi="Arial" w:cs="Arial"/>
        </w:rPr>
      </w:pPr>
    </w:p>
    <w:p w14:paraId="58D31700" w14:textId="358DCC95" w:rsidR="001F6155" w:rsidRPr="00E83220" w:rsidRDefault="001F6155" w:rsidP="00D26EEB">
      <w:pPr>
        <w:jc w:val="center"/>
        <w:rPr>
          <w:rFonts w:ascii="Arial" w:hAnsi="Arial" w:cs="Arial"/>
        </w:rPr>
      </w:pPr>
    </w:p>
    <w:p w14:paraId="15335460" w14:textId="06F9FC79" w:rsidR="001F6155" w:rsidRPr="00E83220" w:rsidRDefault="001F6155" w:rsidP="00D26EEB">
      <w:pPr>
        <w:jc w:val="center"/>
        <w:rPr>
          <w:rFonts w:ascii="Arial" w:hAnsi="Arial" w:cs="Arial"/>
        </w:rPr>
      </w:pPr>
    </w:p>
    <w:p w14:paraId="32354176" w14:textId="0ECEDC1B"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93" w:name="_Toc73106076"/>
      <w:bookmarkStart w:id="794" w:name="_Toc73107826"/>
      <w:bookmarkStart w:id="795" w:name="_Toc73109127"/>
      <w:bookmarkStart w:id="796" w:name="_Toc73109560"/>
      <w:bookmarkStart w:id="797" w:name="_Toc73109896"/>
      <w:bookmarkStart w:id="798" w:name="_Toc73110142"/>
      <w:bookmarkStart w:id="799" w:name="_Toc73452992"/>
      <w:r w:rsidRPr="00E83220">
        <w:t>Gambar 4.</w:t>
      </w:r>
      <w:r w:rsidR="00C61C22">
        <w:t>80</w:t>
      </w:r>
      <w:r w:rsidR="00A56165" w:rsidRPr="00E83220">
        <w:t xml:space="preserve"> </w:t>
      </w:r>
      <w:r w:rsidRPr="00E83220">
        <w:t>Halaman Lihat Saran</w:t>
      </w:r>
      <w:bookmarkEnd w:id="793"/>
      <w:bookmarkEnd w:id="794"/>
      <w:bookmarkEnd w:id="795"/>
      <w:bookmarkEnd w:id="796"/>
      <w:bookmarkEnd w:id="797"/>
      <w:bookmarkEnd w:id="798"/>
      <w:bookmarkEnd w:id="799"/>
    </w:p>
    <w:p w14:paraId="651C7CB8" w14:textId="77777777" w:rsidR="009C5609" w:rsidRPr="00E83220" w:rsidRDefault="009C5609"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t>Halaman Komplain</w:t>
      </w:r>
    </w:p>
    <w:p w14:paraId="6C2674C4" w14:textId="16D4F0B6" w:rsidR="00203CE6" w:rsidRPr="00E83220" w:rsidRDefault="00203CE6" w:rsidP="00203CE6">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81</w:t>
      </w:r>
      <w:r w:rsidRPr="00E83220">
        <w:rPr>
          <w:rFonts w:ascii="Arial" w:hAnsi="Arial" w:cs="Arial"/>
        </w:rPr>
        <w:t>.</w:t>
      </w:r>
    </w:p>
    <w:p w14:paraId="731F3F9C" w14:textId="6C1B315F" w:rsidR="00203CE6" w:rsidRPr="00E83220" w:rsidRDefault="00627D10" w:rsidP="00203CE6">
      <w:pPr>
        <w:rPr>
          <w:rFonts w:ascii="Arial" w:hAnsi="Arial" w:cs="Arial"/>
          <w:lang w:val="id-ID"/>
        </w:rPr>
      </w:pPr>
      <w:r w:rsidRPr="00E83220">
        <w:rPr>
          <w:rFonts w:ascii="Arial" w:hAnsi="Arial" w:cs="Arial"/>
          <w:noProof/>
        </w:rPr>
        <w:drawing>
          <wp:anchor distT="0" distB="0" distL="114300" distR="114300" simplePos="0" relativeHeight="251787264" behindDoc="0" locked="0" layoutInCell="1" allowOverlap="1" wp14:anchorId="431CD614" wp14:editId="5B985462">
            <wp:simplePos x="0" y="0"/>
            <wp:positionH relativeFrom="page">
              <wp:align>center</wp:align>
            </wp:positionH>
            <wp:positionV relativeFrom="paragraph">
              <wp:posOffset>7620</wp:posOffset>
            </wp:positionV>
            <wp:extent cx="2727960" cy="132080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7960" cy="132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7FE0BF63" w:rsidR="00061C2E" w:rsidRPr="00E83220" w:rsidRDefault="00061C2E" w:rsidP="00203CE6">
      <w:pPr>
        <w:jc w:val="center"/>
        <w:rPr>
          <w:rFonts w:ascii="Arial" w:hAnsi="Arial" w:cs="Arial"/>
        </w:rPr>
      </w:pPr>
    </w:p>
    <w:p w14:paraId="33B728B6" w14:textId="0DE74366" w:rsidR="00061C2E" w:rsidRPr="00E83220" w:rsidRDefault="00061C2E" w:rsidP="00203CE6">
      <w:pPr>
        <w:jc w:val="center"/>
        <w:rPr>
          <w:rFonts w:ascii="Arial" w:hAnsi="Arial" w:cs="Arial"/>
        </w:rPr>
      </w:pPr>
    </w:p>
    <w:p w14:paraId="1805DB91" w14:textId="77777777" w:rsidR="00061C2E" w:rsidRPr="00E83220" w:rsidRDefault="00061C2E" w:rsidP="00203CE6">
      <w:pPr>
        <w:jc w:val="center"/>
        <w:rPr>
          <w:rFonts w:ascii="Arial" w:hAnsi="Arial" w:cs="Arial"/>
        </w:rPr>
      </w:pPr>
    </w:p>
    <w:p w14:paraId="42CB5B32" w14:textId="77777777" w:rsidR="00061C2E" w:rsidRPr="00E83220" w:rsidRDefault="00061C2E" w:rsidP="00203CE6">
      <w:pPr>
        <w:jc w:val="center"/>
        <w:rPr>
          <w:rFonts w:ascii="Arial" w:hAnsi="Arial" w:cs="Arial"/>
        </w:rPr>
      </w:pPr>
    </w:p>
    <w:p w14:paraId="23697A84" w14:textId="77777777" w:rsidR="0026383F" w:rsidRPr="00E83220" w:rsidRDefault="0026383F" w:rsidP="0026383F">
      <w:pPr>
        <w:ind w:left="0" w:firstLine="0"/>
        <w:rPr>
          <w:rFonts w:ascii="Arial" w:hAnsi="Arial" w:cs="Arial"/>
        </w:rPr>
      </w:pPr>
    </w:p>
    <w:p w14:paraId="7854224A" w14:textId="4685C92B" w:rsidR="00203CE6" w:rsidRPr="00E83220" w:rsidRDefault="00203CE6" w:rsidP="00D51860">
      <w:pPr>
        <w:pStyle w:val="LabelPicture"/>
      </w:pPr>
      <w:bookmarkStart w:id="800" w:name="_Toc73106077"/>
      <w:bookmarkStart w:id="801" w:name="_Toc73107827"/>
      <w:bookmarkStart w:id="802" w:name="_Toc73109128"/>
      <w:bookmarkStart w:id="803" w:name="_Toc73109561"/>
      <w:bookmarkStart w:id="804" w:name="_Toc73109897"/>
      <w:bookmarkStart w:id="805" w:name="_Toc73110143"/>
      <w:bookmarkStart w:id="806" w:name="_Toc73452993"/>
      <w:r w:rsidRPr="00E83220">
        <w:t>Gambar 4.</w:t>
      </w:r>
      <w:r w:rsidR="00C61C22">
        <w:t>81</w:t>
      </w:r>
      <w:r w:rsidRPr="00E83220">
        <w:t xml:space="preserve"> Halaman Komplain</w:t>
      </w:r>
      <w:bookmarkEnd w:id="800"/>
      <w:bookmarkEnd w:id="801"/>
      <w:bookmarkEnd w:id="802"/>
      <w:bookmarkEnd w:id="803"/>
      <w:bookmarkEnd w:id="804"/>
      <w:bookmarkEnd w:id="805"/>
      <w:bookmarkEnd w:id="806"/>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5A1DFAAB" w14:textId="6C0B5582" w:rsidR="00084AD0" w:rsidRPr="00E83220" w:rsidRDefault="006A109A" w:rsidP="006A109A">
      <w:pPr>
        <w:pStyle w:val="ListParagraph"/>
        <w:ind w:left="0" w:firstLine="709"/>
        <w:rPr>
          <w:rFonts w:ascii="Arial" w:hAnsi="Arial" w:cs="Arial"/>
        </w:rPr>
      </w:pPr>
      <w:r w:rsidRPr="00E83220">
        <w:rPr>
          <w:rFonts w:ascii="Arial" w:hAnsi="Arial" w:cs="Arial"/>
        </w:rPr>
        <w:lastRenderedPageBreak/>
        <w:t>Halaman Lihat Komplain merupakan halaman yang menampilkan data komplain yang dibuat oleh pelanggan beserta informasinya</w:t>
      </w:r>
      <w:r w:rsidR="006B526F" w:rsidRPr="00E83220">
        <w:rPr>
          <w:rFonts w:ascii="Arial" w:hAnsi="Arial" w:cs="Arial"/>
        </w:rPr>
        <w:t xml:space="preserve"> </w:t>
      </w:r>
      <w:r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Pr="00E83220">
        <w:rPr>
          <w:rFonts w:ascii="Arial" w:hAnsi="Arial" w:cs="Arial"/>
        </w:rPr>
        <w:t>.</w:t>
      </w:r>
    </w:p>
    <w:p w14:paraId="28B5CAEE" w14:textId="733A9170" w:rsidR="00084AD0" w:rsidRPr="00E83220" w:rsidRDefault="009B37AF" w:rsidP="009C5609">
      <w:pPr>
        <w:ind w:left="0" w:firstLine="0"/>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Pr="00E83220" w:rsidRDefault="00EE23AD" w:rsidP="00084AD0">
      <w:pPr>
        <w:jc w:val="center"/>
        <w:rPr>
          <w:rFonts w:ascii="Arial" w:hAnsi="Arial" w:cs="Arial"/>
        </w:rPr>
      </w:pPr>
    </w:p>
    <w:p w14:paraId="04C8424E" w14:textId="1CFFEE9A" w:rsidR="00EE23AD" w:rsidRPr="00E83220" w:rsidRDefault="00EE23AD" w:rsidP="00084AD0">
      <w:pPr>
        <w:jc w:val="center"/>
        <w:rPr>
          <w:rFonts w:ascii="Arial" w:hAnsi="Arial" w:cs="Arial"/>
        </w:rPr>
      </w:pPr>
    </w:p>
    <w:p w14:paraId="6C590795" w14:textId="649C7BFD" w:rsidR="00EE23AD" w:rsidRPr="00E83220" w:rsidRDefault="00EE23AD" w:rsidP="00084AD0">
      <w:pPr>
        <w:jc w:val="center"/>
        <w:rPr>
          <w:rFonts w:ascii="Arial" w:hAnsi="Arial" w:cs="Arial"/>
        </w:rPr>
      </w:pPr>
    </w:p>
    <w:p w14:paraId="37C3D0DE" w14:textId="3C0925CE" w:rsidR="00EE23AD" w:rsidRPr="00E83220" w:rsidRDefault="00EE23AD" w:rsidP="00084AD0">
      <w:pPr>
        <w:jc w:val="center"/>
        <w:rPr>
          <w:rFonts w:ascii="Arial" w:hAnsi="Arial" w:cs="Arial"/>
        </w:rPr>
      </w:pP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7" w:name="_Toc73106078"/>
      <w:bookmarkStart w:id="808" w:name="_Toc73107828"/>
      <w:bookmarkStart w:id="809" w:name="_Toc73109129"/>
      <w:bookmarkStart w:id="810" w:name="_Toc73109562"/>
      <w:bookmarkStart w:id="811" w:name="_Toc73109898"/>
      <w:bookmarkStart w:id="812" w:name="_Toc73110144"/>
      <w:bookmarkStart w:id="813" w:name="_Toc73452994"/>
      <w:r w:rsidRPr="00E83220">
        <w:t>Gambar 4.</w:t>
      </w:r>
      <w:r w:rsidR="001A15E5" w:rsidRPr="00E83220">
        <w:t>8</w:t>
      </w:r>
      <w:r w:rsidR="00C61C22">
        <w:t>2</w:t>
      </w:r>
      <w:r w:rsidRPr="00E83220">
        <w:t xml:space="preserve"> Halaman Lihat Komplain</w:t>
      </w:r>
      <w:bookmarkEnd w:id="807"/>
      <w:bookmarkEnd w:id="808"/>
      <w:bookmarkEnd w:id="809"/>
      <w:bookmarkEnd w:id="810"/>
      <w:bookmarkEnd w:id="811"/>
      <w:bookmarkEnd w:id="812"/>
      <w:bookmarkEnd w:id="813"/>
    </w:p>
    <w:p w14:paraId="30739CB1" w14:textId="5E4F059F" w:rsidR="007A046E" w:rsidRPr="00E83220" w:rsidRDefault="007A046E"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4" w:name="_Toc61110462"/>
      <w:bookmarkStart w:id="815" w:name="_Toc73450453"/>
      <w:r w:rsidRPr="00E83220">
        <w:rPr>
          <w:rFonts w:ascii="Arial" w:hAnsi="Arial" w:cs="Arial"/>
          <w:b/>
          <w:lang w:val="id-ID"/>
        </w:rPr>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4"/>
      <w:bookmarkEnd w:id="815"/>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6" w:name="_Toc61110463"/>
      <w:bookmarkStart w:id="817" w:name="_Toc73450454"/>
      <w:r w:rsidRPr="00E83220">
        <w:rPr>
          <w:rFonts w:ascii="Arial" w:hAnsi="Arial" w:cs="Arial"/>
          <w:b/>
          <w:lang w:val="id-ID"/>
        </w:rPr>
        <w:t xml:space="preserve">Hasil Pengujian Sebagai </w:t>
      </w:r>
      <w:r w:rsidR="00D962FB" w:rsidRPr="00E83220">
        <w:rPr>
          <w:rFonts w:ascii="Arial" w:hAnsi="Arial" w:cs="Arial"/>
          <w:b/>
          <w:i/>
          <w:lang w:val="id-ID"/>
        </w:rPr>
        <w:t>Admin</w:t>
      </w:r>
      <w:bookmarkEnd w:id="816"/>
      <w:bookmarkEnd w:id="817"/>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6F34BA56" w14:textId="3C0B062B" w:rsidR="00814F6A" w:rsidRPr="00E83220" w:rsidRDefault="00FF3A14" w:rsidP="00B532EF">
      <w:pPr>
        <w:pStyle w:val="Table"/>
        <w:rPr>
          <w:i/>
          <w:iCs/>
        </w:rPr>
      </w:pPr>
      <w:bookmarkStart w:id="818" w:name="_Toc73104086"/>
      <w:bookmarkStart w:id="819" w:name="_Toc73107706"/>
      <w:bookmarkStart w:id="820" w:name="_Toc73108099"/>
      <w:bookmarkStart w:id="821" w:name="_Toc73108358"/>
      <w:bookmarkStart w:id="822" w:name="_Toc73450337"/>
      <w:bookmarkStart w:id="823" w:name="_Toc73450455"/>
      <w:bookmarkStart w:id="824" w:name="_Toc73453010"/>
      <w:r w:rsidRPr="00E83220">
        <w:t xml:space="preserve">Tabel 4.13 Hasil Pengujian Halaman </w:t>
      </w:r>
      <w:r w:rsidR="00BD6F63" w:rsidRPr="00E83220">
        <w:rPr>
          <w:i/>
          <w:iCs/>
        </w:rPr>
        <w:t>Login</w:t>
      </w:r>
      <w:bookmarkEnd w:id="818"/>
      <w:bookmarkEnd w:id="819"/>
      <w:bookmarkEnd w:id="820"/>
      <w:bookmarkEnd w:id="821"/>
      <w:bookmarkEnd w:id="822"/>
      <w:bookmarkEnd w:id="823"/>
      <w:bookmarkEnd w:id="824"/>
    </w:p>
    <w:p w14:paraId="0766FC0F" w14:textId="77777777" w:rsidR="00CB342F" w:rsidRPr="00E83220"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w:t>
            </w:r>
            <w:r w:rsidRPr="00E83220">
              <w:rPr>
                <w:rFonts w:ascii="Arial" w:hAnsi="Arial" w:cs="Arial"/>
              </w:rPr>
              <w:lastRenderedPageBreak/>
              <w:t xml:space="preserve">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olak data </w:t>
            </w:r>
            <w:r w:rsidR="00BD6F63" w:rsidRPr="00E83220">
              <w:rPr>
                <w:rFonts w:ascii="Arial" w:hAnsi="Arial" w:cs="Arial"/>
                <w:i/>
                <w:iCs/>
              </w:rPr>
              <w:t>login</w:t>
            </w:r>
            <w:r w:rsidRPr="00E83220">
              <w:rPr>
                <w:rFonts w:ascii="Arial" w:hAnsi="Arial" w:cs="Arial"/>
              </w:rPr>
              <w:t xml:space="preserve"> dan berhasil </w:t>
            </w:r>
            <w:r w:rsidRPr="00E83220">
              <w:rPr>
                <w:rFonts w:ascii="Arial" w:hAnsi="Arial" w:cs="Arial"/>
              </w:rPr>
              <w:lastRenderedPageBreak/>
              <w:t xml:space="preserve">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t xml:space="preserve">Aplikasi berhasil menerima data </w:t>
            </w:r>
            <w:r w:rsidR="00BD6F63" w:rsidRPr="00E83220">
              <w:rPr>
                <w:rFonts w:ascii="Arial" w:hAnsi="Arial" w:cs="Arial"/>
                <w:i/>
              </w:rPr>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6BBBD2AD" w14:textId="5D30B78D" w:rsidR="00715C13" w:rsidRPr="00E83220" w:rsidRDefault="00715C13" w:rsidP="00B532EF">
      <w:pPr>
        <w:pStyle w:val="Table"/>
      </w:pPr>
      <w:bookmarkStart w:id="825" w:name="_Toc73104087"/>
      <w:bookmarkStart w:id="826" w:name="_Toc73107707"/>
      <w:bookmarkStart w:id="827" w:name="_Toc73108100"/>
      <w:bookmarkStart w:id="828" w:name="_Toc73108359"/>
      <w:bookmarkStart w:id="829" w:name="_Toc73450338"/>
      <w:bookmarkStart w:id="830" w:name="_Toc73450456"/>
      <w:bookmarkStart w:id="831" w:name="_Toc73453011"/>
      <w:r w:rsidRPr="00E83220">
        <w:t xml:space="preserve">Tabel 4.14 Hasil Pengujian Halaman </w:t>
      </w:r>
      <w:r w:rsidR="00540041" w:rsidRPr="00E83220">
        <w:rPr>
          <w:i/>
          <w:iCs/>
        </w:rPr>
        <w:t>Dashboard</w:t>
      </w:r>
      <w:bookmarkEnd w:id="825"/>
      <w:bookmarkEnd w:id="826"/>
      <w:bookmarkEnd w:id="827"/>
      <w:bookmarkEnd w:id="828"/>
      <w:bookmarkEnd w:id="829"/>
      <w:bookmarkEnd w:id="830"/>
      <w:bookmarkEnd w:id="831"/>
    </w:p>
    <w:p w14:paraId="4C7B8B7E" w14:textId="12E16D69" w:rsidR="005854A4" w:rsidRPr="00E83220"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lastRenderedPageBreak/>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3E655881"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p>
        </w:tc>
        <w:tc>
          <w:tcPr>
            <w:tcW w:w="2126" w:type="dxa"/>
          </w:tcPr>
          <w:p w14:paraId="1F5513B6" w14:textId="357E4A52"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p>
        </w:tc>
        <w:tc>
          <w:tcPr>
            <w:tcW w:w="2532" w:type="dxa"/>
          </w:tcPr>
          <w:p w14:paraId="1DE1F174" w14:textId="1FC7543C"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53BCBDE4" w14:textId="088D4B30" w:rsidR="00FA10BA" w:rsidRPr="00E83220" w:rsidRDefault="00FA10BA" w:rsidP="00B532EF">
      <w:pPr>
        <w:pStyle w:val="Table"/>
      </w:pPr>
      <w:bookmarkStart w:id="832" w:name="_Toc73104088"/>
      <w:bookmarkStart w:id="833" w:name="_Toc73107708"/>
      <w:bookmarkStart w:id="834" w:name="_Toc73108101"/>
      <w:bookmarkStart w:id="835" w:name="_Toc73108360"/>
      <w:bookmarkStart w:id="836" w:name="_Toc73450339"/>
      <w:bookmarkStart w:id="837" w:name="_Toc73450457"/>
      <w:bookmarkStart w:id="838" w:name="_Toc73453012"/>
      <w:r w:rsidRPr="00E83220">
        <w:t>Tabel 4.15</w:t>
      </w:r>
      <w:r w:rsidR="00715C13" w:rsidRPr="00E83220">
        <w:t xml:space="preserve"> Hasil Pengujian</w:t>
      </w:r>
      <w:r w:rsidRPr="00E83220">
        <w:t xml:space="preserve"> Halaman Pelanggan</w:t>
      </w:r>
      <w:bookmarkEnd w:id="832"/>
      <w:bookmarkEnd w:id="833"/>
      <w:bookmarkEnd w:id="834"/>
      <w:bookmarkEnd w:id="835"/>
      <w:bookmarkEnd w:id="836"/>
      <w:bookmarkEnd w:id="837"/>
      <w:bookmarkEnd w:id="838"/>
    </w:p>
    <w:p w14:paraId="1209B38B" w14:textId="77777777" w:rsidR="00715C13" w:rsidRPr="00E83220"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9"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lastRenderedPageBreak/>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9"/>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41FC6806" w14:textId="15FF2E8B" w:rsidR="00715C13" w:rsidRPr="00E83220" w:rsidRDefault="00715C13" w:rsidP="00B532EF">
      <w:pPr>
        <w:pStyle w:val="Table"/>
      </w:pPr>
      <w:bookmarkStart w:id="840" w:name="_Toc73104089"/>
      <w:bookmarkStart w:id="841" w:name="_Toc73107709"/>
      <w:bookmarkStart w:id="842" w:name="_Toc73108102"/>
      <w:bookmarkStart w:id="843" w:name="_Toc73108361"/>
      <w:bookmarkStart w:id="844" w:name="_Toc73450340"/>
      <w:bookmarkStart w:id="845" w:name="_Toc73450458"/>
      <w:bookmarkStart w:id="846" w:name="_Toc73453013"/>
      <w:r w:rsidRPr="00E83220">
        <w:t xml:space="preserve">Tabel 4.16 </w:t>
      </w:r>
      <w:r w:rsidR="007461CD" w:rsidRPr="00E83220">
        <w:t>Hasil Pengujian Halaman Lihat Data Pelanggan</w:t>
      </w:r>
      <w:bookmarkEnd w:id="840"/>
      <w:bookmarkEnd w:id="841"/>
      <w:bookmarkEnd w:id="842"/>
      <w:bookmarkEnd w:id="843"/>
      <w:bookmarkEnd w:id="844"/>
      <w:bookmarkEnd w:id="845"/>
      <w:bookmarkEnd w:id="846"/>
    </w:p>
    <w:p w14:paraId="79A946A9" w14:textId="6E08BC20" w:rsidR="007461CD" w:rsidRPr="00E83220"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602605D8" w14:textId="2AD56D7F" w:rsidR="007461CD" w:rsidRPr="00E83220" w:rsidRDefault="007461CD" w:rsidP="007461CD">
      <w:pPr>
        <w:rPr>
          <w:rFonts w:ascii="Arial" w:hAnsi="Arial" w:cs="Arial"/>
        </w:rPr>
      </w:pPr>
    </w:p>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0031F432" w14:textId="1CFF10A9" w:rsidR="00684B90" w:rsidRPr="00E83220" w:rsidRDefault="00684B90" w:rsidP="00B532EF">
      <w:pPr>
        <w:pStyle w:val="Table"/>
      </w:pPr>
      <w:bookmarkStart w:id="847" w:name="_Toc73104090"/>
      <w:bookmarkStart w:id="848" w:name="_Toc73107710"/>
      <w:bookmarkStart w:id="849" w:name="_Toc73108103"/>
      <w:bookmarkStart w:id="850" w:name="_Toc73108362"/>
      <w:bookmarkStart w:id="851" w:name="_Toc73450341"/>
      <w:bookmarkStart w:id="852" w:name="_Toc73450459"/>
      <w:bookmarkStart w:id="853" w:name="_Toc73453014"/>
      <w:r w:rsidRPr="00E83220">
        <w:t xml:space="preserve">Tabel 4.17 </w:t>
      </w:r>
      <w:r w:rsidR="00ED0003" w:rsidRPr="00E83220">
        <w:t xml:space="preserve">Hasil Pengujian </w:t>
      </w:r>
      <w:r w:rsidR="006B2A86" w:rsidRPr="00E83220">
        <w:rPr>
          <w:i/>
        </w:rPr>
        <w:t xml:space="preserve">Form </w:t>
      </w:r>
      <w:r w:rsidRPr="00E83220">
        <w:t>Tambah Pelanggan</w:t>
      </w:r>
      <w:bookmarkEnd w:id="847"/>
      <w:bookmarkEnd w:id="848"/>
      <w:bookmarkEnd w:id="849"/>
      <w:bookmarkEnd w:id="850"/>
      <w:bookmarkEnd w:id="851"/>
      <w:bookmarkEnd w:id="852"/>
      <w:bookmarkEnd w:id="853"/>
    </w:p>
    <w:p w14:paraId="111B967B" w14:textId="6A68AFF8" w:rsidR="00684B90" w:rsidRPr="00E8322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54"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 xml:space="preserve">Data pelanggan ditolak dan muncul pesan </w:t>
            </w:r>
            <w:r w:rsidRPr="00E83220">
              <w:rPr>
                <w:rFonts w:ascii="Arial" w:hAnsi="Arial" w:cs="Arial"/>
              </w:rPr>
              <w:lastRenderedPageBreak/>
              <w:t>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lastRenderedPageBreak/>
              <w:t xml:space="preserve">Aplikasi berhasil menolak data pelanggan dan </w:t>
            </w:r>
            <w:r w:rsidRPr="00E83220">
              <w:rPr>
                <w:rFonts w:ascii="Arial" w:hAnsi="Arial" w:cs="Arial"/>
              </w:rPr>
              <w:lastRenderedPageBreak/>
              <w:t>berhasil memunculkan 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lastRenderedPageBreak/>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lastRenderedPageBreak/>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54"/>
    </w:tbl>
    <w:p w14:paraId="6295CFB6" w14:textId="77777777" w:rsidR="00BB58C9" w:rsidRPr="00E83220" w:rsidRDefault="00BB58C9"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55" w:name="_Toc73104091"/>
      <w:bookmarkStart w:id="856" w:name="_Toc73107711"/>
      <w:bookmarkStart w:id="857" w:name="_Toc73108104"/>
      <w:bookmarkStart w:id="858" w:name="_Toc73108363"/>
      <w:bookmarkStart w:id="859" w:name="_Toc73450342"/>
      <w:bookmarkStart w:id="860" w:name="_Toc73450460"/>
      <w:bookmarkStart w:id="861" w:name="_Toc73453015"/>
      <w:r w:rsidRPr="00E83220">
        <w:t xml:space="preserve">Tabel 4.18 </w:t>
      </w:r>
      <w:r w:rsidR="00BB610B" w:rsidRPr="00E83220">
        <w:t xml:space="preserve">Hasil Pengujian Halaman </w:t>
      </w:r>
      <w:r w:rsidR="00EE7FF8" w:rsidRPr="00E83220">
        <w:rPr>
          <w:i/>
          <w:iCs/>
        </w:rPr>
        <w:t>Spare part</w:t>
      </w:r>
      <w:bookmarkEnd w:id="855"/>
      <w:bookmarkEnd w:id="856"/>
      <w:bookmarkEnd w:id="857"/>
      <w:bookmarkEnd w:id="858"/>
      <w:bookmarkEnd w:id="859"/>
      <w:bookmarkEnd w:id="860"/>
      <w:bookmarkEnd w:id="861"/>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4633D69A" w14:textId="77777777" w:rsidR="002B36DA" w:rsidRPr="00E83220" w:rsidRDefault="002B36DA"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5C275A1C" w14:textId="7893FA4B" w:rsidR="002B36DA" w:rsidRPr="00E83220" w:rsidRDefault="002B36DA" w:rsidP="00B532EF">
      <w:pPr>
        <w:pStyle w:val="Table"/>
      </w:pPr>
      <w:bookmarkStart w:id="862" w:name="_Toc73104092"/>
      <w:bookmarkStart w:id="863" w:name="_Toc73107712"/>
      <w:bookmarkStart w:id="864" w:name="_Toc73108105"/>
      <w:bookmarkStart w:id="865" w:name="_Toc73108364"/>
      <w:bookmarkStart w:id="866" w:name="_Toc73450343"/>
      <w:bookmarkStart w:id="867" w:name="_Toc73450461"/>
      <w:bookmarkStart w:id="868" w:name="_Toc73453016"/>
      <w:r w:rsidRPr="00E83220">
        <w:t xml:space="preserve">Tabel 4.19 Hasil Pengujian Halaman Ubah </w:t>
      </w:r>
      <w:r w:rsidR="00EE7FF8" w:rsidRPr="00E83220">
        <w:rPr>
          <w:i/>
          <w:iCs/>
        </w:rPr>
        <w:t>Spare part</w:t>
      </w:r>
      <w:bookmarkEnd w:id="862"/>
      <w:bookmarkEnd w:id="863"/>
      <w:bookmarkEnd w:id="864"/>
      <w:bookmarkEnd w:id="865"/>
      <w:bookmarkEnd w:id="866"/>
      <w:bookmarkEnd w:id="867"/>
      <w:bookmarkEnd w:id="868"/>
    </w:p>
    <w:p w14:paraId="65571F64" w14:textId="4A67FC68" w:rsidR="002B36DA" w:rsidRPr="00E83220"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Pr="00E83220">
              <w:rPr>
                <w:rFonts w:ascii="Arial" w:hAnsi="Arial" w:cs="Arial"/>
              </w:rPr>
              <w:lastRenderedPageBreak/>
              <w:t xml:space="preserve">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lastRenderedPageBreak/>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w:t>
            </w:r>
            <w:r w:rsidRPr="00E83220">
              <w:rPr>
                <w:rFonts w:ascii="Arial" w:hAnsi="Arial" w:cs="Arial"/>
              </w:rPr>
              <w:lastRenderedPageBreak/>
              <w:t xml:space="preserve">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lastRenderedPageBreak/>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5390BAA5" w14:textId="7AFEBB6D" w:rsidR="00834853" w:rsidRPr="00E83220" w:rsidRDefault="00834853" w:rsidP="00B532EF">
      <w:pPr>
        <w:pStyle w:val="Table"/>
      </w:pPr>
      <w:bookmarkStart w:id="869" w:name="_Toc73104093"/>
      <w:bookmarkStart w:id="870" w:name="_Toc73107713"/>
      <w:bookmarkStart w:id="871" w:name="_Toc73108106"/>
      <w:bookmarkStart w:id="872" w:name="_Toc73108365"/>
      <w:bookmarkStart w:id="873" w:name="_Toc73450344"/>
      <w:bookmarkStart w:id="874" w:name="_Toc73450462"/>
      <w:bookmarkStart w:id="875" w:name="_Toc73453017"/>
      <w:r w:rsidRPr="00E83220">
        <w:t>Tabel 4.</w:t>
      </w:r>
      <w:r w:rsidR="00BE2B98" w:rsidRPr="00E83220">
        <w:t>20</w:t>
      </w:r>
      <w:r w:rsidRPr="00E83220">
        <w:t xml:space="preserve"> Hasil Pengujian Halaman Tambah </w:t>
      </w:r>
      <w:r w:rsidR="00EE7FF8" w:rsidRPr="00E83220">
        <w:rPr>
          <w:i/>
          <w:iCs/>
        </w:rPr>
        <w:t>Spare part</w:t>
      </w:r>
      <w:bookmarkEnd w:id="869"/>
      <w:bookmarkEnd w:id="870"/>
      <w:bookmarkEnd w:id="871"/>
      <w:bookmarkEnd w:id="872"/>
      <w:bookmarkEnd w:id="873"/>
      <w:bookmarkEnd w:id="874"/>
      <w:bookmarkEnd w:id="875"/>
    </w:p>
    <w:p w14:paraId="1B7DABCF" w14:textId="72106F7B" w:rsidR="00834853" w:rsidRPr="00E83220"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lastRenderedPageBreak/>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w:t>
            </w:r>
            <w:r w:rsidR="00BE1BF7" w:rsidRPr="00E83220">
              <w:rPr>
                <w:rFonts w:ascii="Arial" w:hAnsi="Arial" w:cs="Arial"/>
              </w:rPr>
              <w:lastRenderedPageBreak/>
              <w:t>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lastRenderedPageBreak/>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169B11F" w14:textId="3FD5FFE7" w:rsidR="00CB342F" w:rsidRPr="00E83220" w:rsidRDefault="004C25B9" w:rsidP="001F02FA">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4A1D6B88" w14:textId="77777777" w:rsidR="009B1307" w:rsidRPr="00E83220" w:rsidRDefault="009B1307" w:rsidP="001F02FA">
      <w:pPr>
        <w:pStyle w:val="ListParagraph"/>
        <w:ind w:left="0" w:firstLine="709"/>
        <w:rPr>
          <w:rFonts w:ascii="Arial" w:hAnsi="Arial" w:cs="Arial"/>
        </w:rPr>
      </w:pPr>
    </w:p>
    <w:p w14:paraId="6FD24E7C" w14:textId="36931957" w:rsidR="004C25B9" w:rsidRPr="00E83220" w:rsidRDefault="004C25B9" w:rsidP="00B532EF">
      <w:pPr>
        <w:pStyle w:val="Table"/>
      </w:pPr>
      <w:bookmarkStart w:id="876" w:name="_Toc73104094"/>
      <w:bookmarkStart w:id="877" w:name="_Toc73107714"/>
      <w:bookmarkStart w:id="878" w:name="_Toc73108107"/>
      <w:bookmarkStart w:id="879" w:name="_Toc73108366"/>
      <w:bookmarkStart w:id="880" w:name="_Toc73450345"/>
      <w:bookmarkStart w:id="881" w:name="_Toc73450463"/>
      <w:bookmarkStart w:id="882" w:name="_Toc73453018"/>
      <w:r w:rsidRPr="00E83220">
        <w:t>Tabel 4.</w:t>
      </w:r>
      <w:r w:rsidR="00EF3B67" w:rsidRPr="00E83220">
        <w:t>21</w:t>
      </w:r>
      <w:r w:rsidRPr="00E83220">
        <w:t xml:space="preserve"> Hasil Pengujian Halaman Pelanggan</w:t>
      </w:r>
      <w:bookmarkEnd w:id="876"/>
      <w:bookmarkEnd w:id="877"/>
      <w:bookmarkEnd w:id="878"/>
      <w:bookmarkEnd w:id="879"/>
      <w:bookmarkEnd w:id="880"/>
      <w:bookmarkEnd w:id="881"/>
      <w:bookmarkEnd w:id="882"/>
    </w:p>
    <w:p w14:paraId="7219EC98" w14:textId="77777777" w:rsidR="004C25B9" w:rsidRPr="00E83220"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4DEF35FB" w14:textId="7CE5FA90" w:rsidR="00EF3B67" w:rsidRDefault="00EF3B67" w:rsidP="00902959">
      <w:pPr>
        <w:ind w:left="0" w:firstLine="0"/>
        <w:rPr>
          <w:rFonts w:ascii="Arial" w:hAnsi="Arial" w:cs="Arial"/>
        </w:rPr>
      </w:pPr>
    </w:p>
    <w:p w14:paraId="1DCA5C7A" w14:textId="6E58CAE5" w:rsidR="005B1DAF" w:rsidRDefault="005B1DAF" w:rsidP="00902959">
      <w:pPr>
        <w:ind w:left="0" w:firstLine="0"/>
        <w:rPr>
          <w:rFonts w:ascii="Arial" w:hAnsi="Arial" w:cs="Arial"/>
        </w:rPr>
      </w:pPr>
    </w:p>
    <w:p w14:paraId="5F6CB14B" w14:textId="49A048C9" w:rsidR="005B1DAF" w:rsidRDefault="005B1DAF" w:rsidP="00902959">
      <w:pPr>
        <w:ind w:left="0" w:firstLine="0"/>
        <w:rPr>
          <w:rFonts w:ascii="Arial" w:hAnsi="Arial" w:cs="Arial"/>
        </w:rPr>
      </w:pPr>
    </w:p>
    <w:p w14:paraId="25152907" w14:textId="5E14E5FF" w:rsidR="005B1DAF" w:rsidRDefault="005B1DAF" w:rsidP="00902959">
      <w:pPr>
        <w:ind w:left="0" w:firstLine="0"/>
        <w:rPr>
          <w:rFonts w:ascii="Arial" w:hAnsi="Arial" w:cs="Arial"/>
        </w:rPr>
      </w:pPr>
    </w:p>
    <w:p w14:paraId="62C85987" w14:textId="77777777" w:rsidR="005B1DAF" w:rsidRPr="00E83220" w:rsidRDefault="005B1DAF" w:rsidP="00902959">
      <w:pPr>
        <w:ind w:left="0" w:firstLine="0"/>
        <w:rPr>
          <w:rFonts w:ascii="Arial" w:hAnsi="Arial" w:cs="Arial"/>
        </w:rPr>
      </w:pPr>
    </w:p>
    <w:p w14:paraId="6CF6CCC6" w14:textId="6F9D1BD8" w:rsidR="00EF3B67" w:rsidRPr="00E83220" w:rsidRDefault="00EF3B67" w:rsidP="00B532EF">
      <w:pPr>
        <w:pStyle w:val="Table"/>
      </w:pPr>
      <w:bookmarkStart w:id="883" w:name="_Toc73104095"/>
      <w:bookmarkStart w:id="884" w:name="_Toc73107715"/>
      <w:bookmarkStart w:id="885" w:name="_Toc73108108"/>
      <w:bookmarkStart w:id="886" w:name="_Toc73108367"/>
      <w:bookmarkStart w:id="887" w:name="_Toc73450346"/>
      <w:bookmarkStart w:id="888" w:name="_Toc73450464"/>
      <w:bookmarkStart w:id="889" w:name="_Toc73453019"/>
      <w:r w:rsidRPr="00E83220">
        <w:lastRenderedPageBreak/>
        <w:t xml:space="preserve">Tabel 4.22 Hasil Pengujian Halaman Lihat Data </w:t>
      </w:r>
      <w:r w:rsidR="00D962FB" w:rsidRPr="00E83220">
        <w:rPr>
          <w:i/>
        </w:rPr>
        <w:t>Admin</w:t>
      </w:r>
      <w:bookmarkEnd w:id="883"/>
      <w:bookmarkEnd w:id="884"/>
      <w:bookmarkEnd w:id="885"/>
      <w:bookmarkEnd w:id="886"/>
      <w:bookmarkEnd w:id="887"/>
      <w:bookmarkEnd w:id="888"/>
      <w:bookmarkEnd w:id="889"/>
    </w:p>
    <w:p w14:paraId="531ACC07" w14:textId="77777777" w:rsidR="00EF3B67" w:rsidRPr="00E83220"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77777777" w:rsidR="00D85C03" w:rsidRPr="00E83220" w:rsidRDefault="00D85C03" w:rsidP="00D85C03">
      <w:pPr>
        <w:rPr>
          <w:rFonts w:ascii="Arial" w:hAnsi="Arial" w:cs="Arial"/>
        </w:rPr>
      </w:pPr>
    </w:p>
    <w:p w14:paraId="221CF09C" w14:textId="62DECB84" w:rsidR="00D85C03" w:rsidRPr="00E83220" w:rsidRDefault="00D85C03" w:rsidP="00B532EF">
      <w:pPr>
        <w:pStyle w:val="Table"/>
      </w:pPr>
      <w:bookmarkStart w:id="890" w:name="_Toc73104096"/>
      <w:bookmarkStart w:id="891" w:name="_Toc73107716"/>
      <w:bookmarkStart w:id="892" w:name="_Toc73108109"/>
      <w:bookmarkStart w:id="893" w:name="_Toc73108368"/>
      <w:bookmarkStart w:id="894" w:name="_Toc73450347"/>
      <w:bookmarkStart w:id="895" w:name="_Toc73450465"/>
      <w:bookmarkStart w:id="896" w:name="_Toc73453020"/>
      <w:r w:rsidRPr="00E83220">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90"/>
      <w:bookmarkEnd w:id="891"/>
      <w:bookmarkEnd w:id="892"/>
      <w:bookmarkEnd w:id="893"/>
      <w:bookmarkEnd w:id="894"/>
      <w:bookmarkEnd w:id="895"/>
      <w:bookmarkEnd w:id="896"/>
    </w:p>
    <w:p w14:paraId="4B4764D1" w14:textId="77777777" w:rsidR="00D85C03" w:rsidRPr="00E83220"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w:t>
            </w:r>
            <w:r w:rsidRPr="00E83220">
              <w:rPr>
                <w:rFonts w:ascii="Arial" w:hAnsi="Arial" w:cs="Arial"/>
              </w:rPr>
              <w:lastRenderedPageBreak/>
              <w:t xml:space="preserve">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lastRenderedPageBreak/>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586BAF5D" w:rsidR="00D85C03" w:rsidRPr="00E83220" w:rsidRDefault="00D85C03"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E71987" w14:textId="1D535A71" w:rsidR="007B6786" w:rsidRPr="00E83220" w:rsidRDefault="007B6786" w:rsidP="00B532EF">
      <w:pPr>
        <w:pStyle w:val="Table"/>
      </w:pPr>
      <w:bookmarkStart w:id="897" w:name="_Toc73104097"/>
      <w:bookmarkStart w:id="898" w:name="_Toc73107717"/>
      <w:bookmarkStart w:id="899" w:name="_Toc73108110"/>
      <w:bookmarkStart w:id="900" w:name="_Toc73108369"/>
      <w:bookmarkStart w:id="901" w:name="_Toc73450348"/>
      <w:bookmarkStart w:id="902" w:name="_Toc73450466"/>
      <w:bookmarkStart w:id="903" w:name="_Toc73453021"/>
      <w:r w:rsidRPr="00E83220">
        <w:t>Tabel 4.24 Hasil Pengujian Halaman Teknisi</w:t>
      </w:r>
      <w:bookmarkEnd w:id="897"/>
      <w:bookmarkEnd w:id="898"/>
      <w:bookmarkEnd w:id="899"/>
      <w:bookmarkEnd w:id="900"/>
      <w:bookmarkEnd w:id="901"/>
      <w:bookmarkEnd w:id="902"/>
      <w:bookmarkEnd w:id="903"/>
    </w:p>
    <w:p w14:paraId="37CB1175" w14:textId="77777777" w:rsidR="007B6786" w:rsidRPr="00E83220"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lastRenderedPageBreak/>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09593AF" w14:textId="2FC28664" w:rsidR="006178E0" w:rsidRPr="00E83220" w:rsidRDefault="006178E0" w:rsidP="00B532EF">
      <w:pPr>
        <w:pStyle w:val="Table"/>
      </w:pPr>
      <w:bookmarkStart w:id="904" w:name="_Toc73104098"/>
      <w:bookmarkStart w:id="905" w:name="_Toc73107718"/>
      <w:bookmarkStart w:id="906" w:name="_Toc73108111"/>
      <w:bookmarkStart w:id="907" w:name="_Toc73108370"/>
      <w:bookmarkStart w:id="908" w:name="_Toc73450349"/>
      <w:bookmarkStart w:id="909" w:name="_Toc73450467"/>
      <w:bookmarkStart w:id="910" w:name="_Toc73453022"/>
      <w:r w:rsidRPr="00E83220">
        <w:t>Tabel 4.25 Hasil Pengujian Halaman Lihat Data Teknisi</w:t>
      </w:r>
      <w:bookmarkEnd w:id="904"/>
      <w:bookmarkEnd w:id="905"/>
      <w:bookmarkEnd w:id="906"/>
      <w:bookmarkEnd w:id="907"/>
      <w:bookmarkEnd w:id="908"/>
      <w:bookmarkEnd w:id="909"/>
      <w:bookmarkEnd w:id="910"/>
    </w:p>
    <w:p w14:paraId="254F7060" w14:textId="77777777" w:rsidR="006178E0" w:rsidRPr="00E8322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Tampil data Profil Teknisi 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t>Aplikasi menampilkan data 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t>Aplikasi berhasil menampilkan 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57F76A7F" w14:textId="3EC4144D" w:rsidR="00201D82" w:rsidRPr="00E83220" w:rsidRDefault="00201D82" w:rsidP="00B532EF">
      <w:pPr>
        <w:pStyle w:val="Table"/>
      </w:pPr>
      <w:bookmarkStart w:id="911" w:name="_Toc73104099"/>
      <w:bookmarkStart w:id="912" w:name="_Toc73107719"/>
      <w:bookmarkStart w:id="913" w:name="_Toc73108112"/>
      <w:bookmarkStart w:id="914" w:name="_Toc73108371"/>
      <w:bookmarkStart w:id="915" w:name="_Toc73450350"/>
      <w:bookmarkStart w:id="916" w:name="_Toc73450468"/>
      <w:bookmarkStart w:id="917" w:name="_Toc73453023"/>
      <w:r w:rsidRPr="00E83220">
        <w:t>Tabel 4.2</w:t>
      </w:r>
      <w:r w:rsidR="008C3DAD" w:rsidRPr="00E83220">
        <w:t>6</w:t>
      </w:r>
      <w:r w:rsidRPr="00E83220">
        <w:t xml:space="preserve"> Hasil Pengujian Halaman Ubah </w:t>
      </w:r>
      <w:r w:rsidR="0093576F" w:rsidRPr="00E83220">
        <w:rPr>
          <w:i/>
        </w:rPr>
        <w:t>Biodata</w:t>
      </w:r>
      <w:bookmarkEnd w:id="911"/>
      <w:bookmarkEnd w:id="912"/>
      <w:bookmarkEnd w:id="913"/>
      <w:bookmarkEnd w:id="914"/>
      <w:bookmarkEnd w:id="915"/>
      <w:bookmarkEnd w:id="916"/>
      <w:bookmarkEnd w:id="917"/>
    </w:p>
    <w:p w14:paraId="090C8040" w14:textId="77777777" w:rsidR="001F02FA" w:rsidRPr="00E83220"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w:t>
            </w:r>
            <w:r w:rsidRPr="00E83220">
              <w:rPr>
                <w:rFonts w:ascii="Arial" w:hAnsi="Arial" w:cs="Arial"/>
              </w:rPr>
              <w:lastRenderedPageBreak/>
              <w:t>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lastRenderedPageBreak/>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2BB1E551" w14:textId="4573231D" w:rsidR="0084500D" w:rsidRPr="00E83220" w:rsidRDefault="0084500D" w:rsidP="00B532EF">
      <w:pPr>
        <w:pStyle w:val="Table"/>
      </w:pPr>
      <w:bookmarkStart w:id="918" w:name="_Toc73104100"/>
      <w:bookmarkStart w:id="919" w:name="_Toc73107720"/>
      <w:bookmarkStart w:id="920" w:name="_Toc73108113"/>
      <w:bookmarkStart w:id="921" w:name="_Toc73108372"/>
      <w:bookmarkStart w:id="922" w:name="_Toc73450351"/>
      <w:bookmarkStart w:id="923" w:name="_Toc73450469"/>
      <w:bookmarkStart w:id="924" w:name="_Toc73453024"/>
      <w:r w:rsidRPr="00E83220">
        <w:t>Tabel 4.2</w:t>
      </w:r>
      <w:r w:rsidR="008C3DAD" w:rsidRPr="00E83220">
        <w:t>7</w:t>
      </w:r>
      <w:r w:rsidRPr="00E83220">
        <w:t xml:space="preserve"> Hasil Pengujian Halaman Jasa</w:t>
      </w:r>
      <w:bookmarkEnd w:id="918"/>
      <w:bookmarkEnd w:id="919"/>
      <w:bookmarkEnd w:id="920"/>
      <w:bookmarkEnd w:id="921"/>
      <w:bookmarkEnd w:id="922"/>
      <w:bookmarkEnd w:id="923"/>
      <w:bookmarkEnd w:id="924"/>
    </w:p>
    <w:p w14:paraId="706B9D51" w14:textId="77777777" w:rsidR="00D014E3" w:rsidRPr="00E83220"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rsidRPr="00E83220" w14:paraId="18535554" w14:textId="77777777" w:rsidTr="0048552F">
        <w:tc>
          <w:tcPr>
            <w:tcW w:w="498" w:type="dxa"/>
            <w:vAlign w:val="center"/>
          </w:tcPr>
          <w:p w14:paraId="2F152F4A" w14:textId="239EC1E6" w:rsidR="00D014E3" w:rsidRPr="00E83220" w:rsidRDefault="00D014E3" w:rsidP="0048552F">
            <w:pPr>
              <w:ind w:left="0" w:firstLine="0"/>
              <w:jc w:val="center"/>
              <w:rPr>
                <w:rFonts w:ascii="Arial" w:hAnsi="Arial" w:cs="Arial"/>
                <w:b/>
                <w:bCs/>
              </w:rPr>
            </w:pPr>
            <w:r w:rsidRPr="00E83220">
              <w:rPr>
                <w:rFonts w:ascii="Arial" w:hAnsi="Arial" w:cs="Arial"/>
                <w:b/>
                <w:bCs/>
              </w:rPr>
              <w:t>No</w:t>
            </w:r>
            <w:r w:rsidR="0048552F" w:rsidRPr="00E83220">
              <w:rPr>
                <w:rFonts w:ascii="Arial" w:hAnsi="Arial" w:cs="Arial"/>
                <w:b/>
                <w:bCs/>
              </w:rPr>
              <w:t>.</w:t>
            </w:r>
          </w:p>
        </w:tc>
        <w:tc>
          <w:tcPr>
            <w:tcW w:w="1487" w:type="dxa"/>
            <w:vAlign w:val="center"/>
          </w:tcPr>
          <w:p w14:paraId="5AC3F7A8" w14:textId="77777777" w:rsidR="00D014E3" w:rsidRPr="00E83220" w:rsidRDefault="00D014E3" w:rsidP="0048552F">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B00D6B4"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5A3975BB"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69666591" w14:textId="77777777" w:rsidR="00D014E3" w:rsidRPr="00E83220" w:rsidRDefault="00D014E3" w:rsidP="0048552F">
            <w:pPr>
              <w:ind w:left="0" w:firstLine="0"/>
              <w:jc w:val="center"/>
              <w:rPr>
                <w:rFonts w:ascii="Arial" w:hAnsi="Arial" w:cs="Arial"/>
                <w:b/>
                <w:bCs/>
              </w:rPr>
            </w:pPr>
            <w:r w:rsidRPr="00E83220">
              <w:rPr>
                <w:rFonts w:ascii="Arial" w:hAnsi="Arial" w:cs="Arial"/>
                <w:b/>
                <w:bCs/>
              </w:rPr>
              <w:t>Keterangan</w:t>
            </w:r>
          </w:p>
        </w:tc>
      </w:tr>
      <w:tr w:rsidR="00D014E3" w:rsidRPr="00E83220" w14:paraId="741E72B9" w14:textId="77777777" w:rsidTr="0048552F">
        <w:tc>
          <w:tcPr>
            <w:tcW w:w="498" w:type="dxa"/>
            <w:vAlign w:val="center"/>
          </w:tcPr>
          <w:p w14:paraId="4FFD2F56" w14:textId="77777777" w:rsidR="00D014E3" w:rsidRPr="00E83220" w:rsidRDefault="00D014E3" w:rsidP="0048552F">
            <w:pPr>
              <w:ind w:left="0" w:firstLine="0"/>
              <w:jc w:val="center"/>
              <w:rPr>
                <w:rFonts w:ascii="Arial" w:hAnsi="Arial" w:cs="Arial"/>
              </w:rPr>
            </w:pPr>
            <w:r w:rsidRPr="00E83220">
              <w:rPr>
                <w:rFonts w:ascii="Arial" w:hAnsi="Arial" w:cs="Arial"/>
              </w:rPr>
              <w:t>1</w:t>
            </w:r>
          </w:p>
        </w:tc>
        <w:tc>
          <w:tcPr>
            <w:tcW w:w="1487" w:type="dxa"/>
          </w:tcPr>
          <w:p w14:paraId="3F0DDC72" w14:textId="300397FB" w:rsidR="00D014E3" w:rsidRPr="00E83220" w:rsidRDefault="00D014E3" w:rsidP="0048552F">
            <w:pPr>
              <w:ind w:left="0" w:firstLine="0"/>
              <w:jc w:val="left"/>
              <w:rPr>
                <w:rFonts w:ascii="Arial" w:hAnsi="Arial" w:cs="Arial"/>
              </w:rPr>
            </w:pPr>
            <w:r w:rsidRPr="00E83220">
              <w:rPr>
                <w:rFonts w:ascii="Arial" w:hAnsi="Arial" w:cs="Arial"/>
              </w:rPr>
              <w:t>Klik tombol Tambah Jasa</w:t>
            </w:r>
          </w:p>
        </w:tc>
        <w:tc>
          <w:tcPr>
            <w:tcW w:w="2410" w:type="dxa"/>
          </w:tcPr>
          <w:p w14:paraId="11CED1F7" w14:textId="2D71AEDD"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Jasa</w:t>
            </w:r>
          </w:p>
        </w:tc>
        <w:tc>
          <w:tcPr>
            <w:tcW w:w="2105" w:type="dxa"/>
          </w:tcPr>
          <w:p w14:paraId="4659AE52" w14:textId="389A725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79816577"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3002C7D5" w14:textId="77777777" w:rsidTr="0048552F">
        <w:tc>
          <w:tcPr>
            <w:tcW w:w="498" w:type="dxa"/>
            <w:vAlign w:val="center"/>
          </w:tcPr>
          <w:p w14:paraId="4F242402" w14:textId="77777777" w:rsidR="00D014E3" w:rsidRPr="00E83220" w:rsidRDefault="00D014E3" w:rsidP="0048552F">
            <w:pPr>
              <w:ind w:left="0" w:firstLine="0"/>
              <w:jc w:val="center"/>
              <w:rPr>
                <w:rFonts w:ascii="Arial" w:hAnsi="Arial" w:cs="Arial"/>
              </w:rPr>
            </w:pPr>
            <w:r w:rsidRPr="00E83220">
              <w:rPr>
                <w:rFonts w:ascii="Arial" w:hAnsi="Arial" w:cs="Arial"/>
              </w:rPr>
              <w:t>2</w:t>
            </w:r>
          </w:p>
        </w:tc>
        <w:tc>
          <w:tcPr>
            <w:tcW w:w="1487" w:type="dxa"/>
          </w:tcPr>
          <w:p w14:paraId="388643DC" w14:textId="68413A63"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Hapus Jasa</w:t>
            </w:r>
          </w:p>
        </w:tc>
        <w:tc>
          <w:tcPr>
            <w:tcW w:w="2410" w:type="dxa"/>
          </w:tcPr>
          <w:p w14:paraId="11E60E50" w14:textId="768C5255"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41BFE02A" w14:textId="4865C6E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79078192"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56056C86" w14:textId="77777777" w:rsidTr="0048552F">
        <w:tc>
          <w:tcPr>
            <w:tcW w:w="498" w:type="dxa"/>
            <w:vAlign w:val="center"/>
          </w:tcPr>
          <w:p w14:paraId="29D4C95E" w14:textId="29212CFE" w:rsidR="00D014E3" w:rsidRPr="00E83220" w:rsidRDefault="00D014E3" w:rsidP="0048552F">
            <w:pPr>
              <w:ind w:left="0" w:firstLine="0"/>
              <w:jc w:val="center"/>
              <w:rPr>
                <w:rFonts w:ascii="Arial" w:hAnsi="Arial" w:cs="Arial"/>
              </w:rPr>
            </w:pPr>
            <w:r w:rsidRPr="00E83220">
              <w:rPr>
                <w:rFonts w:ascii="Arial" w:hAnsi="Arial" w:cs="Arial"/>
              </w:rPr>
              <w:t>3</w:t>
            </w:r>
          </w:p>
        </w:tc>
        <w:tc>
          <w:tcPr>
            <w:tcW w:w="1487" w:type="dxa"/>
          </w:tcPr>
          <w:p w14:paraId="633DE1F4" w14:textId="5D3EFF56"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w:t>
            </w:r>
            <w:r w:rsidR="00921A5B" w:rsidRPr="00E83220">
              <w:rPr>
                <w:rFonts w:ascii="Arial" w:hAnsi="Arial" w:cs="Arial"/>
                <w:i/>
              </w:rPr>
              <w:t>Edit</w:t>
            </w:r>
            <w:r w:rsidRPr="00E83220">
              <w:rPr>
                <w:rFonts w:ascii="Arial" w:hAnsi="Arial" w:cs="Arial"/>
              </w:rPr>
              <w:t xml:space="preserve"> Jasa</w:t>
            </w:r>
          </w:p>
        </w:tc>
        <w:tc>
          <w:tcPr>
            <w:tcW w:w="2410" w:type="dxa"/>
          </w:tcPr>
          <w:p w14:paraId="5812406E" w14:textId="07260BDC"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2105" w:type="dxa"/>
          </w:tcPr>
          <w:p w14:paraId="4F3EA04A" w14:textId="2D1819F0"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1432" w:type="dxa"/>
            <w:vAlign w:val="center"/>
          </w:tcPr>
          <w:p w14:paraId="3098190A" w14:textId="5729888E" w:rsidR="00D014E3" w:rsidRPr="00E83220" w:rsidRDefault="00D014E3" w:rsidP="0048552F">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417B78A1" w14:textId="741D820C" w:rsidR="00BF7773" w:rsidRPr="00E83220" w:rsidRDefault="00BF7773" w:rsidP="00BF7773">
      <w:pPr>
        <w:pStyle w:val="ListParagraph"/>
        <w:ind w:left="0" w:firstLine="709"/>
        <w:rPr>
          <w:rFonts w:ascii="Arial" w:hAnsi="Arial" w:cs="Arial"/>
        </w:rPr>
      </w:pPr>
      <w:r w:rsidRPr="00E83220">
        <w:rPr>
          <w:rFonts w:ascii="Arial" w:hAnsi="Arial" w:cs="Arial"/>
        </w:rPr>
        <w:lastRenderedPageBreak/>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5F6FA0A9" w14:textId="76389905" w:rsidR="00BF7773" w:rsidRPr="00E83220" w:rsidRDefault="00BF7773" w:rsidP="00BF7773">
      <w:pPr>
        <w:rPr>
          <w:rFonts w:ascii="Arial" w:hAnsi="Arial" w:cs="Arial"/>
        </w:rPr>
      </w:pPr>
    </w:p>
    <w:p w14:paraId="39DDAA90" w14:textId="10913ADC" w:rsidR="00BF7773" w:rsidRPr="00E83220" w:rsidRDefault="00BF7773" w:rsidP="00B532EF">
      <w:pPr>
        <w:pStyle w:val="Table"/>
      </w:pPr>
      <w:bookmarkStart w:id="925" w:name="_Toc73104101"/>
      <w:bookmarkStart w:id="926" w:name="_Toc73107721"/>
      <w:bookmarkStart w:id="927" w:name="_Toc73108114"/>
      <w:bookmarkStart w:id="928" w:name="_Toc73108373"/>
      <w:bookmarkStart w:id="929" w:name="_Toc73450352"/>
      <w:bookmarkStart w:id="930" w:name="_Toc73450470"/>
      <w:bookmarkStart w:id="931" w:name="_Toc73453025"/>
      <w:r w:rsidRPr="00E83220">
        <w:t>Tabel 4.2</w:t>
      </w:r>
      <w:r w:rsidR="008C3DAD" w:rsidRPr="00E83220">
        <w:t>8</w:t>
      </w:r>
      <w:r w:rsidRPr="00E83220">
        <w:t xml:space="preserve"> Hasil Pengujian </w:t>
      </w:r>
      <w:r w:rsidR="006B2A86" w:rsidRPr="00E83220">
        <w:rPr>
          <w:i/>
        </w:rPr>
        <w:t xml:space="preserve">Form </w:t>
      </w:r>
      <w:r w:rsidRPr="00E83220">
        <w:t>Tambah Jasa</w:t>
      </w:r>
      <w:bookmarkEnd w:id="925"/>
      <w:bookmarkEnd w:id="926"/>
      <w:bookmarkEnd w:id="927"/>
      <w:bookmarkEnd w:id="928"/>
      <w:bookmarkEnd w:id="929"/>
      <w:bookmarkEnd w:id="930"/>
      <w:bookmarkEnd w:id="931"/>
    </w:p>
    <w:p w14:paraId="08FE8DCD" w14:textId="0A0D2F4A"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210E0D13" w14:textId="77777777" w:rsidTr="00520DA5">
        <w:tc>
          <w:tcPr>
            <w:tcW w:w="571" w:type="dxa"/>
            <w:vAlign w:val="center"/>
          </w:tcPr>
          <w:p w14:paraId="4B59BA9D" w14:textId="546D2DF1" w:rsidR="006B5080" w:rsidRPr="00E83220" w:rsidRDefault="00DA1820" w:rsidP="001E39A8">
            <w:pPr>
              <w:ind w:left="0" w:firstLine="0"/>
              <w:jc w:val="center"/>
              <w:rPr>
                <w:rFonts w:ascii="Arial" w:hAnsi="Arial" w:cs="Arial"/>
              </w:rPr>
            </w:pPr>
            <w:r w:rsidRPr="00E83220">
              <w:rPr>
                <w:rFonts w:ascii="Arial" w:hAnsi="Arial" w:cs="Arial"/>
              </w:rPr>
              <w:t>2</w:t>
            </w:r>
          </w:p>
        </w:tc>
        <w:tc>
          <w:tcPr>
            <w:tcW w:w="1624" w:type="dxa"/>
          </w:tcPr>
          <w:p w14:paraId="4C58F605" w14:textId="101E7E5D"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712AF" w:rsidRPr="00E83220">
              <w:rPr>
                <w:rFonts w:ascii="Arial" w:hAnsi="Arial" w:cs="Arial"/>
              </w:rPr>
              <w:t>deskripsi jasa</w:t>
            </w:r>
            <w:r w:rsidR="006B5080" w:rsidRPr="00E83220">
              <w:rPr>
                <w:rFonts w:ascii="Arial" w:hAnsi="Arial" w:cs="Arial"/>
              </w:rPr>
              <w:t xml:space="preserve"> kosong</w:t>
            </w:r>
          </w:p>
        </w:tc>
        <w:tc>
          <w:tcPr>
            <w:tcW w:w="2220" w:type="dxa"/>
          </w:tcPr>
          <w:p w14:paraId="0BE3079E" w14:textId="0EBD4CD7"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0F37DD" w:rsidRPr="00E83220">
              <w:rPr>
                <w:rFonts w:ascii="Arial" w:hAnsi="Arial" w:cs="Arial"/>
              </w:rPr>
              <w:t>jasa</w:t>
            </w:r>
            <w:r w:rsidRPr="00E83220">
              <w:rPr>
                <w:rFonts w:ascii="Arial" w:hAnsi="Arial" w:cs="Arial"/>
              </w:rPr>
              <w:t xml:space="preserve"> ditolak dan muncul pesan peringatan </w:t>
            </w:r>
            <w:r w:rsidR="000F37DD" w:rsidRPr="00E83220">
              <w:rPr>
                <w:rFonts w:ascii="Arial" w:hAnsi="Arial" w:cs="Arial"/>
              </w:rPr>
              <w:t>deskripsi</w:t>
            </w:r>
            <w:r w:rsidRPr="00E83220">
              <w:rPr>
                <w:rFonts w:ascii="Arial" w:hAnsi="Arial" w:cs="Arial"/>
              </w:rPr>
              <w:t xml:space="preserve"> harus diisi</w:t>
            </w:r>
          </w:p>
        </w:tc>
        <w:tc>
          <w:tcPr>
            <w:tcW w:w="2090" w:type="dxa"/>
          </w:tcPr>
          <w:p w14:paraId="1FA7FE29" w14:textId="2197F494"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0F37DD" w:rsidRPr="00E83220">
              <w:rPr>
                <w:rFonts w:ascii="Arial" w:hAnsi="Arial" w:cs="Arial"/>
              </w:rPr>
              <w:t>jasa</w:t>
            </w:r>
            <w:r w:rsidRPr="00E83220">
              <w:rPr>
                <w:rFonts w:ascii="Arial" w:hAnsi="Arial" w:cs="Arial"/>
              </w:rPr>
              <w:t xml:space="preserve"> dan berhasil memunculkan peringatan bahwa </w:t>
            </w:r>
            <w:r w:rsidR="000F37DD" w:rsidRPr="00E83220">
              <w:rPr>
                <w:rFonts w:ascii="Arial" w:hAnsi="Arial" w:cs="Arial"/>
              </w:rPr>
              <w:t>deskripsi</w:t>
            </w:r>
            <w:r w:rsidRPr="00E83220">
              <w:rPr>
                <w:rFonts w:ascii="Arial" w:hAnsi="Arial" w:cs="Arial"/>
              </w:rPr>
              <w:t xml:space="preserve"> harus diisi</w:t>
            </w:r>
          </w:p>
        </w:tc>
        <w:tc>
          <w:tcPr>
            <w:tcW w:w="1427" w:type="dxa"/>
            <w:vAlign w:val="center"/>
          </w:tcPr>
          <w:p w14:paraId="0ACE227F"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78FE0125" w14:textId="77777777" w:rsidTr="00520DA5">
        <w:tc>
          <w:tcPr>
            <w:tcW w:w="571" w:type="dxa"/>
            <w:vAlign w:val="center"/>
          </w:tcPr>
          <w:p w14:paraId="08CE0C99" w14:textId="36FF83D2" w:rsidR="006B5080" w:rsidRPr="00E83220" w:rsidRDefault="00DA1820" w:rsidP="001E39A8">
            <w:pPr>
              <w:ind w:left="0" w:firstLine="0"/>
              <w:jc w:val="center"/>
              <w:rPr>
                <w:rFonts w:ascii="Arial" w:hAnsi="Arial" w:cs="Arial"/>
              </w:rPr>
            </w:pPr>
            <w:r w:rsidRPr="00E83220">
              <w:rPr>
                <w:rFonts w:ascii="Arial" w:hAnsi="Arial" w:cs="Arial"/>
              </w:rPr>
              <w:t>3</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6625E23" w14:textId="77777777" w:rsidTr="00520DA5">
        <w:tc>
          <w:tcPr>
            <w:tcW w:w="571" w:type="dxa"/>
            <w:vAlign w:val="center"/>
          </w:tcPr>
          <w:p w14:paraId="576CAE3D" w14:textId="411E5A31" w:rsidR="006B5080" w:rsidRPr="00E83220" w:rsidRDefault="00520DA5" w:rsidP="001E39A8">
            <w:pPr>
              <w:ind w:left="0" w:firstLine="0"/>
              <w:jc w:val="center"/>
              <w:rPr>
                <w:rFonts w:ascii="Arial" w:hAnsi="Arial" w:cs="Arial"/>
              </w:rPr>
            </w:pPr>
            <w:r w:rsidRPr="00E83220">
              <w:rPr>
                <w:rFonts w:ascii="Arial" w:hAnsi="Arial" w:cs="Arial"/>
              </w:rPr>
              <w:t>4</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2104D0DF" w:rsidR="006B5080" w:rsidRPr="00E83220" w:rsidRDefault="00520DA5" w:rsidP="001E39A8">
            <w:pPr>
              <w:ind w:left="0" w:firstLine="0"/>
              <w:jc w:val="center"/>
              <w:rPr>
                <w:rFonts w:ascii="Arial" w:hAnsi="Arial" w:cs="Arial"/>
              </w:rPr>
            </w:pPr>
            <w:r w:rsidRPr="00E83220">
              <w:rPr>
                <w:rFonts w:ascii="Arial" w:hAnsi="Arial" w:cs="Arial"/>
              </w:rPr>
              <w:lastRenderedPageBreak/>
              <w:t>5</w:t>
            </w:r>
          </w:p>
        </w:tc>
        <w:tc>
          <w:tcPr>
            <w:tcW w:w="1624" w:type="dxa"/>
          </w:tcPr>
          <w:p w14:paraId="1F28E3D3" w14:textId="60CF2EAC"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6B5080" w:rsidRPr="00E83220">
              <w:rPr>
                <w:rFonts w:ascii="Arial" w:hAnsi="Arial" w:cs="Arial"/>
              </w:rPr>
              <w:t xml:space="preserve">, </w:t>
            </w:r>
            <w:r w:rsidR="00B10F05" w:rsidRPr="00E83220">
              <w:rPr>
                <w:rFonts w:ascii="Arial" w:hAnsi="Arial" w:cs="Arial"/>
              </w:rPr>
              <w:t>deskripsi 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36DBE800" w14:textId="77777777" w:rsidR="006B5080" w:rsidRPr="00E83220" w:rsidRDefault="006B5080"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448561E9" w14:textId="00415618" w:rsidR="004B5AE7" w:rsidRPr="00E83220" w:rsidRDefault="004B5AE7" w:rsidP="00B532EF">
      <w:pPr>
        <w:pStyle w:val="Table"/>
      </w:pPr>
      <w:bookmarkStart w:id="932" w:name="_Toc73104102"/>
      <w:bookmarkStart w:id="933" w:name="_Toc73107722"/>
      <w:bookmarkStart w:id="934" w:name="_Toc73108115"/>
      <w:bookmarkStart w:id="935" w:name="_Toc73108374"/>
      <w:bookmarkStart w:id="936" w:name="_Toc73450353"/>
      <w:bookmarkStart w:id="937" w:name="_Toc73450471"/>
      <w:bookmarkStart w:id="938" w:name="_Toc73453026"/>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32"/>
      <w:bookmarkEnd w:id="933"/>
      <w:bookmarkEnd w:id="934"/>
      <w:bookmarkEnd w:id="935"/>
      <w:bookmarkEnd w:id="936"/>
      <w:bookmarkEnd w:id="937"/>
      <w:bookmarkEnd w:id="938"/>
    </w:p>
    <w:p w14:paraId="1D13CCD9" w14:textId="77777777"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52A2F7A4" w14:textId="77777777" w:rsidTr="00520DA5">
        <w:tc>
          <w:tcPr>
            <w:tcW w:w="571" w:type="dxa"/>
            <w:vAlign w:val="center"/>
          </w:tcPr>
          <w:p w14:paraId="4FCAB3BB" w14:textId="74C98C02" w:rsidR="004066C8" w:rsidRPr="00E83220" w:rsidRDefault="00EB47D2" w:rsidP="00EB47D2">
            <w:pPr>
              <w:ind w:left="0" w:firstLine="0"/>
              <w:jc w:val="center"/>
              <w:rPr>
                <w:rFonts w:ascii="Arial" w:hAnsi="Arial" w:cs="Arial"/>
              </w:rPr>
            </w:pPr>
            <w:r w:rsidRPr="00E83220">
              <w:rPr>
                <w:rFonts w:ascii="Arial" w:hAnsi="Arial" w:cs="Arial"/>
              </w:rPr>
              <w:t>2</w:t>
            </w:r>
          </w:p>
        </w:tc>
        <w:tc>
          <w:tcPr>
            <w:tcW w:w="1624" w:type="dxa"/>
          </w:tcPr>
          <w:p w14:paraId="2E5DF8E8" w14:textId="10548F78"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deskripsi jasa kosong</w:t>
            </w:r>
          </w:p>
        </w:tc>
        <w:tc>
          <w:tcPr>
            <w:tcW w:w="1952" w:type="dxa"/>
          </w:tcPr>
          <w:p w14:paraId="6622AC4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deskripsi harus diisi</w:t>
            </w:r>
          </w:p>
        </w:tc>
        <w:tc>
          <w:tcPr>
            <w:tcW w:w="2358" w:type="dxa"/>
          </w:tcPr>
          <w:p w14:paraId="5B3905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deskripsi harus diisi</w:t>
            </w:r>
          </w:p>
        </w:tc>
        <w:tc>
          <w:tcPr>
            <w:tcW w:w="1427" w:type="dxa"/>
            <w:vAlign w:val="center"/>
          </w:tcPr>
          <w:p w14:paraId="35A33E8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01F8A2AF" w14:textId="77777777" w:rsidTr="00520DA5">
        <w:tc>
          <w:tcPr>
            <w:tcW w:w="571" w:type="dxa"/>
            <w:vAlign w:val="center"/>
          </w:tcPr>
          <w:p w14:paraId="2AB6DE47" w14:textId="5883BFD4" w:rsidR="004066C8" w:rsidRPr="00E83220" w:rsidRDefault="00EB47D2" w:rsidP="00EB47D2">
            <w:pPr>
              <w:ind w:left="0" w:firstLine="0"/>
              <w:jc w:val="center"/>
              <w:rPr>
                <w:rFonts w:ascii="Arial" w:hAnsi="Arial" w:cs="Arial"/>
              </w:rPr>
            </w:pPr>
            <w:r w:rsidRPr="00E83220">
              <w:rPr>
                <w:rFonts w:ascii="Arial" w:hAnsi="Arial" w:cs="Arial"/>
              </w:rPr>
              <w:t>3</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00BF5FA7" w:rsidR="004066C8" w:rsidRPr="00E83220" w:rsidRDefault="00520DA5" w:rsidP="00EB47D2">
            <w:pPr>
              <w:ind w:left="0" w:firstLine="0"/>
              <w:jc w:val="center"/>
              <w:rPr>
                <w:rFonts w:ascii="Arial" w:hAnsi="Arial" w:cs="Arial"/>
              </w:rPr>
            </w:pPr>
            <w:r w:rsidRPr="00E83220">
              <w:rPr>
                <w:rFonts w:ascii="Arial" w:hAnsi="Arial" w:cs="Arial"/>
              </w:rPr>
              <w:t>4</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 xml:space="preserve">Data jasa ditolak dan muncul pesan peringatan </w:t>
            </w:r>
            <w:r w:rsidRPr="00E83220">
              <w:rPr>
                <w:rFonts w:ascii="Arial" w:hAnsi="Arial" w:cs="Arial"/>
              </w:rPr>
              <w:lastRenderedPageBreak/>
              <w:t>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lastRenderedPageBreak/>
              <w:t xml:space="preserve">Aplikasi berhasil menolak data jasa dan berhasil </w:t>
            </w:r>
            <w:r w:rsidRPr="00E83220">
              <w:rPr>
                <w:rFonts w:ascii="Arial" w:hAnsi="Arial" w:cs="Arial"/>
              </w:rPr>
              <w:lastRenderedPageBreak/>
              <w:t>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lastRenderedPageBreak/>
              <w:t>Sesuai</w:t>
            </w:r>
          </w:p>
        </w:tc>
      </w:tr>
      <w:tr w:rsidR="004066C8" w:rsidRPr="00E83220" w14:paraId="47C45D33" w14:textId="77777777" w:rsidTr="00520DA5">
        <w:tc>
          <w:tcPr>
            <w:tcW w:w="571" w:type="dxa"/>
            <w:vAlign w:val="center"/>
          </w:tcPr>
          <w:p w14:paraId="7DF42CDB" w14:textId="0D0BB34F" w:rsidR="004066C8" w:rsidRPr="00E83220" w:rsidRDefault="00520DA5" w:rsidP="00EB47D2">
            <w:pPr>
              <w:ind w:left="0" w:firstLine="0"/>
              <w:jc w:val="center"/>
              <w:rPr>
                <w:rFonts w:ascii="Arial" w:hAnsi="Arial" w:cs="Arial"/>
              </w:rPr>
            </w:pPr>
            <w:r w:rsidRPr="00E83220">
              <w:rPr>
                <w:rFonts w:ascii="Arial" w:hAnsi="Arial" w:cs="Arial"/>
              </w:rPr>
              <w:t>5</w:t>
            </w:r>
          </w:p>
        </w:tc>
        <w:tc>
          <w:tcPr>
            <w:tcW w:w="1624" w:type="dxa"/>
          </w:tcPr>
          <w:p w14:paraId="1B69CA51" w14:textId="044B238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deskripsi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36FA1376" w14:textId="77777777" w:rsidR="00CB342F" w:rsidRPr="00E83220" w:rsidRDefault="00CB342F" w:rsidP="00262251">
      <w:pPr>
        <w:ind w:left="0" w:firstLine="0"/>
        <w:rPr>
          <w:rFonts w:ascii="Arial" w:hAnsi="Arial" w:cs="Arial"/>
        </w:rPr>
      </w:pPr>
    </w:p>
    <w:p w14:paraId="581CAD51" w14:textId="73BAC4FA"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5A646F27" w14:textId="74F4E77A"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5A090EAC" w14:textId="77777777" w:rsidR="00672975" w:rsidRPr="00E83220" w:rsidRDefault="00672975" w:rsidP="00672975">
      <w:pPr>
        <w:pStyle w:val="ListParagraph"/>
        <w:ind w:left="1145" w:firstLine="0"/>
        <w:rPr>
          <w:rFonts w:ascii="Arial" w:hAnsi="Arial" w:cs="Arial"/>
        </w:rPr>
      </w:pPr>
    </w:p>
    <w:p w14:paraId="68EC2A4B" w14:textId="158C92CF" w:rsidR="00261A9A" w:rsidRPr="00E83220" w:rsidRDefault="00672975" w:rsidP="00B532EF">
      <w:pPr>
        <w:pStyle w:val="Table"/>
      </w:pPr>
      <w:bookmarkStart w:id="939" w:name="_Toc73104103"/>
      <w:bookmarkStart w:id="940" w:name="_Toc73107723"/>
      <w:bookmarkStart w:id="941" w:name="_Toc73108116"/>
      <w:bookmarkStart w:id="942" w:name="_Toc73108375"/>
      <w:bookmarkStart w:id="943" w:name="_Toc73450354"/>
      <w:bookmarkStart w:id="944" w:name="_Toc73450472"/>
      <w:bookmarkStart w:id="945" w:name="_Toc73453027"/>
      <w:r w:rsidRPr="00E83220">
        <w:t>Tabel 4.</w:t>
      </w:r>
      <w:r w:rsidR="008C3DAD" w:rsidRPr="00E83220">
        <w:t>30</w:t>
      </w:r>
      <w:r w:rsidRPr="00E83220">
        <w:t xml:space="preserve"> Hasil Pengujian Halaman </w:t>
      </w:r>
      <w:r w:rsidR="00750ABE" w:rsidRPr="00E83220">
        <w:rPr>
          <w:i/>
          <w:iCs/>
        </w:rPr>
        <w:t>Order</w:t>
      </w:r>
      <w:bookmarkEnd w:id="939"/>
      <w:bookmarkEnd w:id="940"/>
      <w:bookmarkEnd w:id="941"/>
      <w:bookmarkEnd w:id="942"/>
      <w:bookmarkEnd w:id="943"/>
      <w:bookmarkEnd w:id="944"/>
      <w:bookmarkEnd w:id="945"/>
    </w:p>
    <w:p w14:paraId="471F5C62" w14:textId="77777777" w:rsidR="00261A9A" w:rsidRPr="00E83220"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2092B35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Jasa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lastRenderedPageBreak/>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457804F3" w14:textId="77777777" w:rsidR="00E8212D" w:rsidRPr="00E83220" w:rsidRDefault="00E8212D" w:rsidP="00E8212D">
      <w:pPr>
        <w:pStyle w:val="ListParagraph"/>
        <w:ind w:left="1145" w:firstLine="0"/>
        <w:rPr>
          <w:rFonts w:ascii="Arial" w:hAnsi="Arial" w:cs="Arial"/>
        </w:rPr>
      </w:pPr>
    </w:p>
    <w:p w14:paraId="2862A922" w14:textId="59F86DDD" w:rsidR="00E8212D" w:rsidRPr="00E83220" w:rsidRDefault="00E8212D" w:rsidP="00B532EF">
      <w:pPr>
        <w:pStyle w:val="Table"/>
      </w:pPr>
      <w:bookmarkStart w:id="946" w:name="_Toc73104104"/>
      <w:bookmarkStart w:id="947" w:name="_Toc73107724"/>
      <w:bookmarkStart w:id="948" w:name="_Toc73108117"/>
      <w:bookmarkStart w:id="949" w:name="_Toc73108376"/>
      <w:bookmarkStart w:id="950" w:name="_Toc73450355"/>
      <w:bookmarkStart w:id="951" w:name="_Toc73450473"/>
      <w:bookmarkStart w:id="952" w:name="_Toc73453028"/>
      <w:r w:rsidRPr="00E83220">
        <w:t>Tabel 4.3</w:t>
      </w:r>
      <w:r w:rsidR="008C3DAD" w:rsidRPr="00E83220">
        <w:t>1</w:t>
      </w:r>
      <w:r w:rsidRPr="00E83220">
        <w:t xml:space="preserve"> Hasil Pengujian Halaman Tambah </w:t>
      </w:r>
      <w:r w:rsidR="00750ABE" w:rsidRPr="00E83220">
        <w:rPr>
          <w:i/>
          <w:iCs/>
        </w:rPr>
        <w:t>Order</w:t>
      </w:r>
      <w:bookmarkEnd w:id="946"/>
      <w:bookmarkEnd w:id="947"/>
      <w:bookmarkEnd w:id="948"/>
      <w:bookmarkEnd w:id="949"/>
      <w:bookmarkEnd w:id="950"/>
      <w:bookmarkEnd w:id="951"/>
      <w:bookmarkEnd w:id="952"/>
    </w:p>
    <w:p w14:paraId="355FFF1A" w14:textId="3ECA479C"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t>Aplikasi menampilkan data pelanggan kemudian mengisi secara otomatis 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w:t>
            </w:r>
            <w:r w:rsidRPr="00E83220">
              <w:rPr>
                <w:rFonts w:ascii="Arial" w:hAnsi="Arial" w:cs="Arial"/>
              </w:rPr>
              <w:lastRenderedPageBreak/>
              <w:t>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lastRenderedPageBreak/>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08196680" w14:textId="595F5EF5" w:rsidR="009D5EBB" w:rsidRPr="00E83220" w:rsidRDefault="0028171A" w:rsidP="00B532EF">
      <w:pPr>
        <w:pStyle w:val="Table"/>
      </w:pPr>
      <w:bookmarkStart w:id="953" w:name="_Toc73104105"/>
      <w:bookmarkStart w:id="954" w:name="_Toc73107725"/>
      <w:bookmarkStart w:id="955" w:name="_Toc73108118"/>
      <w:bookmarkStart w:id="956" w:name="_Toc73108377"/>
      <w:bookmarkStart w:id="957" w:name="_Toc73450356"/>
      <w:bookmarkStart w:id="958" w:name="_Toc73450474"/>
      <w:bookmarkStart w:id="959" w:name="_Toc73453029"/>
      <w:r w:rsidRPr="00E83220">
        <w:lastRenderedPageBreak/>
        <w:t>Tabel 4.3</w:t>
      </w:r>
      <w:r w:rsidR="008C3DAD" w:rsidRPr="00E83220">
        <w:t>2</w:t>
      </w:r>
      <w:r w:rsidRPr="00E83220">
        <w:t xml:space="preserve"> Hasil Pengujian Halaman Lihat </w:t>
      </w:r>
      <w:r w:rsidR="00750ABE" w:rsidRPr="00E83220">
        <w:rPr>
          <w:i/>
          <w:iCs/>
        </w:rPr>
        <w:t>Order</w:t>
      </w:r>
      <w:bookmarkEnd w:id="953"/>
      <w:bookmarkEnd w:id="954"/>
      <w:bookmarkEnd w:id="955"/>
      <w:bookmarkEnd w:id="956"/>
      <w:bookmarkEnd w:id="957"/>
      <w:bookmarkEnd w:id="958"/>
      <w:bookmarkEnd w:id="959"/>
    </w:p>
    <w:p w14:paraId="76A748A7" w14:textId="0A9B262F" w:rsidR="009D5EBB" w:rsidRPr="00E83220"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Tampil data Informasi 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t>Aplikasi menampilkan 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t>Aplikasi berhasil menampilkan 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4FD2B398" w14:textId="77777777" w:rsidR="00BB312E" w:rsidRPr="00E83220" w:rsidRDefault="00BB312E" w:rsidP="00954874">
      <w:pPr>
        <w:ind w:left="0" w:firstLine="0"/>
        <w:rPr>
          <w:rFonts w:ascii="Arial" w:hAnsi="Arial" w:cs="Arial"/>
        </w:rPr>
      </w:pPr>
    </w:p>
    <w:p w14:paraId="6140AC67" w14:textId="740A627B" w:rsidR="00BB312E" w:rsidRPr="00E83220" w:rsidRDefault="00BB312E" w:rsidP="00B532EF">
      <w:pPr>
        <w:pStyle w:val="Table"/>
      </w:pPr>
      <w:bookmarkStart w:id="960" w:name="_Toc73104106"/>
      <w:bookmarkStart w:id="961" w:name="_Toc73107726"/>
      <w:bookmarkStart w:id="962" w:name="_Toc73108119"/>
      <w:bookmarkStart w:id="963" w:name="_Toc73108378"/>
      <w:bookmarkStart w:id="964" w:name="_Toc73450357"/>
      <w:bookmarkStart w:id="965" w:name="_Toc73450475"/>
      <w:bookmarkStart w:id="966" w:name="_Toc73453030"/>
      <w:r w:rsidRPr="00E83220">
        <w:t>Tabel 4.3</w:t>
      </w:r>
      <w:r w:rsidR="008C3DAD" w:rsidRPr="00E83220">
        <w:t>3</w:t>
      </w:r>
      <w:r w:rsidRPr="00E83220">
        <w:t xml:space="preserve"> Hasil Pengujian Halaman Cetak Laporan</w:t>
      </w:r>
      <w:bookmarkEnd w:id="960"/>
      <w:bookmarkEnd w:id="961"/>
      <w:bookmarkEnd w:id="962"/>
      <w:bookmarkEnd w:id="963"/>
      <w:bookmarkEnd w:id="964"/>
      <w:bookmarkEnd w:id="965"/>
      <w:bookmarkEnd w:id="966"/>
    </w:p>
    <w:p w14:paraId="200831A3" w14:textId="756507FD"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lastRenderedPageBreak/>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lastRenderedPageBreak/>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5D5BA6C0" w14:textId="77777777" w:rsidR="001325A9" w:rsidRPr="00E83220" w:rsidRDefault="001325A9" w:rsidP="00673108">
      <w:pPr>
        <w:ind w:left="0" w:firstLine="0"/>
        <w:rPr>
          <w:rFonts w:ascii="Arial" w:hAnsi="Arial" w:cs="Arial"/>
        </w:rPr>
      </w:pPr>
    </w:p>
    <w:p w14:paraId="19A66DFF" w14:textId="552CD73C" w:rsidR="004B77AD" w:rsidRPr="00E83220" w:rsidRDefault="004B77AD" w:rsidP="00B532EF">
      <w:pPr>
        <w:pStyle w:val="Table"/>
      </w:pPr>
      <w:bookmarkStart w:id="967" w:name="_Toc73104107"/>
      <w:bookmarkStart w:id="968" w:name="_Toc73107727"/>
      <w:bookmarkStart w:id="969" w:name="_Toc73108120"/>
      <w:bookmarkStart w:id="970" w:name="_Toc73108379"/>
      <w:bookmarkStart w:id="971" w:name="_Toc73450358"/>
      <w:bookmarkStart w:id="972" w:name="_Toc73450476"/>
      <w:bookmarkStart w:id="973" w:name="_Toc73453031"/>
      <w:r w:rsidRPr="00E83220">
        <w:t>Tabel 4.3</w:t>
      </w:r>
      <w:r w:rsidR="008C3DAD" w:rsidRPr="00E83220">
        <w:t>4</w:t>
      </w:r>
      <w:r w:rsidRPr="00E83220">
        <w:t xml:space="preserve"> Hasil Pengujian Halaman Saran</w:t>
      </w:r>
      <w:bookmarkEnd w:id="967"/>
      <w:bookmarkEnd w:id="968"/>
      <w:bookmarkEnd w:id="969"/>
      <w:bookmarkEnd w:id="970"/>
      <w:bookmarkEnd w:id="971"/>
      <w:bookmarkEnd w:id="972"/>
      <w:bookmarkEnd w:id="973"/>
    </w:p>
    <w:p w14:paraId="18A3E22E" w14:textId="6228C84A" w:rsidR="00C37748" w:rsidRPr="00E83220"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05E9969F" w14:textId="0F6E65D6" w:rsidR="00C73C84" w:rsidRPr="00E83220" w:rsidRDefault="00C73C84" w:rsidP="00B532EF">
      <w:pPr>
        <w:pStyle w:val="Table"/>
      </w:pPr>
      <w:bookmarkStart w:id="974" w:name="_Toc73104108"/>
      <w:bookmarkStart w:id="975" w:name="_Toc73107728"/>
      <w:bookmarkStart w:id="976" w:name="_Toc73108121"/>
      <w:bookmarkStart w:id="977" w:name="_Toc73108380"/>
      <w:bookmarkStart w:id="978" w:name="_Toc73450359"/>
      <w:bookmarkStart w:id="979" w:name="_Toc73450477"/>
      <w:bookmarkStart w:id="980" w:name="_Toc73453032"/>
      <w:r w:rsidRPr="00E83220">
        <w:t>Tabel 4.3</w:t>
      </w:r>
      <w:r w:rsidR="008C3DAD" w:rsidRPr="00E83220">
        <w:t>5</w:t>
      </w:r>
      <w:r w:rsidRPr="00E83220">
        <w:t xml:space="preserve"> Hasil Pengujian Halaman Lihat Saran</w:t>
      </w:r>
      <w:bookmarkEnd w:id="974"/>
      <w:bookmarkEnd w:id="975"/>
      <w:bookmarkEnd w:id="976"/>
      <w:bookmarkEnd w:id="977"/>
      <w:bookmarkEnd w:id="978"/>
      <w:bookmarkEnd w:id="979"/>
      <w:bookmarkEnd w:id="980"/>
    </w:p>
    <w:p w14:paraId="741403F6" w14:textId="3EE8EC2E" w:rsidR="00C73C84" w:rsidRPr="00E83220"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Data saran ditolak dan muncul pesan peringatan 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t xml:space="preserve">Aplikasi berhasil menolak data saran dan berhasil memunculkan 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5E23523D" w14:textId="1C3EECB4" w:rsidR="00CA18F9" w:rsidRPr="00E83220" w:rsidRDefault="00CA18F9" w:rsidP="00CA18F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0C16C993" w14:textId="77777777" w:rsidR="00CA18F9" w:rsidRPr="00E83220" w:rsidRDefault="00CA18F9" w:rsidP="00CA18F9">
      <w:pPr>
        <w:ind w:left="0" w:firstLine="0"/>
        <w:rPr>
          <w:rFonts w:ascii="Arial" w:hAnsi="Arial" w:cs="Arial"/>
        </w:rPr>
      </w:pPr>
    </w:p>
    <w:p w14:paraId="613FD6F4" w14:textId="13AB8857" w:rsidR="00CA18F9" w:rsidRPr="00E83220" w:rsidRDefault="00CA18F9" w:rsidP="00B532EF">
      <w:pPr>
        <w:pStyle w:val="Table"/>
      </w:pPr>
      <w:bookmarkStart w:id="981" w:name="_Toc73104109"/>
      <w:bookmarkStart w:id="982" w:name="_Toc73107729"/>
      <w:bookmarkStart w:id="983" w:name="_Toc73108122"/>
      <w:bookmarkStart w:id="984" w:name="_Toc73108381"/>
      <w:bookmarkStart w:id="985" w:name="_Toc73450360"/>
      <w:bookmarkStart w:id="986" w:name="_Toc73450478"/>
      <w:bookmarkStart w:id="987" w:name="_Toc73453033"/>
      <w:r w:rsidRPr="00E83220">
        <w:lastRenderedPageBreak/>
        <w:t>Tabel 4.3</w:t>
      </w:r>
      <w:r w:rsidR="008C3DAD" w:rsidRPr="00E83220">
        <w:t>6</w:t>
      </w:r>
      <w:r w:rsidRPr="00E83220">
        <w:t xml:space="preserve"> Hasil Pengujian Halaman Komplain</w:t>
      </w:r>
      <w:bookmarkEnd w:id="981"/>
      <w:bookmarkEnd w:id="982"/>
      <w:bookmarkEnd w:id="983"/>
      <w:bookmarkEnd w:id="984"/>
      <w:bookmarkEnd w:id="985"/>
      <w:bookmarkEnd w:id="986"/>
      <w:bookmarkEnd w:id="987"/>
    </w:p>
    <w:p w14:paraId="2C034D9B" w14:textId="15C50835" w:rsidR="00723C4E" w:rsidRPr="00E83220"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Aplikasi menampilkan 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t>Aplikasi berhasil menampilkan 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5AA6EE66" w14:textId="3A942F0B" w:rsidR="00E8467A" w:rsidRPr="00E83220" w:rsidRDefault="00E8467A" w:rsidP="00E8467A">
      <w:pPr>
        <w:rPr>
          <w:rFonts w:ascii="Arial" w:hAnsi="Arial" w:cs="Arial"/>
        </w:rPr>
      </w:pPr>
    </w:p>
    <w:p w14:paraId="61DD79BB" w14:textId="12BB80A0" w:rsidR="00E8467A" w:rsidRPr="00E83220" w:rsidRDefault="00E8467A" w:rsidP="00B532EF">
      <w:pPr>
        <w:pStyle w:val="Table"/>
      </w:pPr>
      <w:bookmarkStart w:id="988" w:name="_Toc73104110"/>
      <w:bookmarkStart w:id="989" w:name="_Toc73107730"/>
      <w:bookmarkStart w:id="990" w:name="_Toc73108123"/>
      <w:bookmarkStart w:id="991" w:name="_Toc73108382"/>
      <w:bookmarkStart w:id="992" w:name="_Toc73450361"/>
      <w:bookmarkStart w:id="993" w:name="_Toc73450479"/>
      <w:bookmarkStart w:id="994" w:name="_Toc73453034"/>
      <w:r w:rsidRPr="00E83220">
        <w:t>Tabel 4.3</w:t>
      </w:r>
      <w:r w:rsidR="008C3DAD" w:rsidRPr="00E83220">
        <w:t>7</w:t>
      </w:r>
      <w:r w:rsidRPr="00E83220">
        <w:t xml:space="preserve"> </w:t>
      </w:r>
      <w:r w:rsidR="005A4DCD" w:rsidRPr="00E83220">
        <w:t xml:space="preserve">Hasil Pengujian </w:t>
      </w:r>
      <w:r w:rsidRPr="00E83220">
        <w:t>Halaman Lihat Komplain</w:t>
      </w:r>
      <w:bookmarkEnd w:id="988"/>
      <w:bookmarkEnd w:id="989"/>
      <w:bookmarkEnd w:id="990"/>
      <w:bookmarkEnd w:id="991"/>
      <w:bookmarkEnd w:id="992"/>
      <w:bookmarkEnd w:id="993"/>
      <w:bookmarkEnd w:id="994"/>
    </w:p>
    <w:p w14:paraId="1602DD80" w14:textId="06F82EBA" w:rsidR="00E8467A" w:rsidRPr="00E83220"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bookmarkStart w:id="995" w:name="_Toc73450480"/>
      <w:r w:rsidRPr="00E83220">
        <w:rPr>
          <w:rFonts w:ascii="Arial" w:hAnsi="Arial" w:cs="Arial"/>
          <w:b/>
          <w:lang w:val="id-ID"/>
        </w:rPr>
        <w:t xml:space="preserve">Hasil Pengujian Sebagai </w:t>
      </w:r>
      <w:r w:rsidRPr="00E83220">
        <w:rPr>
          <w:rFonts w:ascii="Arial" w:hAnsi="Arial" w:cs="Arial"/>
          <w:b/>
        </w:rPr>
        <w:t>Teknisi</w:t>
      </w:r>
      <w:bookmarkEnd w:id="995"/>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79BEC97F" w14:textId="0479C2FE" w:rsidR="00A60A39" w:rsidRPr="00E83220" w:rsidRDefault="00A60A39" w:rsidP="00B532EF">
      <w:pPr>
        <w:pStyle w:val="Table"/>
      </w:pPr>
      <w:bookmarkStart w:id="996" w:name="_Toc73104111"/>
      <w:bookmarkStart w:id="997" w:name="_Toc73107731"/>
      <w:bookmarkStart w:id="998" w:name="_Toc73108124"/>
      <w:bookmarkStart w:id="999" w:name="_Toc73108383"/>
      <w:bookmarkStart w:id="1000" w:name="_Toc73450363"/>
      <w:bookmarkStart w:id="1001" w:name="_Toc73450481"/>
      <w:bookmarkStart w:id="1002" w:name="_Toc73453035"/>
      <w:r w:rsidRPr="00E83220">
        <w:t xml:space="preserve">Tabel 4.38 Hasil Pengujian Halaman </w:t>
      </w:r>
      <w:r w:rsidR="00540041" w:rsidRPr="00E83220">
        <w:rPr>
          <w:i/>
          <w:iCs/>
        </w:rPr>
        <w:t>Dashboard</w:t>
      </w:r>
      <w:bookmarkEnd w:id="996"/>
      <w:bookmarkEnd w:id="997"/>
      <w:bookmarkEnd w:id="998"/>
      <w:bookmarkEnd w:id="999"/>
      <w:bookmarkEnd w:id="1000"/>
      <w:bookmarkEnd w:id="1001"/>
      <w:bookmarkEnd w:id="1002"/>
    </w:p>
    <w:p w14:paraId="27450686" w14:textId="77777777" w:rsidR="00A60A39" w:rsidRPr="00E83220"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w:t>
            </w:r>
            <w:r w:rsidRPr="00E83220">
              <w:rPr>
                <w:rFonts w:ascii="Arial" w:hAnsi="Arial" w:cs="Arial"/>
              </w:rPr>
              <w:lastRenderedPageBreak/>
              <w:t xml:space="preserve">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 xml:space="preserve">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lastRenderedPageBreak/>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t>3</w:t>
            </w:r>
          </w:p>
        </w:tc>
        <w:tc>
          <w:tcPr>
            <w:tcW w:w="1770" w:type="dxa"/>
            <w:vAlign w:val="center"/>
          </w:tcPr>
          <w:p w14:paraId="660EE7F4" w14:textId="20DC8382"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vAlign w:val="center"/>
          </w:tcPr>
          <w:p w14:paraId="64E55A6C" w14:textId="1583252D"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vAlign w:val="center"/>
          </w:tcPr>
          <w:p w14:paraId="4DCAD8D2" w14:textId="25262C02"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5632FAFD" w14:textId="77777777" w:rsidR="00BB610B" w:rsidRPr="00E83220" w:rsidRDefault="00BB610B" w:rsidP="00BB610B">
      <w:pPr>
        <w:ind w:left="0" w:firstLine="0"/>
        <w:rPr>
          <w:rFonts w:ascii="Arial" w:hAnsi="Arial" w:cs="Arial"/>
        </w:rPr>
      </w:pPr>
    </w:p>
    <w:p w14:paraId="778D2451" w14:textId="11C9BD84" w:rsidR="00BB610B" w:rsidRPr="00E83220" w:rsidRDefault="00BB610B" w:rsidP="00B532EF">
      <w:pPr>
        <w:pStyle w:val="Table"/>
      </w:pPr>
      <w:bookmarkStart w:id="1003" w:name="_Toc73104112"/>
      <w:bookmarkStart w:id="1004" w:name="_Toc73107732"/>
      <w:bookmarkStart w:id="1005" w:name="_Toc73108125"/>
      <w:bookmarkStart w:id="1006" w:name="_Toc73108384"/>
      <w:bookmarkStart w:id="1007" w:name="_Toc73450364"/>
      <w:bookmarkStart w:id="1008" w:name="_Toc73450482"/>
      <w:bookmarkStart w:id="1009" w:name="_Toc73453036"/>
      <w:r w:rsidRPr="00E83220">
        <w:t>Tabel 4.</w:t>
      </w:r>
      <w:r w:rsidR="00C13A88" w:rsidRPr="00E83220">
        <w:t>39</w:t>
      </w:r>
      <w:r w:rsidRPr="00E83220">
        <w:t xml:space="preserve"> Hasil Pengujian Halaman </w:t>
      </w:r>
      <w:r w:rsidR="00EE7FF8" w:rsidRPr="00E83220">
        <w:rPr>
          <w:i/>
          <w:iCs/>
        </w:rPr>
        <w:t>Spare part</w:t>
      </w:r>
      <w:bookmarkEnd w:id="1003"/>
      <w:bookmarkEnd w:id="1004"/>
      <w:bookmarkEnd w:id="1005"/>
      <w:bookmarkEnd w:id="1006"/>
      <w:bookmarkEnd w:id="1007"/>
      <w:bookmarkEnd w:id="1008"/>
      <w:bookmarkEnd w:id="1009"/>
    </w:p>
    <w:p w14:paraId="1D5C3BF6" w14:textId="77777777" w:rsidR="00BB610B" w:rsidRPr="00E83220"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76DB2896" w14:textId="77777777" w:rsidR="00C13A88" w:rsidRPr="00E83220" w:rsidRDefault="00C13A88" w:rsidP="00C13A88">
      <w:pPr>
        <w:ind w:left="0" w:firstLine="0"/>
        <w:rPr>
          <w:rFonts w:ascii="Arial" w:hAnsi="Arial" w:cs="Arial"/>
        </w:rPr>
      </w:pPr>
    </w:p>
    <w:p w14:paraId="50B1088A" w14:textId="1563EDCF" w:rsidR="00C13A88" w:rsidRPr="00E83220" w:rsidRDefault="00C13A88" w:rsidP="00B532EF">
      <w:pPr>
        <w:pStyle w:val="Table"/>
      </w:pPr>
      <w:bookmarkStart w:id="1010" w:name="_Toc73104113"/>
      <w:bookmarkStart w:id="1011" w:name="_Toc73107733"/>
      <w:bookmarkStart w:id="1012" w:name="_Toc73108126"/>
      <w:bookmarkStart w:id="1013" w:name="_Toc73108385"/>
      <w:bookmarkStart w:id="1014" w:name="_Toc73450365"/>
      <w:bookmarkStart w:id="1015" w:name="_Toc73450483"/>
      <w:bookmarkStart w:id="1016" w:name="_Toc73453037"/>
      <w:r w:rsidRPr="00E83220">
        <w:t xml:space="preserve">Tabel 4.40 Hasil Pengujian Halaman Ubah </w:t>
      </w:r>
      <w:r w:rsidR="00EE7FF8" w:rsidRPr="00E83220">
        <w:rPr>
          <w:i/>
          <w:iCs/>
        </w:rPr>
        <w:t>Spare part</w:t>
      </w:r>
      <w:bookmarkEnd w:id="1010"/>
      <w:bookmarkEnd w:id="1011"/>
      <w:bookmarkEnd w:id="1012"/>
      <w:bookmarkEnd w:id="1013"/>
      <w:bookmarkEnd w:id="1014"/>
      <w:bookmarkEnd w:id="1015"/>
      <w:bookmarkEnd w:id="1016"/>
    </w:p>
    <w:p w14:paraId="32A16E53" w14:textId="77777777" w:rsidR="00C13A88" w:rsidRPr="00E83220"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t xml:space="preserve">Aplikasi menampilkan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030995C" w:rsidR="00CB342F" w:rsidRPr="00E83220"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63BF6812" w14:textId="418CC821" w:rsidR="004B6B7A" w:rsidRPr="00E83220" w:rsidRDefault="004B6B7A" w:rsidP="00B532EF">
      <w:pPr>
        <w:pStyle w:val="Table"/>
      </w:pPr>
      <w:bookmarkStart w:id="1017" w:name="_Toc73104114"/>
      <w:bookmarkStart w:id="1018" w:name="_Toc73107734"/>
      <w:bookmarkStart w:id="1019" w:name="_Toc73108127"/>
      <w:bookmarkStart w:id="1020" w:name="_Toc73108386"/>
      <w:bookmarkStart w:id="1021" w:name="_Toc73450366"/>
      <w:bookmarkStart w:id="1022" w:name="_Toc73450484"/>
      <w:bookmarkStart w:id="1023" w:name="_Toc73453038"/>
      <w:r w:rsidRPr="00E83220">
        <w:t xml:space="preserve">Tabel 4.41 Hasil Pengujian Halaman Ubah </w:t>
      </w:r>
      <w:r w:rsidR="0093576F" w:rsidRPr="00E83220">
        <w:rPr>
          <w:i/>
        </w:rPr>
        <w:t>Biodata</w:t>
      </w:r>
      <w:bookmarkEnd w:id="1017"/>
      <w:bookmarkEnd w:id="1018"/>
      <w:bookmarkEnd w:id="1019"/>
      <w:bookmarkEnd w:id="1020"/>
      <w:bookmarkEnd w:id="1021"/>
      <w:bookmarkEnd w:id="1022"/>
      <w:bookmarkEnd w:id="1023"/>
    </w:p>
    <w:p w14:paraId="4108580D" w14:textId="77777777" w:rsidR="004B6B7A" w:rsidRPr="00E83220"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lastRenderedPageBreak/>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56EDE82A" w14:textId="60808F2E" w:rsidR="004B6B7A" w:rsidRPr="00E83220" w:rsidRDefault="004B6B7A" w:rsidP="00E8467A">
      <w:pPr>
        <w:rPr>
          <w:rFonts w:ascii="Arial" w:hAnsi="Arial" w:cs="Arial"/>
        </w:rPr>
      </w:pPr>
    </w:p>
    <w:p w14:paraId="428E5B25" w14:textId="0C786F17"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35D13FEE" w14:textId="781FA438"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42.</w:t>
      </w:r>
    </w:p>
    <w:p w14:paraId="000E1F17" w14:textId="77777777" w:rsidR="00172639" w:rsidRPr="00E83220" w:rsidRDefault="00172639" w:rsidP="00266A72">
      <w:pPr>
        <w:ind w:left="0" w:firstLine="0"/>
        <w:rPr>
          <w:rFonts w:ascii="Arial" w:hAnsi="Arial" w:cs="Arial"/>
        </w:rPr>
      </w:pPr>
    </w:p>
    <w:p w14:paraId="451E460C" w14:textId="030F34B9" w:rsidR="00D57808" w:rsidRPr="00E83220" w:rsidRDefault="00D57808" w:rsidP="00B532EF">
      <w:pPr>
        <w:pStyle w:val="Table"/>
      </w:pPr>
      <w:bookmarkStart w:id="1024" w:name="_Toc73104115"/>
      <w:bookmarkStart w:id="1025" w:name="_Toc73107735"/>
      <w:bookmarkStart w:id="1026" w:name="_Toc73108128"/>
      <w:bookmarkStart w:id="1027" w:name="_Toc73108387"/>
      <w:bookmarkStart w:id="1028" w:name="_Toc73450367"/>
      <w:bookmarkStart w:id="1029" w:name="_Toc73450485"/>
      <w:bookmarkStart w:id="1030" w:name="_Toc73453039"/>
      <w:r w:rsidRPr="00E83220">
        <w:t xml:space="preserve">Tabel 4.42 Hasil Pengujian Halaman </w:t>
      </w:r>
      <w:r w:rsidR="00750ABE" w:rsidRPr="00E83220">
        <w:rPr>
          <w:i/>
          <w:iCs/>
        </w:rPr>
        <w:t>Order</w:t>
      </w:r>
      <w:bookmarkEnd w:id="1024"/>
      <w:bookmarkEnd w:id="1025"/>
      <w:bookmarkEnd w:id="1026"/>
      <w:bookmarkEnd w:id="1027"/>
      <w:bookmarkEnd w:id="1028"/>
      <w:bookmarkEnd w:id="1029"/>
      <w:bookmarkEnd w:id="1030"/>
    </w:p>
    <w:p w14:paraId="35721B18" w14:textId="77777777" w:rsidR="00D57808" w:rsidRPr="00E83220"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7065FCDB" w14:textId="13A257D8" w:rsidR="001557B5" w:rsidRPr="00E83220" w:rsidRDefault="001557B5"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78C5A863" w14:textId="1907BAAC" w:rsidR="001557B5" w:rsidRPr="00E83220" w:rsidRDefault="001557B5" w:rsidP="001557B5">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2D8350ED" w14:textId="49027AE2" w:rsidR="001557B5" w:rsidRDefault="001557B5" w:rsidP="002F271B">
      <w:pPr>
        <w:ind w:left="0" w:firstLine="0"/>
        <w:rPr>
          <w:rFonts w:ascii="Arial" w:hAnsi="Arial" w:cs="Arial"/>
        </w:rPr>
      </w:pPr>
    </w:p>
    <w:p w14:paraId="7F310345" w14:textId="7A04B321" w:rsidR="00FD630A" w:rsidRDefault="00FD630A" w:rsidP="002F271B">
      <w:pPr>
        <w:ind w:left="0" w:firstLine="0"/>
        <w:rPr>
          <w:rFonts w:ascii="Arial" w:hAnsi="Arial" w:cs="Arial"/>
        </w:rPr>
      </w:pPr>
    </w:p>
    <w:p w14:paraId="2158ED81" w14:textId="1AC0EBF8" w:rsidR="00FD630A" w:rsidRDefault="00FD630A" w:rsidP="002F271B">
      <w:pPr>
        <w:ind w:left="0" w:firstLine="0"/>
        <w:rPr>
          <w:rFonts w:ascii="Arial" w:hAnsi="Arial" w:cs="Arial"/>
        </w:rPr>
      </w:pPr>
    </w:p>
    <w:p w14:paraId="76294914" w14:textId="476EAC2F" w:rsidR="00FD630A" w:rsidRDefault="00FD630A" w:rsidP="002F271B">
      <w:pPr>
        <w:ind w:left="0" w:firstLine="0"/>
        <w:rPr>
          <w:rFonts w:ascii="Arial" w:hAnsi="Arial" w:cs="Arial"/>
        </w:rPr>
      </w:pPr>
    </w:p>
    <w:p w14:paraId="7BD06867" w14:textId="2FA90431" w:rsidR="00FD630A" w:rsidRDefault="00FD630A" w:rsidP="002F271B">
      <w:pPr>
        <w:ind w:left="0" w:firstLine="0"/>
        <w:rPr>
          <w:rFonts w:ascii="Arial" w:hAnsi="Arial" w:cs="Arial"/>
        </w:rPr>
      </w:pPr>
    </w:p>
    <w:p w14:paraId="0212886C" w14:textId="77777777" w:rsidR="00FD630A" w:rsidRPr="00E83220" w:rsidRDefault="00FD630A" w:rsidP="002F271B">
      <w:pPr>
        <w:ind w:left="0" w:firstLine="0"/>
        <w:rPr>
          <w:rFonts w:ascii="Arial" w:hAnsi="Arial" w:cs="Arial"/>
        </w:rPr>
      </w:pPr>
    </w:p>
    <w:p w14:paraId="03DAAE7B" w14:textId="52E0275F" w:rsidR="001557B5" w:rsidRPr="00E83220" w:rsidRDefault="001557B5" w:rsidP="00B532EF">
      <w:pPr>
        <w:pStyle w:val="Table"/>
      </w:pPr>
      <w:bookmarkStart w:id="1031" w:name="_Toc73104116"/>
      <w:bookmarkStart w:id="1032" w:name="_Toc73107736"/>
      <w:bookmarkStart w:id="1033" w:name="_Toc73108129"/>
      <w:bookmarkStart w:id="1034" w:name="_Toc73108388"/>
      <w:bookmarkStart w:id="1035" w:name="_Toc73450368"/>
      <w:bookmarkStart w:id="1036" w:name="_Toc73450486"/>
      <w:bookmarkStart w:id="1037" w:name="_Toc73453040"/>
      <w:r w:rsidRPr="00E83220">
        <w:lastRenderedPageBreak/>
        <w:t>Tabel 4.4</w:t>
      </w:r>
      <w:r w:rsidR="008C3DAD" w:rsidRPr="00E83220">
        <w:t>3</w:t>
      </w:r>
      <w:r w:rsidRPr="00E83220">
        <w:t xml:space="preserve"> Hasil Pengujian Halaman Lihat </w:t>
      </w:r>
      <w:r w:rsidR="00750ABE" w:rsidRPr="00E83220">
        <w:rPr>
          <w:i/>
          <w:iCs/>
        </w:rPr>
        <w:t>Order</w:t>
      </w:r>
      <w:bookmarkEnd w:id="1031"/>
      <w:bookmarkEnd w:id="1032"/>
      <w:bookmarkEnd w:id="1033"/>
      <w:bookmarkEnd w:id="1034"/>
      <w:bookmarkEnd w:id="1035"/>
      <w:bookmarkEnd w:id="1036"/>
      <w:bookmarkEnd w:id="1037"/>
    </w:p>
    <w:p w14:paraId="77645A08" w14:textId="77777777" w:rsidR="001557B5" w:rsidRPr="00E83220"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Klik Tombol Ubah pada 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5610BDBA" w14:textId="6BFB9BC1" w:rsidR="001557B5" w:rsidRPr="00E83220" w:rsidRDefault="001557B5"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40E5F3CC" w14:textId="0FA5B5B7" w:rsidR="002F271B" w:rsidRPr="00E83220" w:rsidRDefault="002F271B" w:rsidP="00B532EF">
      <w:pPr>
        <w:pStyle w:val="Table"/>
      </w:pPr>
      <w:bookmarkStart w:id="1038" w:name="_Toc73104117"/>
      <w:bookmarkStart w:id="1039" w:name="_Toc73107737"/>
      <w:bookmarkStart w:id="1040" w:name="_Toc73108130"/>
      <w:bookmarkStart w:id="1041" w:name="_Toc73108389"/>
      <w:bookmarkStart w:id="1042" w:name="_Toc73450369"/>
      <w:bookmarkStart w:id="1043" w:name="_Toc73450487"/>
      <w:bookmarkStart w:id="1044" w:name="_Toc73453041"/>
      <w:r w:rsidRPr="00E83220">
        <w:t>Tabel 4.4</w:t>
      </w:r>
      <w:r w:rsidR="008C3DAD" w:rsidRPr="00E83220">
        <w:t>4</w:t>
      </w:r>
      <w:r w:rsidRPr="00E83220">
        <w:t xml:space="preserve"> Hasil Pengujian Halaman Komplain</w:t>
      </w:r>
      <w:bookmarkEnd w:id="1038"/>
      <w:bookmarkEnd w:id="1039"/>
      <w:bookmarkEnd w:id="1040"/>
      <w:bookmarkEnd w:id="1041"/>
      <w:bookmarkEnd w:id="1042"/>
      <w:bookmarkEnd w:id="1043"/>
      <w:bookmarkEnd w:id="1044"/>
    </w:p>
    <w:p w14:paraId="50C6BE56" w14:textId="77777777" w:rsidR="002F271B" w:rsidRPr="00E83220"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2E9331BA" w14:textId="5CBB930D" w:rsidR="002F271B" w:rsidRPr="00E83220" w:rsidRDefault="002F271B"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bookmarkStart w:id="1045" w:name="_Toc73450488"/>
      <w:r w:rsidRPr="00E83220">
        <w:rPr>
          <w:rFonts w:ascii="Arial" w:hAnsi="Arial" w:cs="Arial"/>
          <w:b/>
          <w:lang w:val="id-ID"/>
        </w:rPr>
        <w:t xml:space="preserve">Hasil Pengujian Sebagai </w:t>
      </w:r>
      <w:r w:rsidRPr="00E83220">
        <w:rPr>
          <w:rFonts w:ascii="Arial" w:hAnsi="Arial" w:cs="Arial"/>
          <w:b/>
        </w:rPr>
        <w:t>Pelanggan</w:t>
      </w:r>
      <w:bookmarkEnd w:id="1045"/>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07C4B271" w14:textId="0D371BF7" w:rsidR="00FC2B08" w:rsidRPr="00E83220" w:rsidRDefault="00FC2B08" w:rsidP="00B532EF">
      <w:pPr>
        <w:pStyle w:val="Table"/>
      </w:pPr>
      <w:bookmarkStart w:id="1046" w:name="_Toc73104118"/>
      <w:bookmarkStart w:id="1047" w:name="_Toc73107738"/>
      <w:bookmarkStart w:id="1048" w:name="_Toc73108131"/>
      <w:bookmarkStart w:id="1049" w:name="_Toc73108390"/>
      <w:bookmarkStart w:id="1050" w:name="_Toc73450371"/>
      <w:bookmarkStart w:id="1051" w:name="_Toc73450489"/>
      <w:bookmarkStart w:id="1052" w:name="_Toc73453042"/>
      <w:r w:rsidRPr="00E83220">
        <w:t xml:space="preserve">Tabel 4.45 Hasil Pengujian Halaman </w:t>
      </w:r>
      <w:r w:rsidR="00540041" w:rsidRPr="00E83220">
        <w:rPr>
          <w:i/>
          <w:iCs/>
        </w:rPr>
        <w:t>Dashboard</w:t>
      </w:r>
      <w:bookmarkEnd w:id="1046"/>
      <w:bookmarkEnd w:id="1047"/>
      <w:bookmarkEnd w:id="1048"/>
      <w:bookmarkEnd w:id="1049"/>
      <w:bookmarkEnd w:id="1050"/>
      <w:bookmarkEnd w:id="1051"/>
      <w:bookmarkEnd w:id="1052"/>
    </w:p>
    <w:p w14:paraId="1FFE5C44" w14:textId="77777777" w:rsidR="00FC2B08" w:rsidRPr="00E83220"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225ACB"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tcPr>
          <w:p w14:paraId="19F29517" w14:textId="783B50E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tcPr>
          <w:p w14:paraId="0A4E4F9A" w14:textId="04C3208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7487553D" w14:textId="21DC7FBB" w:rsidR="00E40AB3" w:rsidRDefault="00E40AB3" w:rsidP="00E40AB3">
      <w:pPr>
        <w:pStyle w:val="ListParagraph"/>
        <w:ind w:left="0" w:firstLine="709"/>
        <w:rPr>
          <w:rFonts w:ascii="Arial" w:hAnsi="Arial" w:cs="Arial"/>
        </w:rPr>
      </w:pPr>
    </w:p>
    <w:p w14:paraId="231CE3FB" w14:textId="75963621" w:rsidR="00FD630A" w:rsidRDefault="00FD630A" w:rsidP="00E40AB3">
      <w:pPr>
        <w:pStyle w:val="ListParagraph"/>
        <w:ind w:left="0" w:firstLine="709"/>
        <w:rPr>
          <w:rFonts w:ascii="Arial" w:hAnsi="Arial" w:cs="Arial"/>
        </w:rPr>
      </w:pPr>
    </w:p>
    <w:p w14:paraId="1EA777B1" w14:textId="77777777" w:rsidR="00FD630A" w:rsidRPr="00E83220" w:rsidRDefault="00FD630A" w:rsidP="00E40AB3">
      <w:pPr>
        <w:pStyle w:val="ListParagraph"/>
        <w:ind w:left="0" w:firstLine="709"/>
        <w:rPr>
          <w:rFonts w:ascii="Arial" w:hAnsi="Arial" w:cs="Arial"/>
        </w:rPr>
      </w:pPr>
    </w:p>
    <w:p w14:paraId="06DE00F2" w14:textId="5C515C90" w:rsidR="00E40AB3" w:rsidRPr="00E83220" w:rsidRDefault="00E40AB3" w:rsidP="00B532EF">
      <w:pPr>
        <w:pStyle w:val="Table"/>
      </w:pPr>
      <w:bookmarkStart w:id="1053" w:name="_Toc73104119"/>
      <w:bookmarkStart w:id="1054" w:name="_Toc73107739"/>
      <w:bookmarkStart w:id="1055" w:name="_Toc73108132"/>
      <w:bookmarkStart w:id="1056" w:name="_Toc73108391"/>
      <w:bookmarkStart w:id="1057" w:name="_Toc73450372"/>
      <w:bookmarkStart w:id="1058" w:name="_Toc73450490"/>
      <w:bookmarkStart w:id="1059" w:name="_Toc73453043"/>
      <w:r w:rsidRPr="00E83220">
        <w:lastRenderedPageBreak/>
        <w:t>Tabel 4.4</w:t>
      </w:r>
      <w:r w:rsidR="008C3DAD" w:rsidRPr="00E83220">
        <w:t>6</w:t>
      </w:r>
      <w:r w:rsidRPr="00E83220">
        <w:t xml:space="preserve"> Hasil Pengujian Halaman </w:t>
      </w:r>
      <w:r w:rsidR="00D962FB" w:rsidRPr="00E83220">
        <w:rPr>
          <w:i/>
        </w:rPr>
        <w:t>Admin</w:t>
      </w:r>
      <w:bookmarkEnd w:id="1053"/>
      <w:bookmarkEnd w:id="1054"/>
      <w:bookmarkEnd w:id="1055"/>
      <w:bookmarkEnd w:id="1056"/>
      <w:bookmarkEnd w:id="1057"/>
      <w:bookmarkEnd w:id="1058"/>
      <w:bookmarkEnd w:id="1059"/>
    </w:p>
    <w:p w14:paraId="0DD6FA17" w14:textId="77777777" w:rsidR="00E40AB3" w:rsidRPr="00E83220"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3EA2A65" w14:textId="1FA22C0A" w:rsidR="00ED6A1F" w:rsidRPr="00E83220" w:rsidRDefault="00ED6A1F" w:rsidP="00B532EF">
      <w:pPr>
        <w:pStyle w:val="Table"/>
      </w:pPr>
      <w:bookmarkStart w:id="1060" w:name="_Toc73104120"/>
      <w:bookmarkStart w:id="1061" w:name="_Toc73107740"/>
      <w:bookmarkStart w:id="1062" w:name="_Toc73108133"/>
      <w:bookmarkStart w:id="1063" w:name="_Toc73108392"/>
      <w:bookmarkStart w:id="1064" w:name="_Toc73450373"/>
      <w:bookmarkStart w:id="1065" w:name="_Toc73450491"/>
      <w:bookmarkStart w:id="1066" w:name="_Toc73453044"/>
      <w:r w:rsidRPr="00E83220">
        <w:t>Tabel 4.4</w:t>
      </w:r>
      <w:r w:rsidR="008C3DAD" w:rsidRPr="00E83220">
        <w:t>7</w:t>
      </w:r>
      <w:r w:rsidRPr="00E83220">
        <w:t xml:space="preserve"> Hasil Pengujian Halaman Lihat Data </w:t>
      </w:r>
      <w:r w:rsidR="00D962FB" w:rsidRPr="00E83220">
        <w:rPr>
          <w:i/>
        </w:rPr>
        <w:t>Admin</w:t>
      </w:r>
      <w:bookmarkEnd w:id="1060"/>
      <w:bookmarkEnd w:id="1061"/>
      <w:bookmarkEnd w:id="1062"/>
      <w:bookmarkEnd w:id="1063"/>
      <w:bookmarkEnd w:id="1064"/>
      <w:bookmarkEnd w:id="1065"/>
      <w:bookmarkEnd w:id="1066"/>
    </w:p>
    <w:p w14:paraId="79694A4A" w14:textId="77777777" w:rsidR="00ED6A1F" w:rsidRPr="00E83220"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446DEEDD" w14:textId="77777777" w:rsidR="00BF2A05" w:rsidRPr="00E83220" w:rsidRDefault="00BF2A05" w:rsidP="00CD32C1">
      <w:pPr>
        <w:pStyle w:val="ListParagraph"/>
        <w:ind w:left="0" w:firstLine="709"/>
        <w:rPr>
          <w:rFonts w:ascii="Arial" w:hAnsi="Arial" w:cs="Arial"/>
        </w:rPr>
      </w:pPr>
    </w:p>
    <w:p w14:paraId="1B0241F3" w14:textId="3A960051" w:rsidR="00A76D70" w:rsidRPr="00E83220" w:rsidRDefault="00A76D70" w:rsidP="00B532EF">
      <w:pPr>
        <w:pStyle w:val="Table"/>
      </w:pPr>
      <w:bookmarkStart w:id="1067" w:name="_Toc73104121"/>
      <w:bookmarkStart w:id="1068" w:name="_Toc73107741"/>
      <w:bookmarkStart w:id="1069" w:name="_Toc73108134"/>
      <w:bookmarkStart w:id="1070" w:name="_Toc73108393"/>
      <w:bookmarkStart w:id="1071" w:name="_Toc73450374"/>
      <w:bookmarkStart w:id="1072" w:name="_Toc73450492"/>
      <w:bookmarkStart w:id="1073" w:name="_Toc73453045"/>
      <w:r w:rsidRPr="00E83220">
        <w:t>Tabel 4.4</w:t>
      </w:r>
      <w:r w:rsidR="008C3DAD" w:rsidRPr="00E83220">
        <w:t>8</w:t>
      </w:r>
      <w:r w:rsidRPr="00E83220">
        <w:t xml:space="preserve"> Hasil Pengujian Halaman Teknisi</w:t>
      </w:r>
      <w:bookmarkEnd w:id="1067"/>
      <w:bookmarkEnd w:id="1068"/>
      <w:bookmarkEnd w:id="1069"/>
      <w:bookmarkEnd w:id="1070"/>
      <w:bookmarkEnd w:id="1071"/>
      <w:bookmarkEnd w:id="1072"/>
      <w:bookmarkEnd w:id="1073"/>
    </w:p>
    <w:p w14:paraId="40A8CADD" w14:textId="77777777" w:rsidR="00A76D70" w:rsidRPr="00E8322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6CE3F8FD" w14:textId="77777777" w:rsidR="001D17BA" w:rsidRPr="00E83220" w:rsidRDefault="001D17B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5FD173D2" w14:textId="77777777" w:rsidR="00627D10" w:rsidRPr="00E83220" w:rsidRDefault="00627D10" w:rsidP="00627D10">
      <w:pPr>
        <w:pStyle w:val="ListParagraph"/>
        <w:ind w:left="0" w:firstLine="709"/>
        <w:rPr>
          <w:rFonts w:ascii="Arial" w:hAnsi="Arial" w:cs="Arial"/>
        </w:rPr>
      </w:pPr>
    </w:p>
    <w:p w14:paraId="2B49DAD8" w14:textId="6EE8BC26" w:rsidR="001D17BA" w:rsidRPr="00E83220" w:rsidRDefault="001D17BA" w:rsidP="00B532EF">
      <w:pPr>
        <w:pStyle w:val="Table"/>
      </w:pPr>
      <w:bookmarkStart w:id="1074" w:name="_Toc73104122"/>
      <w:bookmarkStart w:id="1075" w:name="_Toc73107742"/>
      <w:bookmarkStart w:id="1076" w:name="_Toc73108135"/>
      <w:bookmarkStart w:id="1077" w:name="_Toc73108394"/>
      <w:bookmarkStart w:id="1078" w:name="_Toc73450375"/>
      <w:bookmarkStart w:id="1079" w:name="_Toc73450493"/>
      <w:bookmarkStart w:id="1080" w:name="_Toc73453046"/>
      <w:r w:rsidRPr="00E83220">
        <w:t>Tabel 4.4</w:t>
      </w:r>
      <w:r w:rsidR="008C3DAD" w:rsidRPr="00E83220">
        <w:t>9</w:t>
      </w:r>
      <w:r w:rsidRPr="00E83220">
        <w:t xml:space="preserve"> Hasil Pengujian Halaman Ubah </w:t>
      </w:r>
      <w:r w:rsidR="0093576F" w:rsidRPr="00E83220">
        <w:rPr>
          <w:i/>
        </w:rPr>
        <w:t>Biodata</w:t>
      </w:r>
      <w:bookmarkEnd w:id="1074"/>
      <w:bookmarkEnd w:id="1075"/>
      <w:bookmarkEnd w:id="1076"/>
      <w:bookmarkEnd w:id="1077"/>
      <w:bookmarkEnd w:id="1078"/>
      <w:bookmarkEnd w:id="1079"/>
      <w:bookmarkEnd w:id="1080"/>
    </w:p>
    <w:p w14:paraId="4B5D6909" w14:textId="77777777" w:rsidR="001D17BA" w:rsidRPr="00E83220"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lastRenderedPageBreak/>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2E492BA2" w14:textId="37DC2927" w:rsidR="001D17BA" w:rsidRPr="00E83220" w:rsidRDefault="001D17B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81" w:name="_Toc73104123"/>
      <w:bookmarkStart w:id="1082" w:name="_Toc73107743"/>
      <w:bookmarkStart w:id="1083" w:name="_Toc73108136"/>
      <w:bookmarkStart w:id="1084" w:name="_Toc73108395"/>
      <w:bookmarkStart w:id="1085" w:name="_Toc73450376"/>
      <w:bookmarkStart w:id="1086" w:name="_Toc73450494"/>
      <w:bookmarkStart w:id="1087" w:name="_Toc73453047"/>
      <w:r w:rsidRPr="00E83220">
        <w:t>Tabel 4.</w:t>
      </w:r>
      <w:r w:rsidR="008C3DAD" w:rsidRPr="00E83220">
        <w:t>50</w:t>
      </w:r>
      <w:r w:rsidRPr="00E83220">
        <w:t xml:space="preserve"> Hasil Pengujian Halaman Lihat </w:t>
      </w:r>
      <w:r w:rsidR="00750ABE" w:rsidRPr="00E83220">
        <w:rPr>
          <w:i/>
          <w:iCs/>
        </w:rPr>
        <w:t>Order</w:t>
      </w:r>
      <w:bookmarkEnd w:id="1081"/>
      <w:bookmarkEnd w:id="1082"/>
      <w:bookmarkEnd w:id="1083"/>
      <w:bookmarkEnd w:id="1084"/>
      <w:bookmarkEnd w:id="1085"/>
      <w:bookmarkEnd w:id="1086"/>
      <w:bookmarkEnd w:id="1087"/>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 xml:space="preserve">Tampil data Informasi </w:t>
            </w:r>
            <w:r w:rsidRPr="00E83220">
              <w:rPr>
                <w:rFonts w:ascii="Arial" w:hAnsi="Arial" w:cs="Arial"/>
              </w:rPr>
              <w:lastRenderedPageBreak/>
              <w:t>Perangkat dan 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w:t>
            </w:r>
            <w:r w:rsidRPr="00E83220">
              <w:rPr>
                <w:rFonts w:ascii="Arial" w:hAnsi="Arial" w:cs="Arial"/>
              </w:rPr>
              <w:lastRenderedPageBreak/>
              <w:t>Informasi 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Informasi 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lastRenderedPageBreak/>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Klik tombol Buat pada kolom Buat Komplain saat 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14239630" w14:textId="3B666D60" w:rsidR="006279EF" w:rsidRPr="00E83220" w:rsidRDefault="006279EF"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6E9691E" w14:textId="772F8AF5" w:rsidR="00326D20" w:rsidRPr="00E83220" w:rsidRDefault="00326D20" w:rsidP="00B532EF">
      <w:pPr>
        <w:pStyle w:val="Table"/>
      </w:pPr>
      <w:bookmarkStart w:id="1088" w:name="_Toc73104124"/>
      <w:bookmarkStart w:id="1089" w:name="_Toc73107744"/>
      <w:bookmarkStart w:id="1090" w:name="_Toc73108137"/>
      <w:bookmarkStart w:id="1091" w:name="_Toc73108396"/>
      <w:bookmarkStart w:id="1092" w:name="_Toc73450377"/>
      <w:bookmarkStart w:id="1093" w:name="_Toc73450495"/>
      <w:bookmarkStart w:id="1094" w:name="_Toc73453048"/>
      <w:r w:rsidRPr="00E83220">
        <w:t>Tabel 4.5</w:t>
      </w:r>
      <w:r w:rsidR="008C3DAD" w:rsidRPr="00E83220">
        <w:t>1</w:t>
      </w:r>
      <w:r w:rsidRPr="00E83220">
        <w:t xml:space="preserve"> Hasil Pengujian Halaman Saran</w:t>
      </w:r>
      <w:bookmarkEnd w:id="1088"/>
      <w:bookmarkEnd w:id="1089"/>
      <w:bookmarkEnd w:id="1090"/>
      <w:bookmarkEnd w:id="1091"/>
      <w:bookmarkEnd w:id="1092"/>
      <w:bookmarkEnd w:id="1093"/>
      <w:bookmarkEnd w:id="1094"/>
    </w:p>
    <w:p w14:paraId="13725701" w14:textId="77777777" w:rsidR="00326D20" w:rsidRPr="00E832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rPr>
              <w:lastRenderedPageBreak/>
              <w:t>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lastRenderedPageBreak/>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Aplikasi menampilkan 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t>Aplikasi berhasil menampilkan 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773BF190" w:rsidR="00326D20" w:rsidRPr="00E83220" w:rsidRDefault="00326D20"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786B3209" w14:textId="259155C4" w:rsidR="005511F4" w:rsidRPr="00E83220" w:rsidRDefault="005511F4" w:rsidP="00B532EF">
      <w:pPr>
        <w:pStyle w:val="Table"/>
      </w:pPr>
      <w:bookmarkStart w:id="1095" w:name="_Toc73104125"/>
      <w:bookmarkStart w:id="1096" w:name="_Toc73107745"/>
      <w:bookmarkStart w:id="1097" w:name="_Toc73108138"/>
      <w:bookmarkStart w:id="1098" w:name="_Toc73108397"/>
      <w:bookmarkStart w:id="1099" w:name="_Toc73450378"/>
      <w:bookmarkStart w:id="1100" w:name="_Toc73450496"/>
      <w:bookmarkStart w:id="1101" w:name="_Toc73453049"/>
      <w:r w:rsidRPr="00E83220">
        <w:t>Tabel 4.5</w:t>
      </w:r>
      <w:r w:rsidR="008C3DAD" w:rsidRPr="00E83220">
        <w:t>2</w:t>
      </w:r>
      <w:r w:rsidRPr="00E83220">
        <w:t xml:space="preserve"> Hasil Pengujian Halaman Buat Saran</w:t>
      </w:r>
      <w:bookmarkEnd w:id="1095"/>
      <w:bookmarkEnd w:id="1096"/>
      <w:bookmarkEnd w:id="1097"/>
      <w:bookmarkEnd w:id="1098"/>
      <w:bookmarkEnd w:id="1099"/>
      <w:bookmarkEnd w:id="1100"/>
      <w:bookmarkEnd w:id="1101"/>
    </w:p>
    <w:p w14:paraId="51AF0E42" w14:textId="32523B45" w:rsidR="005511F4" w:rsidRPr="00E83220"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1DE91A93" w14:textId="77777777" w:rsidR="004E0319" w:rsidRPr="00E83220" w:rsidRDefault="004E0319" w:rsidP="00E47F01">
      <w:pPr>
        <w:ind w:left="0" w:firstLine="0"/>
        <w:rPr>
          <w:rFonts w:ascii="Arial" w:hAnsi="Arial" w:cs="Arial"/>
        </w:rPr>
      </w:pPr>
    </w:p>
    <w:p w14:paraId="784E768D" w14:textId="78AEBB11" w:rsidR="00E47F01" w:rsidRPr="00E83220" w:rsidRDefault="00E47F01" w:rsidP="00B532EF">
      <w:pPr>
        <w:pStyle w:val="Table"/>
      </w:pPr>
      <w:bookmarkStart w:id="1102" w:name="_Toc73104126"/>
      <w:bookmarkStart w:id="1103" w:name="_Toc73107746"/>
      <w:bookmarkStart w:id="1104" w:name="_Toc73108139"/>
      <w:bookmarkStart w:id="1105" w:name="_Toc73108398"/>
      <w:bookmarkStart w:id="1106" w:name="_Toc73450379"/>
      <w:bookmarkStart w:id="1107" w:name="_Toc73450497"/>
      <w:bookmarkStart w:id="1108" w:name="_Toc73453050"/>
      <w:r w:rsidRPr="00E83220">
        <w:lastRenderedPageBreak/>
        <w:t>Tabel 4.5</w:t>
      </w:r>
      <w:r w:rsidR="008C3DAD" w:rsidRPr="00E83220">
        <w:t>3</w:t>
      </w:r>
      <w:r w:rsidRPr="00E83220">
        <w:t xml:space="preserve"> Hasil Pengujian Halaman Komplain</w:t>
      </w:r>
      <w:bookmarkEnd w:id="1102"/>
      <w:bookmarkEnd w:id="1103"/>
      <w:bookmarkEnd w:id="1104"/>
      <w:bookmarkEnd w:id="1105"/>
      <w:bookmarkEnd w:id="1106"/>
      <w:bookmarkEnd w:id="1107"/>
      <w:bookmarkEnd w:id="1108"/>
    </w:p>
    <w:p w14:paraId="7526E9EC" w14:textId="77777777" w:rsidR="00E47F01" w:rsidRPr="00E83220"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5F14A188" w14:textId="03EDBC2C" w:rsidR="00A639F2" w:rsidRPr="00E83220" w:rsidRDefault="00A639F2" w:rsidP="00B532EF">
      <w:pPr>
        <w:pStyle w:val="Table"/>
      </w:pPr>
      <w:bookmarkStart w:id="1109" w:name="_Toc73104127"/>
      <w:bookmarkStart w:id="1110" w:name="_Toc73107747"/>
      <w:bookmarkStart w:id="1111" w:name="_Toc73108140"/>
      <w:bookmarkStart w:id="1112" w:name="_Toc73108399"/>
      <w:bookmarkStart w:id="1113" w:name="_Toc73450380"/>
      <w:bookmarkStart w:id="1114" w:name="_Toc73450498"/>
      <w:bookmarkStart w:id="1115" w:name="_Toc73453051"/>
      <w:r w:rsidRPr="00E83220">
        <w:t>Tabel 4.5</w:t>
      </w:r>
      <w:r w:rsidR="008C3DAD" w:rsidRPr="00E83220">
        <w:t>4</w:t>
      </w:r>
      <w:r w:rsidRPr="00E83220">
        <w:t xml:space="preserve"> </w:t>
      </w:r>
      <w:r w:rsidR="00AF4E63" w:rsidRPr="00E83220">
        <w:t xml:space="preserve">Hasil Pengujian </w:t>
      </w:r>
      <w:r w:rsidRPr="00E83220">
        <w:t>Halaman Lihat Komplain</w:t>
      </w:r>
      <w:bookmarkEnd w:id="1109"/>
      <w:bookmarkEnd w:id="1110"/>
      <w:bookmarkEnd w:id="1111"/>
      <w:bookmarkEnd w:id="1112"/>
      <w:bookmarkEnd w:id="1113"/>
      <w:bookmarkEnd w:id="1114"/>
      <w:bookmarkEnd w:id="1115"/>
    </w:p>
    <w:p w14:paraId="3585D53E" w14:textId="77777777" w:rsidR="00A639F2" w:rsidRPr="00E83220"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52CD5850" w:rsidR="00D26EEB" w:rsidRPr="00E83220" w:rsidRDefault="00D26EEB"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16" w:name="_Toc61109841"/>
      <w:bookmarkStart w:id="1117" w:name="_Toc61110467"/>
      <w:bookmarkStart w:id="1118" w:name="_Toc73450499"/>
      <w:r w:rsidRPr="00E83220">
        <w:rPr>
          <w:rFonts w:ascii="Arial" w:hAnsi="Arial" w:cs="Arial"/>
          <w:sz w:val="28"/>
          <w:szCs w:val="28"/>
          <w:lang w:val="id-ID"/>
        </w:rPr>
        <w:lastRenderedPageBreak/>
        <w:t>BAB V</w:t>
      </w:r>
      <w:bookmarkEnd w:id="1116"/>
      <w:bookmarkEnd w:id="1117"/>
      <w:bookmarkEnd w:id="1118"/>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9" w:name="_Toc61110468"/>
      <w:bookmarkStart w:id="1120" w:name="_Toc73450500"/>
      <w:r w:rsidRPr="00E83220">
        <w:rPr>
          <w:rFonts w:ascii="Arial" w:hAnsi="Arial" w:cs="Arial"/>
          <w:sz w:val="28"/>
          <w:szCs w:val="28"/>
          <w:lang w:val="id-ID"/>
        </w:rPr>
        <w:t>PENUTUP</w:t>
      </w:r>
      <w:bookmarkEnd w:id="1119"/>
      <w:bookmarkEnd w:id="1120"/>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21" w:name="_Toc73450501"/>
      <w:r w:rsidRPr="00E069B4">
        <w:rPr>
          <w:rFonts w:ascii="Arial" w:hAnsi="Arial" w:cs="Arial"/>
          <w:sz w:val="22"/>
          <w:szCs w:val="22"/>
        </w:rPr>
        <w:t>Kesimpulan</w:t>
      </w:r>
      <w:bookmarkEnd w:id="1121"/>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22" w:name="_Toc73450502"/>
      <w:r w:rsidRPr="00E069B4">
        <w:rPr>
          <w:rFonts w:ascii="Arial" w:hAnsi="Arial" w:cs="Arial"/>
          <w:sz w:val="22"/>
          <w:szCs w:val="22"/>
        </w:rPr>
        <w:t>Saran</w:t>
      </w:r>
      <w:bookmarkEnd w:id="1122"/>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111E4A2C" w:rsidR="0030676A" w:rsidRPr="00E83220" w:rsidRDefault="0030676A" w:rsidP="0030676A">
      <w:pPr>
        <w:ind w:left="0" w:firstLine="0"/>
        <w:rPr>
          <w:rFonts w:ascii="Arial" w:hAnsi="Arial" w:cs="Arial"/>
          <w:u w:val="single"/>
        </w:rPr>
      </w:pP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23" w:name="_Toc59821591"/>
      <w:bookmarkStart w:id="1124" w:name="_Toc73450503"/>
      <w:r w:rsidRPr="00E83220">
        <w:rPr>
          <w:rFonts w:ascii="Arial" w:hAnsi="Arial" w:cs="Arial"/>
          <w:sz w:val="28"/>
          <w:szCs w:val="28"/>
        </w:rPr>
        <w:lastRenderedPageBreak/>
        <w:t>DAFTAR PUSTAKA</w:t>
      </w:r>
      <w:bookmarkEnd w:id="38"/>
      <w:bookmarkEnd w:id="1123"/>
      <w:bookmarkEnd w:id="1124"/>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EE368" w14:textId="77777777" w:rsidR="00382BE4" w:rsidRDefault="00382BE4" w:rsidP="002B148A">
      <w:pPr>
        <w:spacing w:line="240" w:lineRule="auto"/>
      </w:pPr>
      <w:r>
        <w:separator/>
      </w:r>
    </w:p>
  </w:endnote>
  <w:endnote w:type="continuationSeparator" w:id="0">
    <w:p w14:paraId="1FAEE59D" w14:textId="77777777" w:rsidR="00382BE4" w:rsidRDefault="00382BE4"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3784E" w14:textId="77777777" w:rsidR="00382BE4" w:rsidRDefault="00382BE4" w:rsidP="002B148A">
      <w:pPr>
        <w:spacing w:line="240" w:lineRule="auto"/>
      </w:pPr>
      <w:r>
        <w:separator/>
      </w:r>
    </w:p>
  </w:footnote>
  <w:footnote w:type="continuationSeparator" w:id="0">
    <w:p w14:paraId="63956ABE" w14:textId="77777777" w:rsidR="00382BE4" w:rsidRDefault="00382BE4"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21303D">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21303D">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21303D">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21303D">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21303D">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21303D">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21303D">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v:shape>
      </w:pict>
    </w:r>
    <w:r w:rsidR="00382BE4">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21303D">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76B7B" w14:textId="5A433A2E" w:rsidR="0021303D" w:rsidRDefault="0021303D">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21303D">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v:shape>
      </w:pict>
    </w:r>
    <w:r w:rsidR="00382BE4">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21303D">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21303D">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21303D">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21303D">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v:shape>
      </w:pict>
    </w:r>
    <w:r w:rsidR="00382BE4">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21303D">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21303D">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21303D">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21303D">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21303D">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7AE297BD" w:rsidR="00AB0351" w:rsidRDefault="0021303D">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21303D">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v:shape>
      </w:pict>
    </w:r>
    <w:r w:rsidR="00382BE4">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5794"/>
    <w:rsid w:val="000258D5"/>
    <w:rsid w:val="0002749F"/>
    <w:rsid w:val="00031849"/>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10DE"/>
    <w:rsid w:val="0010268A"/>
    <w:rsid w:val="001067CE"/>
    <w:rsid w:val="00107319"/>
    <w:rsid w:val="00107899"/>
    <w:rsid w:val="00111E56"/>
    <w:rsid w:val="00113F93"/>
    <w:rsid w:val="001141C2"/>
    <w:rsid w:val="001149F4"/>
    <w:rsid w:val="00114A5A"/>
    <w:rsid w:val="00115ED8"/>
    <w:rsid w:val="001173BD"/>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1299"/>
    <w:rsid w:val="00296160"/>
    <w:rsid w:val="002968CA"/>
    <w:rsid w:val="0029786E"/>
    <w:rsid w:val="00297FB5"/>
    <w:rsid w:val="002A0882"/>
    <w:rsid w:val="002A260C"/>
    <w:rsid w:val="002A2B35"/>
    <w:rsid w:val="002A2BB8"/>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69B8"/>
    <w:rsid w:val="00353193"/>
    <w:rsid w:val="00353369"/>
    <w:rsid w:val="00354E4D"/>
    <w:rsid w:val="00355564"/>
    <w:rsid w:val="0035666A"/>
    <w:rsid w:val="00360101"/>
    <w:rsid w:val="00360C1F"/>
    <w:rsid w:val="00361655"/>
    <w:rsid w:val="00363997"/>
    <w:rsid w:val="0036466D"/>
    <w:rsid w:val="003676A3"/>
    <w:rsid w:val="00374995"/>
    <w:rsid w:val="00377522"/>
    <w:rsid w:val="00380BAF"/>
    <w:rsid w:val="00382BE4"/>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47585"/>
    <w:rsid w:val="00450EE4"/>
    <w:rsid w:val="004519C4"/>
    <w:rsid w:val="00451E57"/>
    <w:rsid w:val="0045473E"/>
    <w:rsid w:val="0045506D"/>
    <w:rsid w:val="00455588"/>
    <w:rsid w:val="0045657C"/>
    <w:rsid w:val="004577B6"/>
    <w:rsid w:val="00461DBF"/>
    <w:rsid w:val="00461DF9"/>
    <w:rsid w:val="00466680"/>
    <w:rsid w:val="00470D3C"/>
    <w:rsid w:val="004720D1"/>
    <w:rsid w:val="00473647"/>
    <w:rsid w:val="00473DA1"/>
    <w:rsid w:val="00476C96"/>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51C3"/>
    <w:rsid w:val="00507191"/>
    <w:rsid w:val="005071F4"/>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041"/>
    <w:rsid w:val="0054040B"/>
    <w:rsid w:val="005405AD"/>
    <w:rsid w:val="00540900"/>
    <w:rsid w:val="005422A0"/>
    <w:rsid w:val="00543267"/>
    <w:rsid w:val="00546D98"/>
    <w:rsid w:val="00547C30"/>
    <w:rsid w:val="00550287"/>
    <w:rsid w:val="00550BAA"/>
    <w:rsid w:val="00550F67"/>
    <w:rsid w:val="005511F4"/>
    <w:rsid w:val="00552576"/>
    <w:rsid w:val="0055529E"/>
    <w:rsid w:val="005552BC"/>
    <w:rsid w:val="00560782"/>
    <w:rsid w:val="00561829"/>
    <w:rsid w:val="00562B57"/>
    <w:rsid w:val="0056307D"/>
    <w:rsid w:val="00563771"/>
    <w:rsid w:val="00563E88"/>
    <w:rsid w:val="00564CA9"/>
    <w:rsid w:val="00566F34"/>
    <w:rsid w:val="00570763"/>
    <w:rsid w:val="00571F18"/>
    <w:rsid w:val="0057336C"/>
    <w:rsid w:val="005749A1"/>
    <w:rsid w:val="00575D69"/>
    <w:rsid w:val="00577483"/>
    <w:rsid w:val="005805DA"/>
    <w:rsid w:val="00581F89"/>
    <w:rsid w:val="005854A4"/>
    <w:rsid w:val="00587208"/>
    <w:rsid w:val="005879F9"/>
    <w:rsid w:val="00590B02"/>
    <w:rsid w:val="005911BE"/>
    <w:rsid w:val="00592746"/>
    <w:rsid w:val="005929F6"/>
    <w:rsid w:val="00593980"/>
    <w:rsid w:val="005946CF"/>
    <w:rsid w:val="00594843"/>
    <w:rsid w:val="005A04B3"/>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E0F"/>
    <w:rsid w:val="006020E3"/>
    <w:rsid w:val="00602B08"/>
    <w:rsid w:val="0060510E"/>
    <w:rsid w:val="00606A9E"/>
    <w:rsid w:val="006178E0"/>
    <w:rsid w:val="00626E60"/>
    <w:rsid w:val="006279EF"/>
    <w:rsid w:val="00627D10"/>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260C"/>
    <w:rsid w:val="006A2E2F"/>
    <w:rsid w:val="006A5572"/>
    <w:rsid w:val="006A5D37"/>
    <w:rsid w:val="006A700A"/>
    <w:rsid w:val="006B2A86"/>
    <w:rsid w:val="006B3EBB"/>
    <w:rsid w:val="006B493C"/>
    <w:rsid w:val="006B5080"/>
    <w:rsid w:val="006B526F"/>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0ABE"/>
    <w:rsid w:val="00751232"/>
    <w:rsid w:val="00751E78"/>
    <w:rsid w:val="00753402"/>
    <w:rsid w:val="00753DD3"/>
    <w:rsid w:val="007557AC"/>
    <w:rsid w:val="007602C6"/>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0C4A"/>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45BF"/>
    <w:rsid w:val="008A4CC1"/>
    <w:rsid w:val="008A58E9"/>
    <w:rsid w:val="008B4A45"/>
    <w:rsid w:val="008B4F36"/>
    <w:rsid w:val="008B5645"/>
    <w:rsid w:val="008B644B"/>
    <w:rsid w:val="008B6609"/>
    <w:rsid w:val="008C02A2"/>
    <w:rsid w:val="008C32C1"/>
    <w:rsid w:val="008C3DAD"/>
    <w:rsid w:val="008C7A61"/>
    <w:rsid w:val="008C7B65"/>
    <w:rsid w:val="008D1104"/>
    <w:rsid w:val="008D3268"/>
    <w:rsid w:val="008D4E6A"/>
    <w:rsid w:val="008D60B5"/>
    <w:rsid w:val="008E112A"/>
    <w:rsid w:val="008E3885"/>
    <w:rsid w:val="008E494D"/>
    <w:rsid w:val="008E66AE"/>
    <w:rsid w:val="008E79A9"/>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1640"/>
    <w:rsid w:val="009C39ED"/>
    <w:rsid w:val="009C5609"/>
    <w:rsid w:val="009C5EB8"/>
    <w:rsid w:val="009C62D9"/>
    <w:rsid w:val="009C6462"/>
    <w:rsid w:val="009C7D99"/>
    <w:rsid w:val="009D4EE7"/>
    <w:rsid w:val="009D5EBB"/>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DAD"/>
    <w:rsid w:val="00A30E83"/>
    <w:rsid w:val="00A36DA8"/>
    <w:rsid w:val="00A37812"/>
    <w:rsid w:val="00A412C9"/>
    <w:rsid w:val="00A4491C"/>
    <w:rsid w:val="00A45973"/>
    <w:rsid w:val="00A50279"/>
    <w:rsid w:val="00A53F97"/>
    <w:rsid w:val="00A5486D"/>
    <w:rsid w:val="00A56165"/>
    <w:rsid w:val="00A56170"/>
    <w:rsid w:val="00A56A0B"/>
    <w:rsid w:val="00A57BEC"/>
    <w:rsid w:val="00A60A39"/>
    <w:rsid w:val="00A61472"/>
    <w:rsid w:val="00A61F1B"/>
    <w:rsid w:val="00A628A5"/>
    <w:rsid w:val="00A632EB"/>
    <w:rsid w:val="00A639F2"/>
    <w:rsid w:val="00A64384"/>
    <w:rsid w:val="00A64A7F"/>
    <w:rsid w:val="00A660A1"/>
    <w:rsid w:val="00A6694C"/>
    <w:rsid w:val="00A712AF"/>
    <w:rsid w:val="00A76490"/>
    <w:rsid w:val="00A76D70"/>
    <w:rsid w:val="00A76DBE"/>
    <w:rsid w:val="00A777F5"/>
    <w:rsid w:val="00A809DF"/>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3E80"/>
    <w:rsid w:val="00AF4E63"/>
    <w:rsid w:val="00AF6E49"/>
    <w:rsid w:val="00AF78B6"/>
    <w:rsid w:val="00B00052"/>
    <w:rsid w:val="00B00E93"/>
    <w:rsid w:val="00B02099"/>
    <w:rsid w:val="00B053E5"/>
    <w:rsid w:val="00B05748"/>
    <w:rsid w:val="00B06DC7"/>
    <w:rsid w:val="00B10F05"/>
    <w:rsid w:val="00B11C41"/>
    <w:rsid w:val="00B12227"/>
    <w:rsid w:val="00B146B8"/>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4EC6"/>
    <w:rsid w:val="00B451C3"/>
    <w:rsid w:val="00B47D8A"/>
    <w:rsid w:val="00B52279"/>
    <w:rsid w:val="00B52B19"/>
    <w:rsid w:val="00B532EF"/>
    <w:rsid w:val="00B54434"/>
    <w:rsid w:val="00B57EBE"/>
    <w:rsid w:val="00B608CE"/>
    <w:rsid w:val="00B60B82"/>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D6F63"/>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21B91"/>
    <w:rsid w:val="00C21F90"/>
    <w:rsid w:val="00C221AD"/>
    <w:rsid w:val="00C2362E"/>
    <w:rsid w:val="00C240FC"/>
    <w:rsid w:val="00C254C7"/>
    <w:rsid w:val="00C276FD"/>
    <w:rsid w:val="00C2772A"/>
    <w:rsid w:val="00C2799A"/>
    <w:rsid w:val="00C30136"/>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09CC"/>
    <w:rsid w:val="00CB342F"/>
    <w:rsid w:val="00CB4EC6"/>
    <w:rsid w:val="00CB545D"/>
    <w:rsid w:val="00CC0C0B"/>
    <w:rsid w:val="00CC0CE9"/>
    <w:rsid w:val="00CC68EC"/>
    <w:rsid w:val="00CD32C1"/>
    <w:rsid w:val="00CD3BF5"/>
    <w:rsid w:val="00CD3F28"/>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1D4"/>
    <w:rsid w:val="00D1273D"/>
    <w:rsid w:val="00D14461"/>
    <w:rsid w:val="00D179F7"/>
    <w:rsid w:val="00D17B67"/>
    <w:rsid w:val="00D20498"/>
    <w:rsid w:val="00D21568"/>
    <w:rsid w:val="00D2207A"/>
    <w:rsid w:val="00D24CE6"/>
    <w:rsid w:val="00D250BA"/>
    <w:rsid w:val="00D26B5E"/>
    <w:rsid w:val="00D26EEB"/>
    <w:rsid w:val="00D306BF"/>
    <w:rsid w:val="00D31DE1"/>
    <w:rsid w:val="00D345E9"/>
    <w:rsid w:val="00D358C6"/>
    <w:rsid w:val="00D35C99"/>
    <w:rsid w:val="00D360F5"/>
    <w:rsid w:val="00D3777A"/>
    <w:rsid w:val="00D433FD"/>
    <w:rsid w:val="00D4406B"/>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580C"/>
    <w:rsid w:val="00D7662E"/>
    <w:rsid w:val="00D838FD"/>
    <w:rsid w:val="00D85075"/>
    <w:rsid w:val="00D85282"/>
    <w:rsid w:val="00D85C03"/>
    <w:rsid w:val="00D85EAB"/>
    <w:rsid w:val="00D86254"/>
    <w:rsid w:val="00D9132C"/>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7C9"/>
    <w:rsid w:val="00DF3944"/>
    <w:rsid w:val="00DF4381"/>
    <w:rsid w:val="00DF6214"/>
    <w:rsid w:val="00DF693B"/>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B042E"/>
    <w:rsid w:val="00EB4211"/>
    <w:rsid w:val="00EB47D2"/>
    <w:rsid w:val="00EC0D55"/>
    <w:rsid w:val="00EC19D5"/>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324"/>
    <w:rsid w:val="00F0286B"/>
    <w:rsid w:val="00F03B9D"/>
    <w:rsid w:val="00F040D2"/>
    <w:rsid w:val="00F05EC8"/>
    <w:rsid w:val="00F06446"/>
    <w:rsid w:val="00F07E1E"/>
    <w:rsid w:val="00F10767"/>
    <w:rsid w:val="00F10863"/>
    <w:rsid w:val="00F109DF"/>
    <w:rsid w:val="00F11095"/>
    <w:rsid w:val="00F120CA"/>
    <w:rsid w:val="00F15149"/>
    <w:rsid w:val="00F16CCE"/>
    <w:rsid w:val="00F23289"/>
    <w:rsid w:val="00F23A6E"/>
    <w:rsid w:val="00F258EF"/>
    <w:rsid w:val="00F26D96"/>
    <w:rsid w:val="00F3009D"/>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613B5"/>
    <w:rsid w:val="00F6258C"/>
    <w:rsid w:val="00F70047"/>
    <w:rsid w:val="00F7239A"/>
    <w:rsid w:val="00F729EA"/>
    <w:rsid w:val="00F72AED"/>
    <w:rsid w:val="00F74032"/>
    <w:rsid w:val="00F75CE8"/>
    <w:rsid w:val="00F76BEC"/>
    <w:rsid w:val="00F77204"/>
    <w:rsid w:val="00F77D24"/>
    <w:rsid w:val="00F8060A"/>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C6BA9"/>
    <w:rsid w:val="00FD0994"/>
    <w:rsid w:val="00FD1004"/>
    <w:rsid w:val="00FD630A"/>
    <w:rsid w:val="00FD65A6"/>
    <w:rsid w:val="00FD73FD"/>
    <w:rsid w:val="00FE042B"/>
    <w:rsid w:val="00FE065E"/>
    <w:rsid w:val="00FE2066"/>
    <w:rsid w:val="00FE4085"/>
    <w:rsid w:val="00FF3A14"/>
    <w:rsid w:val="00FF4987"/>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4</TotalTime>
  <Pages>121</Pages>
  <Words>21964</Words>
  <Characters>125196</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6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142</cp:revision>
  <cp:lastPrinted>2021-05-31T02:21:00Z</cp:lastPrinted>
  <dcterms:created xsi:type="dcterms:W3CDTF">2020-11-03T17:00:00Z</dcterms:created>
  <dcterms:modified xsi:type="dcterms:W3CDTF">2021-06-0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